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E1F767" w14:textId="77777777" w:rsidR="00E14742" w:rsidRDefault="00E14742" w:rsidP="00F17B4D">
      <w:pPr>
        <w:rPr>
          <w:bCs/>
          <w:sz w:val="2"/>
          <w:szCs w:val="2"/>
          <w:lang w:val="en-US"/>
        </w:rPr>
      </w:pPr>
    </w:p>
    <w:p w14:paraId="455E47A7" w14:textId="77777777" w:rsidR="00E14742" w:rsidRDefault="00E14742" w:rsidP="00F17B4D">
      <w:pPr>
        <w:rPr>
          <w:bCs/>
          <w:sz w:val="2"/>
          <w:szCs w:val="2"/>
          <w:lang w:val="en-US"/>
        </w:rPr>
      </w:pPr>
    </w:p>
    <w:p w14:paraId="210F31D9" w14:textId="77777777" w:rsidR="00E14742" w:rsidRDefault="00E14742" w:rsidP="00F17B4D">
      <w:pPr>
        <w:rPr>
          <w:bCs/>
          <w:sz w:val="2"/>
          <w:szCs w:val="2"/>
          <w:lang w:val="en-US"/>
        </w:rPr>
      </w:pPr>
    </w:p>
    <w:p w14:paraId="7148BBCF" w14:textId="77777777" w:rsidR="00E14742" w:rsidRDefault="00E14742" w:rsidP="00F17B4D">
      <w:pPr>
        <w:rPr>
          <w:bCs/>
          <w:sz w:val="2"/>
          <w:szCs w:val="2"/>
          <w:lang w:val="en-US"/>
        </w:rPr>
      </w:pPr>
    </w:p>
    <w:p w14:paraId="2B2D2EBD" w14:textId="77777777" w:rsidR="00E14742" w:rsidRDefault="00E14742" w:rsidP="00F17B4D">
      <w:pPr>
        <w:rPr>
          <w:bCs/>
          <w:sz w:val="2"/>
          <w:szCs w:val="2"/>
          <w:lang w:val="en-US"/>
        </w:rPr>
      </w:pPr>
    </w:p>
    <w:p w14:paraId="23FBB480" w14:textId="77777777" w:rsidR="00E14742" w:rsidRDefault="00E14742" w:rsidP="00F17B4D">
      <w:pPr>
        <w:rPr>
          <w:bCs/>
          <w:sz w:val="2"/>
          <w:szCs w:val="2"/>
          <w:lang w:val="en-US"/>
        </w:rPr>
      </w:pPr>
    </w:p>
    <w:p w14:paraId="14353C87" w14:textId="77777777" w:rsidR="00E14742" w:rsidRDefault="00E14742" w:rsidP="00F17B4D">
      <w:pPr>
        <w:rPr>
          <w:bCs/>
          <w:sz w:val="2"/>
          <w:szCs w:val="2"/>
          <w:lang w:val="en-US"/>
        </w:rPr>
      </w:pPr>
    </w:p>
    <w:p w14:paraId="43DB5692" w14:textId="37F538A5" w:rsidR="00444E4C" w:rsidRPr="00340E0F" w:rsidRDefault="00444E4C" w:rsidP="00444E4C">
      <w:pPr>
        <w:pStyle w:val="Caption"/>
        <w:keepNext/>
        <w:rPr>
          <w:rFonts w:ascii="Times New Roman" w:hAnsi="Times New Roman"/>
          <w:sz w:val="24"/>
          <w:szCs w:val="24"/>
        </w:rPr>
      </w:pPr>
      <w:bookmarkStart w:id="0" w:name="_Ref14093304"/>
      <w:r>
        <w:rPr>
          <w:rFonts w:ascii="Times New Roman" w:hAnsi="Times New Roman"/>
          <w:sz w:val="24"/>
          <w:szCs w:val="24"/>
        </w:rPr>
        <w:t xml:space="preserve">Supplementary </w:t>
      </w:r>
      <w:r w:rsidRPr="00340E0F">
        <w:rPr>
          <w:rFonts w:ascii="Times New Roman" w:hAnsi="Times New Roman"/>
          <w:sz w:val="24"/>
          <w:szCs w:val="24"/>
        </w:rPr>
        <w:t xml:space="preserve">Table </w:t>
      </w:r>
      <w:bookmarkEnd w:id="0"/>
      <w:r>
        <w:rPr>
          <w:rFonts w:ascii="Times New Roman" w:hAnsi="Times New Roman"/>
          <w:sz w:val="24"/>
          <w:szCs w:val="24"/>
        </w:rPr>
        <w:t>S</w:t>
      </w:r>
      <w:r w:rsidRPr="00340E0F">
        <w:rPr>
          <w:rFonts w:ascii="Times New Roman" w:hAnsi="Times New Roman"/>
          <w:sz w:val="24"/>
          <w:szCs w:val="24"/>
        </w:rPr>
        <w:t>1</w:t>
      </w:r>
      <w:r w:rsidR="009807AD">
        <w:rPr>
          <w:rFonts w:ascii="Times New Roman" w:hAnsi="Times New Roman"/>
          <w:sz w:val="24"/>
          <w:szCs w:val="24"/>
        </w:rPr>
        <w:tab/>
      </w:r>
      <w:r w:rsidRPr="00340E0F">
        <w:rPr>
          <w:rFonts w:ascii="Times New Roman" w:hAnsi="Times New Roman"/>
          <w:sz w:val="24"/>
          <w:szCs w:val="24"/>
        </w:rPr>
        <w:t xml:space="preserve"> Baseline patients characteristics for Type 2 cohort population</w:t>
      </w: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807"/>
        <w:gridCol w:w="3686"/>
      </w:tblGrid>
      <w:tr w:rsidR="009E34B4" w:rsidRPr="00E1464B" w14:paraId="61D3CEB8" w14:textId="77777777" w:rsidTr="00EA3297">
        <w:trPr>
          <w:trHeight w:val="720"/>
          <w:tblHeader/>
        </w:trPr>
        <w:tc>
          <w:tcPr>
            <w:tcW w:w="5807" w:type="dxa"/>
            <w:shd w:val="clear" w:color="auto" w:fill="auto"/>
            <w:noWrap/>
            <w:vAlign w:val="center"/>
          </w:tcPr>
          <w:p w14:paraId="4DC841E4" w14:textId="77777777"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b/>
                <w:bCs/>
                <w:lang w:val="en-US"/>
              </w:rPr>
              <w:t>Characteristics</w:t>
            </w:r>
          </w:p>
        </w:tc>
        <w:tc>
          <w:tcPr>
            <w:tcW w:w="3686" w:type="dxa"/>
            <w:shd w:val="clear" w:color="auto" w:fill="auto"/>
            <w:vAlign w:val="center"/>
          </w:tcPr>
          <w:p w14:paraId="1694B441" w14:textId="77777777" w:rsidR="009E34B4" w:rsidRPr="00EA3297" w:rsidRDefault="009E34B4" w:rsidP="009C2B27">
            <w:pPr>
              <w:jc w:val="center"/>
              <w:rPr>
                <w:rFonts w:asciiTheme="majorBidi" w:hAnsiTheme="majorBidi" w:cstheme="majorBidi"/>
                <w:b/>
                <w:bCs/>
                <w:lang w:val="en-US"/>
              </w:rPr>
            </w:pPr>
            <w:r w:rsidRPr="00EA3297">
              <w:rPr>
                <w:rFonts w:asciiTheme="majorBidi" w:hAnsiTheme="majorBidi" w:cstheme="majorBidi"/>
                <w:b/>
                <w:bCs/>
                <w:lang w:val="en-US"/>
              </w:rPr>
              <w:t>Base Cohort (Baseline Value)</w:t>
            </w:r>
          </w:p>
        </w:tc>
      </w:tr>
      <w:tr w:rsidR="009E34B4" w:rsidRPr="00E1464B" w14:paraId="5B40AE3A" w14:textId="77777777" w:rsidTr="009E34B4">
        <w:trPr>
          <w:trHeight w:val="320"/>
        </w:trPr>
        <w:tc>
          <w:tcPr>
            <w:tcW w:w="9493" w:type="dxa"/>
            <w:gridSpan w:val="2"/>
            <w:shd w:val="clear" w:color="auto" w:fill="auto"/>
            <w:noWrap/>
            <w:vAlign w:val="center"/>
          </w:tcPr>
          <w:p w14:paraId="15AE5006" w14:textId="77777777"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Demographics</w:t>
            </w:r>
          </w:p>
        </w:tc>
      </w:tr>
      <w:tr w:rsidR="009E34B4" w:rsidRPr="00E1464B" w14:paraId="21A2E841" w14:textId="77777777" w:rsidTr="00EA3297">
        <w:trPr>
          <w:trHeight w:val="320"/>
        </w:trPr>
        <w:tc>
          <w:tcPr>
            <w:tcW w:w="5807" w:type="dxa"/>
            <w:shd w:val="clear" w:color="auto" w:fill="auto"/>
            <w:noWrap/>
            <w:vAlign w:val="center"/>
          </w:tcPr>
          <w:p w14:paraId="5B68BBD0"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Mean Age (Years)</w:t>
            </w:r>
          </w:p>
        </w:tc>
        <w:tc>
          <w:tcPr>
            <w:tcW w:w="3686" w:type="dxa"/>
            <w:shd w:val="clear" w:color="auto" w:fill="auto"/>
            <w:noWrap/>
            <w:vAlign w:val="center"/>
          </w:tcPr>
          <w:p w14:paraId="5BFA051C" w14:textId="5B2AF49D" w:rsidR="009E34B4" w:rsidRPr="00EA3297" w:rsidRDefault="009E34B4" w:rsidP="00C71BD3">
            <w:pPr>
              <w:jc w:val="center"/>
              <w:rPr>
                <w:rFonts w:asciiTheme="majorBidi" w:hAnsiTheme="majorBidi" w:cstheme="majorBidi"/>
                <w:lang w:val="en-US"/>
              </w:rPr>
            </w:pPr>
            <w:r w:rsidRPr="00EA3297">
              <w:rPr>
                <w:rFonts w:asciiTheme="majorBidi" w:hAnsiTheme="majorBidi" w:cstheme="majorBidi"/>
                <w:lang w:val="en-US"/>
              </w:rPr>
              <w:t xml:space="preserve">64.5±12.2 </w:t>
            </w:r>
            <w:r w:rsidR="00C71BD3">
              <w:rPr>
                <w:rFonts w:asciiTheme="majorBidi" w:hAnsiTheme="majorBidi" w:cstheme="majorBidi"/>
                <w:lang w:val="en-US"/>
              </w:rPr>
              <w:fldChar w:fldCharType="begin"/>
            </w:r>
            <w:r w:rsidR="00C71BD3">
              <w:rPr>
                <w:rFonts w:asciiTheme="majorBidi" w:hAnsiTheme="majorBidi" w:cstheme="majorBidi"/>
                <w:lang w:val="en-US"/>
              </w:rPr>
              <w:instrText xml:space="preserve"> ADDIN ZOTERO_ITEM CSL_CITATION {"citationID":"h9ADEYDq","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C71BD3">
              <w:rPr>
                <w:rFonts w:asciiTheme="majorBidi" w:hAnsiTheme="majorBidi" w:cstheme="majorBidi"/>
                <w:lang w:val="en-US"/>
              </w:rPr>
              <w:fldChar w:fldCharType="separate"/>
            </w:r>
            <w:r w:rsidR="00C71BD3" w:rsidRPr="00C71BD3">
              <w:t>[1]</w:t>
            </w:r>
            <w:r w:rsidR="00C71BD3">
              <w:rPr>
                <w:rFonts w:asciiTheme="majorBidi" w:hAnsiTheme="majorBidi" w:cstheme="majorBidi"/>
                <w:lang w:val="en-US"/>
              </w:rPr>
              <w:fldChar w:fldCharType="end"/>
            </w:r>
          </w:p>
        </w:tc>
      </w:tr>
      <w:tr w:rsidR="009E34B4" w:rsidRPr="00E1464B" w14:paraId="7735E313" w14:textId="77777777" w:rsidTr="00EA3297">
        <w:trPr>
          <w:trHeight w:val="63"/>
        </w:trPr>
        <w:tc>
          <w:tcPr>
            <w:tcW w:w="5807" w:type="dxa"/>
            <w:shd w:val="clear" w:color="auto" w:fill="auto"/>
            <w:noWrap/>
            <w:vAlign w:val="center"/>
          </w:tcPr>
          <w:p w14:paraId="01B4BA5E"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Duration of Diabetes (Years)</w:t>
            </w:r>
          </w:p>
        </w:tc>
        <w:tc>
          <w:tcPr>
            <w:tcW w:w="3686" w:type="dxa"/>
            <w:shd w:val="clear" w:color="auto" w:fill="auto"/>
            <w:noWrap/>
            <w:vAlign w:val="center"/>
          </w:tcPr>
          <w:p w14:paraId="0D5E56D5" w14:textId="1525C73F"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16±8.8</w:t>
            </w:r>
            <w:r w:rsidR="001E1776">
              <w:rPr>
                <w:rFonts w:asciiTheme="majorBidi" w:hAnsiTheme="majorBidi" w:cstheme="majorBidi"/>
                <w:lang w:val="en-US"/>
              </w:rPr>
              <w:t xml:space="preserve"> </w:t>
            </w:r>
            <w:r w:rsidR="001E1776">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tGtjyewc","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1E1776">
              <w:rPr>
                <w:rFonts w:asciiTheme="majorBidi" w:hAnsiTheme="majorBidi" w:cstheme="majorBidi"/>
                <w:lang w:val="en-US"/>
              </w:rPr>
              <w:fldChar w:fldCharType="separate"/>
            </w:r>
            <w:r w:rsidR="001E1776" w:rsidRPr="00C71BD3">
              <w:t>[1]</w:t>
            </w:r>
            <w:r w:rsidR="001E1776">
              <w:rPr>
                <w:rFonts w:asciiTheme="majorBidi" w:hAnsiTheme="majorBidi" w:cstheme="majorBidi"/>
                <w:lang w:val="en-US"/>
              </w:rPr>
              <w:fldChar w:fldCharType="end"/>
            </w:r>
          </w:p>
        </w:tc>
      </w:tr>
      <w:tr w:rsidR="009E34B4" w:rsidRPr="00E1464B" w14:paraId="5B75A124" w14:textId="77777777" w:rsidTr="00EA3297">
        <w:trPr>
          <w:trHeight w:val="320"/>
        </w:trPr>
        <w:tc>
          <w:tcPr>
            <w:tcW w:w="5807" w:type="dxa"/>
            <w:shd w:val="clear" w:color="auto" w:fill="auto"/>
            <w:noWrap/>
            <w:vAlign w:val="center"/>
          </w:tcPr>
          <w:p w14:paraId="69553B7F"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Proportion Male (%)</w:t>
            </w:r>
          </w:p>
        </w:tc>
        <w:tc>
          <w:tcPr>
            <w:tcW w:w="3686" w:type="dxa"/>
            <w:shd w:val="clear" w:color="auto" w:fill="auto"/>
            <w:noWrap/>
            <w:vAlign w:val="center"/>
          </w:tcPr>
          <w:p w14:paraId="05D8710D" w14:textId="4A861775"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50.5</w:t>
            </w:r>
            <w:r w:rsidR="001E1776">
              <w:rPr>
                <w:rFonts w:asciiTheme="majorBidi" w:hAnsiTheme="majorBidi" w:cstheme="majorBidi"/>
                <w:lang w:val="en-US"/>
              </w:rPr>
              <w:t xml:space="preserve"> </w:t>
            </w:r>
            <w:r w:rsidR="001E1776">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Q7CwoOUG","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1E1776">
              <w:rPr>
                <w:rFonts w:asciiTheme="majorBidi" w:hAnsiTheme="majorBidi" w:cstheme="majorBidi"/>
                <w:lang w:val="en-US"/>
              </w:rPr>
              <w:fldChar w:fldCharType="separate"/>
            </w:r>
            <w:r w:rsidR="001E1776" w:rsidRPr="00C71BD3">
              <w:t>[1]</w:t>
            </w:r>
            <w:r w:rsidR="001E1776">
              <w:rPr>
                <w:rFonts w:asciiTheme="majorBidi" w:hAnsiTheme="majorBidi" w:cstheme="majorBidi"/>
                <w:lang w:val="en-US"/>
              </w:rPr>
              <w:fldChar w:fldCharType="end"/>
            </w:r>
          </w:p>
        </w:tc>
      </w:tr>
      <w:tr w:rsidR="009E34B4" w:rsidRPr="00E1464B" w14:paraId="6C4E3744" w14:textId="77777777" w:rsidTr="009E34B4">
        <w:trPr>
          <w:trHeight w:val="320"/>
        </w:trPr>
        <w:tc>
          <w:tcPr>
            <w:tcW w:w="9493" w:type="dxa"/>
            <w:gridSpan w:val="2"/>
            <w:shd w:val="clear" w:color="auto" w:fill="auto"/>
            <w:noWrap/>
            <w:vAlign w:val="center"/>
          </w:tcPr>
          <w:p w14:paraId="4AB3BC5E" w14:textId="77777777"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Risk Factors</w:t>
            </w:r>
          </w:p>
        </w:tc>
      </w:tr>
      <w:tr w:rsidR="009E34B4" w:rsidRPr="00E1464B" w14:paraId="105432A4" w14:textId="77777777" w:rsidTr="00EA3297">
        <w:trPr>
          <w:trHeight w:val="320"/>
        </w:trPr>
        <w:tc>
          <w:tcPr>
            <w:tcW w:w="5807" w:type="dxa"/>
            <w:shd w:val="clear" w:color="auto" w:fill="auto"/>
            <w:noWrap/>
            <w:vAlign w:val="center"/>
          </w:tcPr>
          <w:p w14:paraId="0FAB12BC" w14:textId="1CD00987" w:rsidR="009E34B4" w:rsidRPr="00EA3297" w:rsidRDefault="008261E7" w:rsidP="009C2B27">
            <w:pPr>
              <w:rPr>
                <w:rFonts w:asciiTheme="majorBidi" w:hAnsiTheme="majorBidi" w:cstheme="majorBidi"/>
                <w:lang w:val="en-US"/>
              </w:rPr>
            </w:pPr>
            <w:r>
              <w:rPr>
                <w:rFonts w:asciiTheme="majorBidi" w:hAnsiTheme="majorBidi" w:cstheme="majorBidi"/>
                <w:lang w:val="en-US"/>
              </w:rPr>
              <w:t>Glycated Hemoglobin (</w:t>
            </w:r>
            <w:r w:rsidR="009E34B4" w:rsidRPr="00EA3297">
              <w:rPr>
                <w:rFonts w:asciiTheme="majorBidi" w:hAnsiTheme="majorBidi" w:cstheme="majorBidi"/>
                <w:lang w:val="en-US"/>
              </w:rPr>
              <w:t>HbA</w:t>
            </w:r>
            <w:r w:rsidR="009E34B4" w:rsidRPr="00EA3297">
              <w:rPr>
                <w:rFonts w:asciiTheme="majorBidi" w:hAnsiTheme="majorBidi" w:cstheme="majorBidi"/>
                <w:vertAlign w:val="subscript"/>
                <w:lang w:val="en-US"/>
              </w:rPr>
              <w:t>1c</w:t>
            </w:r>
            <w:r>
              <w:rPr>
                <w:rFonts w:asciiTheme="majorBidi" w:hAnsiTheme="majorBidi" w:cstheme="majorBidi"/>
                <w:vertAlign w:val="subscript"/>
                <w:lang w:val="en-US"/>
              </w:rPr>
              <w:t>,</w:t>
            </w:r>
            <w:r w:rsidR="009E34B4" w:rsidRPr="00EA3297">
              <w:rPr>
                <w:rFonts w:asciiTheme="majorBidi" w:hAnsiTheme="majorBidi" w:cstheme="majorBidi"/>
                <w:lang w:val="en-US"/>
              </w:rPr>
              <w:t xml:space="preserve"> %)</w:t>
            </w:r>
          </w:p>
        </w:tc>
        <w:tc>
          <w:tcPr>
            <w:tcW w:w="3686" w:type="dxa"/>
            <w:shd w:val="clear" w:color="auto" w:fill="auto"/>
            <w:noWrap/>
            <w:vAlign w:val="center"/>
          </w:tcPr>
          <w:p w14:paraId="30FA607C" w14:textId="722B6F59"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8.3±1.6</w:t>
            </w:r>
            <w:r w:rsidR="001E1776">
              <w:rPr>
                <w:rFonts w:asciiTheme="majorBidi" w:hAnsiTheme="majorBidi" w:cstheme="majorBidi"/>
                <w:lang w:val="en-US"/>
              </w:rPr>
              <w:t xml:space="preserve"> </w:t>
            </w:r>
            <w:r w:rsidR="001E1776">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Y5veIJnu","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1E1776">
              <w:rPr>
                <w:rFonts w:asciiTheme="majorBidi" w:hAnsiTheme="majorBidi" w:cstheme="majorBidi"/>
                <w:lang w:val="en-US"/>
              </w:rPr>
              <w:fldChar w:fldCharType="separate"/>
            </w:r>
            <w:r w:rsidR="001E1776" w:rsidRPr="00C71BD3">
              <w:t>[1]</w:t>
            </w:r>
            <w:r w:rsidR="001E1776">
              <w:rPr>
                <w:rFonts w:asciiTheme="majorBidi" w:hAnsiTheme="majorBidi" w:cstheme="majorBidi"/>
                <w:lang w:val="en-US"/>
              </w:rPr>
              <w:fldChar w:fldCharType="end"/>
            </w:r>
          </w:p>
        </w:tc>
      </w:tr>
      <w:tr w:rsidR="009E34B4" w:rsidRPr="00E1464B" w14:paraId="532B0197" w14:textId="77777777" w:rsidTr="00EA3297">
        <w:trPr>
          <w:trHeight w:val="320"/>
        </w:trPr>
        <w:tc>
          <w:tcPr>
            <w:tcW w:w="5807" w:type="dxa"/>
            <w:shd w:val="clear" w:color="auto" w:fill="auto"/>
            <w:noWrap/>
            <w:vAlign w:val="center"/>
          </w:tcPr>
          <w:p w14:paraId="09277CE5"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Body Mass Index (kg/m</w:t>
            </w:r>
            <w:r w:rsidRPr="00EA3297">
              <w:rPr>
                <w:rFonts w:asciiTheme="majorBidi" w:hAnsiTheme="majorBidi" w:cstheme="majorBidi"/>
                <w:vertAlign w:val="superscript"/>
                <w:lang w:val="en-US"/>
              </w:rPr>
              <w:t>2</w:t>
            </w:r>
            <w:r w:rsidRPr="00EA3297">
              <w:rPr>
                <w:rFonts w:asciiTheme="majorBidi" w:hAnsiTheme="majorBidi" w:cstheme="majorBidi"/>
                <w:lang w:val="en-US"/>
              </w:rPr>
              <w:t>)</w:t>
            </w:r>
          </w:p>
        </w:tc>
        <w:tc>
          <w:tcPr>
            <w:tcW w:w="3686" w:type="dxa"/>
            <w:shd w:val="clear" w:color="auto" w:fill="auto"/>
            <w:noWrap/>
            <w:vAlign w:val="center"/>
          </w:tcPr>
          <w:p w14:paraId="4AEF2353" w14:textId="0DA94BA9"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33.4±7.5</w:t>
            </w:r>
            <w:r w:rsidR="001E1776">
              <w:rPr>
                <w:rFonts w:asciiTheme="majorBidi" w:hAnsiTheme="majorBidi" w:cstheme="majorBidi"/>
                <w:lang w:val="en-US"/>
              </w:rPr>
              <w:t xml:space="preserve"> </w:t>
            </w:r>
            <w:r w:rsidR="001E1776">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Y53P5Afi","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1E1776">
              <w:rPr>
                <w:rFonts w:asciiTheme="majorBidi" w:hAnsiTheme="majorBidi" w:cstheme="majorBidi"/>
                <w:lang w:val="en-US"/>
              </w:rPr>
              <w:fldChar w:fldCharType="separate"/>
            </w:r>
            <w:r w:rsidR="001E1776" w:rsidRPr="00C71BD3">
              <w:t>[1]</w:t>
            </w:r>
            <w:r w:rsidR="001E1776">
              <w:rPr>
                <w:rFonts w:asciiTheme="majorBidi" w:hAnsiTheme="majorBidi" w:cstheme="majorBidi"/>
                <w:lang w:val="en-US"/>
              </w:rPr>
              <w:fldChar w:fldCharType="end"/>
            </w:r>
          </w:p>
        </w:tc>
      </w:tr>
      <w:tr w:rsidR="009E34B4" w:rsidRPr="00E1464B" w14:paraId="6287322E" w14:textId="77777777" w:rsidTr="00EA3297">
        <w:trPr>
          <w:trHeight w:val="320"/>
        </w:trPr>
        <w:tc>
          <w:tcPr>
            <w:tcW w:w="5807" w:type="dxa"/>
            <w:shd w:val="clear" w:color="auto" w:fill="auto"/>
            <w:noWrap/>
            <w:vAlign w:val="center"/>
            <w:hideMark/>
          </w:tcPr>
          <w:p w14:paraId="33E8E0E9"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Systolic Blood Pressure (mmHg)</w:t>
            </w:r>
          </w:p>
        </w:tc>
        <w:tc>
          <w:tcPr>
            <w:tcW w:w="3686" w:type="dxa"/>
            <w:shd w:val="clear" w:color="auto" w:fill="auto"/>
            <w:noWrap/>
            <w:vAlign w:val="center"/>
            <w:hideMark/>
          </w:tcPr>
          <w:p w14:paraId="0809296F" w14:textId="01BE5729"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130.7±15.7</w:t>
            </w:r>
            <w:r w:rsidR="001E1776">
              <w:rPr>
                <w:rFonts w:asciiTheme="majorBidi" w:hAnsiTheme="majorBidi" w:cstheme="majorBidi"/>
                <w:lang w:val="en-US"/>
              </w:rPr>
              <w:t xml:space="preserve"> </w:t>
            </w:r>
            <w:r w:rsidR="001E1776">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cbASiTCt","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1E1776">
              <w:rPr>
                <w:rFonts w:asciiTheme="majorBidi" w:hAnsiTheme="majorBidi" w:cstheme="majorBidi"/>
                <w:lang w:val="en-US"/>
              </w:rPr>
              <w:fldChar w:fldCharType="separate"/>
            </w:r>
            <w:r w:rsidR="001E1776" w:rsidRPr="00C71BD3">
              <w:t>[1]</w:t>
            </w:r>
            <w:r w:rsidR="001E1776">
              <w:rPr>
                <w:rFonts w:asciiTheme="majorBidi" w:hAnsiTheme="majorBidi" w:cstheme="majorBidi"/>
                <w:lang w:val="en-US"/>
              </w:rPr>
              <w:fldChar w:fldCharType="end"/>
            </w:r>
          </w:p>
        </w:tc>
      </w:tr>
      <w:tr w:rsidR="009E34B4" w:rsidRPr="00E1464B" w14:paraId="00708271" w14:textId="77777777" w:rsidTr="00EA3297">
        <w:trPr>
          <w:trHeight w:val="320"/>
        </w:trPr>
        <w:tc>
          <w:tcPr>
            <w:tcW w:w="5807" w:type="dxa"/>
            <w:shd w:val="clear" w:color="auto" w:fill="auto"/>
            <w:noWrap/>
            <w:vAlign w:val="center"/>
            <w:hideMark/>
          </w:tcPr>
          <w:p w14:paraId="779D0B04"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Diastolic Blood Pressure (mmHg)</w:t>
            </w:r>
          </w:p>
        </w:tc>
        <w:tc>
          <w:tcPr>
            <w:tcW w:w="3686" w:type="dxa"/>
            <w:shd w:val="clear" w:color="auto" w:fill="auto"/>
            <w:noWrap/>
            <w:vAlign w:val="center"/>
            <w:hideMark/>
          </w:tcPr>
          <w:p w14:paraId="5EBC7F67" w14:textId="7793C088"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 xml:space="preserve">69.5±11.2 </w:t>
            </w:r>
            <w:r w:rsidR="001E1776">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OcYlReK0","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1E1776">
              <w:rPr>
                <w:rFonts w:asciiTheme="majorBidi" w:hAnsiTheme="majorBidi" w:cstheme="majorBidi"/>
                <w:lang w:val="en-US"/>
              </w:rPr>
              <w:fldChar w:fldCharType="separate"/>
            </w:r>
            <w:r w:rsidR="001E1776" w:rsidRPr="00C71BD3">
              <w:t>[1]</w:t>
            </w:r>
            <w:r w:rsidR="001E1776">
              <w:rPr>
                <w:rFonts w:asciiTheme="majorBidi" w:hAnsiTheme="majorBidi" w:cstheme="majorBidi"/>
                <w:lang w:val="en-US"/>
              </w:rPr>
              <w:fldChar w:fldCharType="end"/>
            </w:r>
          </w:p>
        </w:tc>
      </w:tr>
      <w:tr w:rsidR="009E34B4" w:rsidRPr="00E1464B" w14:paraId="4F95B085" w14:textId="77777777" w:rsidTr="00EA3297">
        <w:trPr>
          <w:trHeight w:val="320"/>
        </w:trPr>
        <w:tc>
          <w:tcPr>
            <w:tcW w:w="5807" w:type="dxa"/>
            <w:shd w:val="clear" w:color="auto" w:fill="auto"/>
            <w:noWrap/>
            <w:vAlign w:val="center"/>
            <w:hideMark/>
          </w:tcPr>
          <w:p w14:paraId="7748CB5D"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Total Cholesterol (mg/dL)</w:t>
            </w:r>
          </w:p>
        </w:tc>
        <w:tc>
          <w:tcPr>
            <w:tcW w:w="3686" w:type="dxa"/>
            <w:shd w:val="clear" w:color="auto" w:fill="auto"/>
            <w:noWrap/>
            <w:vAlign w:val="center"/>
            <w:hideMark/>
          </w:tcPr>
          <w:p w14:paraId="3EAEB655" w14:textId="3470D5E0"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156.5±43.1</w:t>
            </w:r>
            <w:r w:rsidR="00E85EDB">
              <w:rPr>
                <w:rFonts w:asciiTheme="majorBidi" w:hAnsiTheme="majorBidi" w:cstheme="majorBidi"/>
                <w:lang w:val="en-US"/>
              </w:rPr>
              <w:t xml:space="preserve"> </w:t>
            </w:r>
            <w:r w:rsidR="00E85EDB">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s9NuqTmj","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E85EDB">
              <w:rPr>
                <w:rFonts w:asciiTheme="majorBidi" w:hAnsiTheme="majorBidi" w:cstheme="majorBidi"/>
                <w:lang w:val="en-US"/>
              </w:rPr>
              <w:fldChar w:fldCharType="separate"/>
            </w:r>
            <w:r w:rsidR="00E85EDB" w:rsidRPr="00C71BD3">
              <w:t>[1]</w:t>
            </w:r>
            <w:r w:rsidR="00E85EDB">
              <w:rPr>
                <w:rFonts w:asciiTheme="majorBidi" w:hAnsiTheme="majorBidi" w:cstheme="majorBidi"/>
                <w:lang w:val="en-US"/>
              </w:rPr>
              <w:fldChar w:fldCharType="end"/>
            </w:r>
          </w:p>
        </w:tc>
      </w:tr>
      <w:tr w:rsidR="009E34B4" w:rsidRPr="00E1464B" w14:paraId="343FF7D7" w14:textId="77777777" w:rsidTr="00EA3297">
        <w:trPr>
          <w:trHeight w:val="320"/>
        </w:trPr>
        <w:tc>
          <w:tcPr>
            <w:tcW w:w="5807" w:type="dxa"/>
            <w:shd w:val="clear" w:color="auto" w:fill="auto"/>
            <w:noWrap/>
            <w:vAlign w:val="center"/>
            <w:hideMark/>
          </w:tcPr>
          <w:p w14:paraId="3CA1CFC2"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High Density Lipoprotein Cholesterol (mg/dL)</w:t>
            </w:r>
          </w:p>
        </w:tc>
        <w:tc>
          <w:tcPr>
            <w:tcW w:w="3686" w:type="dxa"/>
            <w:shd w:val="clear" w:color="auto" w:fill="auto"/>
            <w:noWrap/>
            <w:vAlign w:val="center"/>
            <w:hideMark/>
          </w:tcPr>
          <w:p w14:paraId="26AC1F78" w14:textId="64BD13C8"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44.6±12.2</w:t>
            </w:r>
            <w:r w:rsidR="00E85EDB">
              <w:rPr>
                <w:rFonts w:asciiTheme="majorBidi" w:hAnsiTheme="majorBidi" w:cstheme="majorBidi"/>
                <w:lang w:val="en-US"/>
              </w:rPr>
              <w:t xml:space="preserve"> </w:t>
            </w:r>
            <w:r w:rsidR="00E85EDB">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pKJ5HgKt","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E85EDB">
              <w:rPr>
                <w:rFonts w:asciiTheme="majorBidi" w:hAnsiTheme="majorBidi" w:cstheme="majorBidi"/>
                <w:lang w:val="en-US"/>
              </w:rPr>
              <w:fldChar w:fldCharType="separate"/>
            </w:r>
            <w:r w:rsidR="00E85EDB" w:rsidRPr="00C71BD3">
              <w:t>[1]</w:t>
            </w:r>
            <w:r w:rsidR="00E85EDB">
              <w:rPr>
                <w:rFonts w:asciiTheme="majorBidi" w:hAnsiTheme="majorBidi" w:cstheme="majorBidi"/>
                <w:lang w:val="en-US"/>
              </w:rPr>
              <w:fldChar w:fldCharType="end"/>
            </w:r>
          </w:p>
        </w:tc>
      </w:tr>
      <w:tr w:rsidR="009E34B4" w:rsidRPr="00E1464B" w14:paraId="2B552591" w14:textId="77777777" w:rsidTr="00EA3297">
        <w:trPr>
          <w:trHeight w:val="320"/>
        </w:trPr>
        <w:tc>
          <w:tcPr>
            <w:tcW w:w="5807" w:type="dxa"/>
            <w:shd w:val="clear" w:color="auto" w:fill="auto"/>
            <w:noWrap/>
            <w:vAlign w:val="center"/>
            <w:hideMark/>
          </w:tcPr>
          <w:p w14:paraId="1513C441"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Low Density Lipoprotein Cholesterol (mg/dL)</w:t>
            </w:r>
          </w:p>
        </w:tc>
        <w:tc>
          <w:tcPr>
            <w:tcW w:w="3686" w:type="dxa"/>
            <w:shd w:val="clear" w:color="auto" w:fill="auto"/>
            <w:noWrap/>
            <w:vAlign w:val="center"/>
            <w:hideMark/>
          </w:tcPr>
          <w:p w14:paraId="325CC097" w14:textId="408BB37A"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81.4±33.3</w:t>
            </w:r>
            <w:r w:rsidR="00E85EDB">
              <w:rPr>
                <w:rFonts w:asciiTheme="majorBidi" w:hAnsiTheme="majorBidi" w:cstheme="majorBidi"/>
                <w:lang w:val="en-US"/>
              </w:rPr>
              <w:t xml:space="preserve"> </w:t>
            </w:r>
            <w:r w:rsidR="00E85EDB">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dbPlZGfA","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E85EDB">
              <w:rPr>
                <w:rFonts w:asciiTheme="majorBidi" w:hAnsiTheme="majorBidi" w:cstheme="majorBidi"/>
                <w:lang w:val="en-US"/>
              </w:rPr>
              <w:fldChar w:fldCharType="separate"/>
            </w:r>
            <w:r w:rsidR="00E85EDB" w:rsidRPr="00C71BD3">
              <w:t>[1]</w:t>
            </w:r>
            <w:r w:rsidR="00E85EDB">
              <w:rPr>
                <w:rFonts w:asciiTheme="majorBidi" w:hAnsiTheme="majorBidi" w:cstheme="majorBidi"/>
                <w:lang w:val="en-US"/>
              </w:rPr>
              <w:fldChar w:fldCharType="end"/>
            </w:r>
          </w:p>
        </w:tc>
      </w:tr>
      <w:tr w:rsidR="009E34B4" w:rsidRPr="00E1464B" w14:paraId="5B5817F8" w14:textId="77777777" w:rsidTr="00EA3297">
        <w:trPr>
          <w:trHeight w:val="320"/>
        </w:trPr>
        <w:tc>
          <w:tcPr>
            <w:tcW w:w="5807" w:type="dxa"/>
            <w:shd w:val="clear" w:color="auto" w:fill="auto"/>
            <w:noWrap/>
            <w:vAlign w:val="center"/>
            <w:hideMark/>
          </w:tcPr>
          <w:p w14:paraId="7C8EF4CD"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Triglycerides (mg/dL)</w:t>
            </w:r>
          </w:p>
        </w:tc>
        <w:tc>
          <w:tcPr>
            <w:tcW w:w="3686" w:type="dxa"/>
            <w:shd w:val="clear" w:color="auto" w:fill="auto"/>
            <w:noWrap/>
            <w:vAlign w:val="center"/>
            <w:hideMark/>
          </w:tcPr>
          <w:p w14:paraId="13526778" w14:textId="0552E31B"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170.6±136.7</w:t>
            </w:r>
            <w:r w:rsidR="008E071D">
              <w:rPr>
                <w:rFonts w:asciiTheme="majorBidi" w:hAnsiTheme="majorBidi" w:cstheme="majorBidi"/>
                <w:lang w:val="en-US"/>
              </w:rPr>
              <w:t xml:space="preserve"> </w:t>
            </w:r>
            <w:r w:rsidR="008E071D">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EmUsM0ZP","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8E071D">
              <w:rPr>
                <w:rFonts w:asciiTheme="majorBidi" w:hAnsiTheme="majorBidi" w:cstheme="majorBidi"/>
                <w:lang w:val="en-US"/>
              </w:rPr>
              <w:fldChar w:fldCharType="separate"/>
            </w:r>
            <w:r w:rsidR="008E071D" w:rsidRPr="00C71BD3">
              <w:t>[1]</w:t>
            </w:r>
            <w:r w:rsidR="008E071D">
              <w:rPr>
                <w:rFonts w:asciiTheme="majorBidi" w:hAnsiTheme="majorBidi" w:cstheme="majorBidi"/>
                <w:lang w:val="en-US"/>
              </w:rPr>
              <w:fldChar w:fldCharType="end"/>
            </w:r>
          </w:p>
        </w:tc>
      </w:tr>
      <w:tr w:rsidR="009E34B4" w:rsidRPr="00E1464B" w14:paraId="6BC10846" w14:textId="77777777" w:rsidTr="00EA3297">
        <w:trPr>
          <w:trHeight w:val="320"/>
        </w:trPr>
        <w:tc>
          <w:tcPr>
            <w:tcW w:w="5807" w:type="dxa"/>
            <w:shd w:val="clear" w:color="auto" w:fill="auto"/>
            <w:noWrap/>
            <w:vAlign w:val="center"/>
            <w:hideMark/>
          </w:tcPr>
          <w:p w14:paraId="5D9C79D5"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Heart Rate (beats/min)</w:t>
            </w:r>
          </w:p>
        </w:tc>
        <w:tc>
          <w:tcPr>
            <w:tcW w:w="3686" w:type="dxa"/>
            <w:shd w:val="clear" w:color="auto" w:fill="auto"/>
            <w:noWrap/>
            <w:vAlign w:val="center"/>
            <w:hideMark/>
          </w:tcPr>
          <w:p w14:paraId="56FABA11" w14:textId="5911569B" w:rsidR="009E34B4" w:rsidRPr="00EA3297" w:rsidRDefault="009E34B4" w:rsidP="00D6472F">
            <w:pPr>
              <w:jc w:val="center"/>
              <w:rPr>
                <w:rFonts w:asciiTheme="majorBidi" w:hAnsiTheme="majorBidi" w:cstheme="majorBidi"/>
                <w:lang w:val="en-US"/>
              </w:rPr>
            </w:pPr>
            <w:r w:rsidRPr="00EA3297">
              <w:rPr>
                <w:rFonts w:asciiTheme="majorBidi" w:hAnsiTheme="majorBidi" w:cstheme="majorBidi"/>
                <w:lang w:val="en-US"/>
              </w:rPr>
              <w:t xml:space="preserve">72±0 </w:t>
            </w:r>
            <w:r w:rsidR="00D6472F">
              <w:rPr>
                <w:rFonts w:asciiTheme="majorBidi" w:hAnsiTheme="majorBidi" w:cstheme="majorBidi"/>
                <w:lang w:val="en-US"/>
              </w:rPr>
              <w:fldChar w:fldCharType="begin"/>
            </w:r>
            <w:r w:rsidR="008A7AFD">
              <w:rPr>
                <w:rFonts w:asciiTheme="majorBidi" w:hAnsiTheme="majorBidi" w:cstheme="majorBidi"/>
                <w:lang w:val="en-US"/>
              </w:rPr>
              <w:instrText xml:space="preserve"> ADDIN ZOTERO_ITEM CSL_CITATION {"citationID":"zks44rlU","properties":{"formattedCitation":"[2,3]","plainCitation":"[2,3]","noteIndex":0},"citationItems":[{"id":1030,"uris":["http://zotero.org/groups/2694996/items/KJ2YB6BX"],"itemData":{"id":1030,"type":"article-journal","abstract":"Most patients with type 2 diabetes mellitus develop cardiovascular disease (CVD), with substantial loss of life expectancy. Nonfatal CVD contributes greatly to excess healthcare costs and decreased quality of life in patients with diabetes. The current epidemic of obesity has raised expectations that CVD associated with type 2 diabetes will become an even greater public health challenge. Despite the importance of this health problem, there is a lack of definitive data on the effects of the intensive control of glycemia and other CVD risk factors on CVD event rates in patients with type 2 diabetes. The Action to Control Cardiovascular Risk in Diabetes (ACCORD) trial is a randomized, multicenter, double 2 x 2 factorial design study involving 10,251 middle-aged and older participants with type 2 diabetes who are at high risk for CVD events because of existing CVD or additional risk factors. ACCORD is testing the effects of 3 medical treatment strategies to reduce CVD morbidity and mortality. All participants are in the glycemia trial, which is testing the hypothesis that a therapeutic strategy that targets a glycosylated hemoglobin (HbA1c) level of &lt;6.0% will reduce the rate of CVD events more than a strategy that targets an HbA1c level of 7.0%-7.9%. The lipid trial includes 5,518 of the participants, who receive either fenofibrate or placebo in a double-masked fashion to test the hypothesis of whether, in the context of good glycemic control, a therapeutic strategy that uses a fibrate to increase high-density lipoprotein cholesterol and lower triglyceride levels together with a 3-hydroxy-3-methylglutaryl coenzyme A reductase inhibitor (statin) to lower low-density lipoprotein cholesterol will reduce the rate of CVD events compared with a strategy that uses a statin plus a placebo. The blood pressure trial includes the remaining 4,733 participants and tests the hypothesis that a therapeutic strategy that targets a systolic blood pressure of &lt;120 mm Hg in the context of good glycemic control will reduce the rate of CVD events compared with a strategy that targets a systolic blood pressure of &lt;140 mm Hg. The primary outcome measure for all 3 research questions is the first occurrence of a major CVD event, specifically nonfatal myocardial infarction, nonfatal stroke, or cardiovascular death. Upon the expected completion of participant follow-up in 2009, the ACCORD trial should document for the first time the benefits and risks of intensive glucose control, intensive blood pressure control, and the combination of fibrate and statin drugs in managing blood lipids in high-risk patients with type 2 diabetes.","container-title":"American Journal of Cardiology","DOI":"10.1016/j.amjcard.2007.03.003","ISSN":"0002-9149","issue":"12A","journalAbbreviation":"Am J Cardiol","language":"eng","note":"PMID: 17599422","page":"21i-33i","source":"PubMed","title":"Action to Control Cardiovascular Risk in Diabetes (ACCORD) trial: design and methods","title-short":"Action to Control Cardiovascular Risk in Diabetes (ACCORD) trial","volume":"99","author":[{"literal":"ACCORD Study Group"},{"family":"Buse","given":"John B."},{"family":"Bigger","given":"J. Thomas"},{"family":"Byington","given":"Robert P."},{"family":"Cooper","given":"Lawton S."},{"family":"Cushman","given":"William C."},{"family":"Friedewald","given":"William T."},{"family":"Genuth","given":"Saul"},{"family":"Gerstein","given":"Hertzel C."},{"family":"Ginsberg","given":"Henry N."},{"family":"Goff","given":"David C."},{"family":"Grimm","given":"Richard H."},{"family":"Margolis","given":"Karen L."},{"family":"Probstfield","given":"Jeffrey L."},{"family":"Simons-Morton","given":"Denise G."},{"family":"Sullivan","given":"Mark D."}],"issued":{"date-parts":[["2007"]]}}},{"id":1029,"uris":["http://zotero.org/groups/2694996/items/LFI55DSQ"],"itemData":{"id":1029,"type":"article-journal","abstract":"BACKGROUND: Epidemiologic studies have shown a relationship between glycated hemoglobin levels and cardiovascular events in patients with type 2 diabetes. We investigated whether intensive therapy to target normal glycated hemoglobin levels would reduce cardiovascular events in patients with type 2 diabetes who had either established cardiovascular disease or additional cardiovascular risk factors.\nMETHODS: In this randomized study, 10,251 patients (mean age, 62.2 years) with a median glycated hemoglobin level of 8.1% were assigned to receive intensive therapy (targeting a glycated hemoglobin level below 6.0%) or standard therapy (targeting a level from 7.0 to 7.9%). Of these patients, 38% were women, and 35% had had a previous cardiovascular event. The primary outcome was a composite of nonfatal myocardial infarction, nonfatal stroke, or death from cardiovascular causes. The finding of higher mortality in the intensive-therapy group led to a discontinuation of intensive therapy after a mean of 3.5 years of follow-up.\nRESULTS: At 1 year, stable median glycated hemoglobin levels of 6.4% and 7.5% were achieved in the intensive-therapy group and the standard-therapy group, respectively. During follow-up, the primary outcome occurred in 352 patients in the intensive-therapy group, as compared with 371 in the standard-therapy group (hazard ratio, 0.90; 95% confidence interval [CI], 0.78 to 1.04; P=0.16). At the same time, 257 patients in the intensive-therapy group died, as compared with 203 patients in the standard-therapy group (hazard ratio, 1.22; 95% CI, 1.01 to 1.46; P=0.04). Hypoglycemia requiring assistance and weight gain of more than 10 kg were more frequent in the intensive-therapy group (P&lt;0.001).\nCONCLUSIONS: As compared with standard therapy, the use of intensive therapy to target normal glycated hemoglobin levels for 3.5 years increased mortality and did not significantly reduce major cardiovascular events. These findings identify a previously unrecognized harm of intensive glucose lowering in high-risk patients with type 2 diabetes. (ClinicalTrials.gov number, NCT00000620.)","container-title":"New England Journal of Medicine","DOI":"10.1056/NEJMoa0802743","ISSN":"1533-4406","issue":"24","journalAbbreviation":"N Engl J Med","language":"eng","note":"PMID: 18539917\nPMCID: PMC4551392","page":"2545-2559","source":"PubMed","title":"Effects of intensive glucose lowering in type 2 diabetes","volume":"358","author":[{"literal":"ACCORD Study Group"},{"family":"Gerstein","given":"Hertzel C."},{"family":"Miller","given":"Michael E."},{"family":"Byington","given":"Robert P."},{"family":"Goff","given":"David C."},{"family":"Bigger","given":"J. Thomas"},{"family":"Buse","given":"John B."},{"family":"Cushman","given":"William C."},{"family":"Genuth","given":"Saul"},{"family":"Ismail-Beigi","given":"Faramarz"},{"family":"Grimm","given":"Richard H."},{"family":"Probstfield","given":"Jeffrey L."},{"family":"Simons-Morton","given":"Denise G."},{"family":"Friedewald","given":"William T."}],"issued":{"date-parts":[["2008"]]}}}],"schema":"https://github.com/citation-style-language/schema/raw/master/csl-citation.json"} </w:instrText>
            </w:r>
            <w:r w:rsidR="00D6472F">
              <w:rPr>
                <w:rFonts w:asciiTheme="majorBidi" w:hAnsiTheme="majorBidi" w:cstheme="majorBidi"/>
                <w:lang w:val="en-US"/>
              </w:rPr>
              <w:fldChar w:fldCharType="separate"/>
            </w:r>
            <w:r w:rsidR="00D6472F" w:rsidRPr="00D6472F">
              <w:t>[2,3]</w:t>
            </w:r>
            <w:r w:rsidR="00D6472F">
              <w:rPr>
                <w:rFonts w:asciiTheme="majorBidi" w:hAnsiTheme="majorBidi" w:cstheme="majorBidi"/>
                <w:lang w:val="en-US"/>
              </w:rPr>
              <w:fldChar w:fldCharType="end"/>
            </w:r>
          </w:p>
        </w:tc>
      </w:tr>
      <w:tr w:rsidR="009E34B4" w:rsidRPr="00E1464B" w14:paraId="19B40F8D" w14:textId="77777777" w:rsidTr="00EA3297">
        <w:trPr>
          <w:trHeight w:val="320"/>
        </w:trPr>
        <w:tc>
          <w:tcPr>
            <w:tcW w:w="5807" w:type="dxa"/>
            <w:shd w:val="clear" w:color="auto" w:fill="auto"/>
            <w:noWrap/>
            <w:vAlign w:val="center"/>
            <w:hideMark/>
          </w:tcPr>
          <w:p w14:paraId="6767470F"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Smoking Status (%)</w:t>
            </w:r>
          </w:p>
        </w:tc>
        <w:tc>
          <w:tcPr>
            <w:tcW w:w="3686" w:type="dxa"/>
            <w:shd w:val="clear" w:color="auto" w:fill="auto"/>
            <w:noWrap/>
            <w:vAlign w:val="center"/>
            <w:hideMark/>
          </w:tcPr>
          <w:p w14:paraId="001DFE5E" w14:textId="65CC135F" w:rsidR="009E34B4" w:rsidRPr="00EA3297" w:rsidRDefault="009E34B4" w:rsidP="009C2B27">
            <w:pPr>
              <w:jc w:val="center"/>
              <w:rPr>
                <w:rFonts w:asciiTheme="majorBidi" w:hAnsiTheme="majorBidi" w:cstheme="majorBidi"/>
              </w:rPr>
            </w:pPr>
            <w:r w:rsidRPr="00EA3297">
              <w:rPr>
                <w:rFonts w:asciiTheme="majorBidi" w:hAnsiTheme="majorBidi" w:cstheme="majorBidi"/>
                <w:lang w:val="en-US"/>
              </w:rPr>
              <w:t xml:space="preserve">5.9% </w:t>
            </w:r>
            <w:r w:rsidR="00507AF1">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RcZTvT6r","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507AF1">
              <w:rPr>
                <w:rFonts w:asciiTheme="majorBidi" w:hAnsiTheme="majorBidi" w:cstheme="majorBidi"/>
                <w:lang w:val="en-US"/>
              </w:rPr>
              <w:fldChar w:fldCharType="separate"/>
            </w:r>
            <w:r w:rsidR="00507AF1" w:rsidRPr="00C71BD3">
              <w:t>[1]</w:t>
            </w:r>
            <w:r w:rsidR="00507AF1">
              <w:rPr>
                <w:rFonts w:asciiTheme="majorBidi" w:hAnsiTheme="majorBidi" w:cstheme="majorBidi"/>
                <w:lang w:val="en-US"/>
              </w:rPr>
              <w:fldChar w:fldCharType="end"/>
            </w:r>
          </w:p>
        </w:tc>
      </w:tr>
      <w:tr w:rsidR="009E34B4" w:rsidRPr="00E1464B" w14:paraId="62A168BE" w14:textId="77777777" w:rsidTr="00EA3297">
        <w:trPr>
          <w:trHeight w:val="320"/>
        </w:trPr>
        <w:tc>
          <w:tcPr>
            <w:tcW w:w="5807" w:type="dxa"/>
            <w:shd w:val="clear" w:color="auto" w:fill="auto"/>
            <w:noWrap/>
            <w:vAlign w:val="center"/>
          </w:tcPr>
          <w:p w14:paraId="2BC55EEE" w14:textId="3887740F" w:rsidR="009E34B4" w:rsidRPr="00EA3297" w:rsidRDefault="007B611F" w:rsidP="009C2B27">
            <w:pPr>
              <w:rPr>
                <w:rFonts w:asciiTheme="majorBidi" w:hAnsiTheme="majorBidi" w:cstheme="majorBidi"/>
                <w:lang w:val="en-US"/>
              </w:rPr>
            </w:pPr>
            <w:r>
              <w:rPr>
                <w:rFonts w:asciiTheme="majorBidi" w:hAnsiTheme="majorBidi" w:cstheme="majorBidi"/>
                <w:lang w:val="en-US"/>
              </w:rPr>
              <w:t>Estimated Glomerular Filtration Rate</w:t>
            </w:r>
            <w:r w:rsidR="009E34B4" w:rsidRPr="00EA3297">
              <w:rPr>
                <w:rFonts w:asciiTheme="majorBidi" w:hAnsiTheme="majorBidi" w:cstheme="majorBidi"/>
                <w:lang w:val="en-US"/>
              </w:rPr>
              <w:t xml:space="preserve"> (ml/min/1.73m</w:t>
            </w:r>
            <w:r w:rsidR="009E34B4" w:rsidRPr="00EA3297">
              <w:rPr>
                <w:rFonts w:asciiTheme="majorBidi" w:hAnsiTheme="majorBidi" w:cstheme="majorBidi"/>
                <w:vertAlign w:val="superscript"/>
                <w:lang w:val="en-US"/>
              </w:rPr>
              <w:t>2</w:t>
            </w:r>
            <w:r w:rsidR="009E34B4" w:rsidRPr="00EA3297">
              <w:rPr>
                <w:rFonts w:asciiTheme="majorBidi" w:hAnsiTheme="majorBidi" w:cstheme="majorBidi"/>
                <w:lang w:val="en-US"/>
              </w:rPr>
              <w:t>)</w:t>
            </w:r>
          </w:p>
        </w:tc>
        <w:tc>
          <w:tcPr>
            <w:tcW w:w="3686" w:type="dxa"/>
            <w:shd w:val="clear" w:color="auto" w:fill="auto"/>
            <w:vAlign w:val="center"/>
          </w:tcPr>
          <w:p w14:paraId="4DD795FA" w14:textId="71456204"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 xml:space="preserve">72.8±26.6 </w:t>
            </w:r>
            <w:r w:rsidR="00507AF1">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qgJr71tY","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507AF1">
              <w:rPr>
                <w:rFonts w:asciiTheme="majorBidi" w:hAnsiTheme="majorBidi" w:cstheme="majorBidi"/>
                <w:lang w:val="en-US"/>
              </w:rPr>
              <w:fldChar w:fldCharType="separate"/>
            </w:r>
            <w:r w:rsidR="00507AF1" w:rsidRPr="00C71BD3">
              <w:t>[1]</w:t>
            </w:r>
            <w:r w:rsidR="00507AF1">
              <w:rPr>
                <w:rFonts w:asciiTheme="majorBidi" w:hAnsiTheme="majorBidi" w:cstheme="majorBidi"/>
                <w:lang w:val="en-US"/>
              </w:rPr>
              <w:fldChar w:fldCharType="end"/>
            </w:r>
          </w:p>
        </w:tc>
      </w:tr>
      <w:tr w:rsidR="009E34B4" w:rsidRPr="00E1464B" w14:paraId="75F233C5" w14:textId="77777777" w:rsidTr="00EA3297">
        <w:trPr>
          <w:trHeight w:val="320"/>
        </w:trPr>
        <w:tc>
          <w:tcPr>
            <w:tcW w:w="5807" w:type="dxa"/>
            <w:shd w:val="clear" w:color="auto" w:fill="auto"/>
            <w:noWrap/>
            <w:vAlign w:val="center"/>
          </w:tcPr>
          <w:p w14:paraId="653C2174"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Hemoglobin (g/dl)</w:t>
            </w:r>
          </w:p>
        </w:tc>
        <w:tc>
          <w:tcPr>
            <w:tcW w:w="3686" w:type="dxa"/>
            <w:shd w:val="clear" w:color="auto" w:fill="auto"/>
            <w:vAlign w:val="center"/>
          </w:tcPr>
          <w:p w14:paraId="4EDC5693" w14:textId="78B07F43" w:rsidR="009E34B4" w:rsidRPr="00EA3297" w:rsidRDefault="009E34B4" w:rsidP="00D6472F">
            <w:pPr>
              <w:jc w:val="center"/>
              <w:rPr>
                <w:rFonts w:asciiTheme="majorBidi" w:hAnsiTheme="majorBidi" w:cstheme="majorBidi"/>
                <w:lang w:val="en-US"/>
              </w:rPr>
            </w:pPr>
            <w:r w:rsidRPr="00EA3297">
              <w:rPr>
                <w:rFonts w:asciiTheme="majorBidi" w:hAnsiTheme="majorBidi" w:cstheme="majorBidi"/>
                <w:lang w:val="en-US"/>
              </w:rPr>
              <w:t>14</w:t>
            </w:r>
            <w:r w:rsidR="009B7E70">
              <w:rPr>
                <w:rFonts w:asciiTheme="majorBidi" w:hAnsiTheme="majorBidi" w:cstheme="majorBidi"/>
                <w:lang w:val="en-US"/>
              </w:rPr>
              <w:t xml:space="preserve"> </w:t>
            </w:r>
            <w:r w:rsidR="009B7E70">
              <w:rPr>
                <w:rFonts w:asciiTheme="majorBidi" w:hAnsiTheme="majorBidi" w:cstheme="majorBidi"/>
                <w:lang w:val="en-US"/>
              </w:rPr>
              <w:fldChar w:fldCharType="begin"/>
            </w:r>
            <w:r w:rsidR="008A7AFD">
              <w:rPr>
                <w:rFonts w:asciiTheme="majorBidi" w:hAnsiTheme="majorBidi" w:cstheme="majorBidi"/>
                <w:lang w:val="en-US"/>
              </w:rPr>
              <w:instrText xml:space="preserve"> ADDIN ZOTERO_ITEM CSL_CITATION {"citationID":"oJiqIZ98","properties":{"formattedCitation":"[3]","plainCitation":"[3]","noteIndex":0},"citationItems":[{"id":1029,"uris":["http://zotero.org/groups/2694996/items/LFI55DSQ"],"itemData":{"id":1029,"type":"article-journal","abstract":"BACKGROUND: Epidemiologic studies have shown a relationship between glycated hemoglobin levels and cardiovascular events in patients with type 2 diabetes. We investigated whether intensive therapy to target normal glycated hemoglobin levels would reduce cardiovascular events in patients with type 2 diabetes who had either established cardiovascular disease or additional cardiovascular risk factors.\nMETHODS: In this randomized study, 10,251 patients (mean age, 62.2 years) with a median glycated hemoglobin level of 8.1% were assigned to receive intensive therapy (targeting a glycated hemoglobin level below 6.0%) or standard therapy (targeting a level from 7.0 to 7.9%). Of these patients, 38% were women, and 35% had had a previous cardiovascular event. The primary outcome was a composite of nonfatal myocardial infarction, nonfatal stroke, or death from cardiovascular causes. The finding of higher mortality in the intensive-therapy group led to a discontinuation of intensive therapy after a mean of 3.5 years of follow-up.\nRESULTS: At 1 year, stable median glycated hemoglobin levels of 6.4% and 7.5% were achieved in the intensive-therapy group and the standard-therapy group, respectively. During follow-up, the primary outcome occurred in 352 patients in the intensive-therapy group, as compared with 371 in the standard-therapy group (hazard ratio, 0.90; 95% confidence interval [CI], 0.78 to 1.04; P=0.16). At the same time, 257 patients in the intensive-therapy group died, as compared with 203 patients in the standard-therapy group (hazard ratio, 1.22; 95% CI, 1.01 to 1.46; P=0.04). Hypoglycemia requiring assistance and weight gain of more than 10 kg were more frequent in the intensive-therapy group (P&lt;0.001).\nCONCLUSIONS: As compared with standard therapy, the use of intensive therapy to target normal glycated hemoglobin levels for 3.5 years increased mortality and did not significantly reduce major cardiovascular events. These findings identify a previously unrecognized harm of intensive glucose lowering in high-risk patients with type 2 diabetes. (ClinicalTrials.gov number, NCT00000620.)","container-title":"New England Journal of Medicine","DOI":"10.1056/NEJMoa0802743","ISSN":"1533-4406","issue":"24","journalAbbreviation":"N Engl J Med","language":"eng","note":"PMID: 18539917\nPMCID: PMC4551392","page":"2545-2559","source":"PubMed","title":"Effects of intensive glucose lowering in type 2 diabetes","volume":"358","author":[{"literal":"ACCORD Study Group"},{"family":"Gerstein","given":"Hertzel C."},{"family":"Miller","given":"Michael E."},{"family":"Byington","given":"Robert P."},{"family":"Goff","given":"David C."},{"family":"Bigger","given":"J. Thomas"},{"family":"Buse","given":"John B."},{"family":"Cushman","given":"William C."},{"family":"Genuth","given":"Saul"},{"family":"Ismail-Beigi","given":"Faramarz"},{"family":"Grimm","given":"Richard H."},{"family":"Probstfield","given":"Jeffrey L."},{"family":"Simons-Morton","given":"Denise G."},{"family":"Friedewald","given":"William T."}],"issued":{"date-parts":[["2008"]]}}}],"schema":"https://github.com/citation-style-language/schema/raw/master/csl-citation.json"} </w:instrText>
            </w:r>
            <w:r w:rsidR="009B7E70">
              <w:rPr>
                <w:rFonts w:asciiTheme="majorBidi" w:hAnsiTheme="majorBidi" w:cstheme="majorBidi"/>
                <w:lang w:val="en-US"/>
              </w:rPr>
              <w:fldChar w:fldCharType="separate"/>
            </w:r>
            <w:r w:rsidR="00D6472F" w:rsidRPr="00D6472F">
              <w:t>[3]</w:t>
            </w:r>
            <w:r w:rsidR="009B7E70">
              <w:rPr>
                <w:rFonts w:asciiTheme="majorBidi" w:hAnsiTheme="majorBidi" w:cstheme="majorBidi"/>
                <w:lang w:val="en-US"/>
              </w:rPr>
              <w:fldChar w:fldCharType="end"/>
            </w:r>
          </w:p>
        </w:tc>
      </w:tr>
      <w:tr w:rsidR="009E34B4" w:rsidRPr="00E1464B" w14:paraId="7C181F5E" w14:textId="77777777" w:rsidTr="00EA3297">
        <w:trPr>
          <w:trHeight w:val="320"/>
        </w:trPr>
        <w:tc>
          <w:tcPr>
            <w:tcW w:w="5807" w:type="dxa"/>
            <w:shd w:val="clear" w:color="auto" w:fill="auto"/>
            <w:noWrap/>
            <w:vAlign w:val="center"/>
          </w:tcPr>
          <w:p w14:paraId="67B8FBC2"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 xml:space="preserve">Waist to Hip Ratio (WHR) </w:t>
            </w:r>
          </w:p>
        </w:tc>
        <w:tc>
          <w:tcPr>
            <w:tcW w:w="3686" w:type="dxa"/>
            <w:shd w:val="clear" w:color="auto" w:fill="auto"/>
            <w:vAlign w:val="center"/>
          </w:tcPr>
          <w:p w14:paraId="3E9F3098" w14:textId="7A5A99AA" w:rsidR="009E34B4" w:rsidRPr="00EA3297" w:rsidRDefault="009E34B4" w:rsidP="00D6472F">
            <w:pPr>
              <w:jc w:val="center"/>
              <w:rPr>
                <w:rFonts w:asciiTheme="majorBidi" w:hAnsiTheme="majorBidi" w:cstheme="majorBidi"/>
                <w:lang w:val="en-US"/>
              </w:rPr>
            </w:pPr>
            <w:r w:rsidRPr="00EA3297">
              <w:rPr>
                <w:rFonts w:asciiTheme="majorBidi" w:hAnsiTheme="majorBidi" w:cstheme="majorBidi"/>
                <w:lang w:val="en-US"/>
              </w:rPr>
              <w:t>0.93</w:t>
            </w:r>
            <w:r w:rsidR="009B7E70">
              <w:rPr>
                <w:rFonts w:asciiTheme="majorBidi" w:hAnsiTheme="majorBidi" w:cstheme="majorBidi"/>
                <w:lang w:val="en-US"/>
              </w:rPr>
              <w:t xml:space="preserve"> </w:t>
            </w:r>
            <w:r w:rsidR="009B7E70">
              <w:rPr>
                <w:rFonts w:asciiTheme="majorBidi" w:hAnsiTheme="majorBidi" w:cstheme="majorBidi"/>
                <w:lang w:val="en-US"/>
              </w:rPr>
              <w:fldChar w:fldCharType="begin"/>
            </w:r>
            <w:r w:rsidR="008A7AFD">
              <w:rPr>
                <w:rFonts w:asciiTheme="majorBidi" w:hAnsiTheme="majorBidi" w:cstheme="majorBidi"/>
                <w:lang w:val="en-US"/>
              </w:rPr>
              <w:instrText xml:space="preserve"> ADDIN ZOTERO_ITEM CSL_CITATION {"citationID":"3BxfbucD","properties":{"formattedCitation":"[3]","plainCitation":"[3]","noteIndex":0},"citationItems":[{"id":1029,"uris":["http://zotero.org/groups/2694996/items/LFI55DSQ"],"itemData":{"id":1029,"type":"article-journal","abstract":"BACKGROUND: Epidemiologic studies have shown a relationship between glycated hemoglobin levels and cardiovascular events in patients with type 2 diabetes. We investigated whether intensive therapy to target normal glycated hemoglobin levels would reduce cardiovascular events in patients with type 2 diabetes who had either established cardiovascular disease or additional cardiovascular risk factors.\nMETHODS: In this randomized study, 10,251 patients (mean age, 62.2 years) with a median glycated hemoglobin level of 8.1% were assigned to receive intensive therapy (targeting a glycated hemoglobin level below 6.0%) or standard therapy (targeting a level from 7.0 to 7.9%). Of these patients, 38% were women, and 35% had had a previous cardiovascular event. The primary outcome was a composite of nonfatal myocardial infarction, nonfatal stroke, or death from cardiovascular causes. The finding of higher mortality in the intensive-therapy group led to a discontinuation of intensive therapy after a mean of 3.5 years of follow-up.\nRESULTS: At 1 year, stable median glycated hemoglobin levels of 6.4% and 7.5% were achieved in the intensive-therapy group and the standard-therapy group, respectively. During follow-up, the primary outcome occurred in 352 patients in the intensive-therapy group, as compared with 371 in the standard-therapy group (hazard ratio, 0.90; 95% confidence interval [CI], 0.78 to 1.04; P=0.16). At the same time, 257 patients in the intensive-therapy group died, as compared with 203 patients in the standard-therapy group (hazard ratio, 1.22; 95% CI, 1.01 to 1.46; P=0.04). Hypoglycemia requiring assistance and weight gain of more than 10 kg were more frequent in the intensive-therapy group (P&lt;0.001).\nCONCLUSIONS: As compared with standard therapy, the use of intensive therapy to target normal glycated hemoglobin levels for 3.5 years increased mortality and did not significantly reduce major cardiovascular events. These findings identify a previously unrecognized harm of intensive glucose lowering in high-risk patients with type 2 diabetes. (ClinicalTrials.gov number, NCT00000620.)","container-title":"New England Journal of Medicine","DOI":"10.1056/NEJMoa0802743","ISSN":"1533-4406","issue":"24","journalAbbreviation":"N Engl J Med","language":"eng","note":"PMID: 18539917\nPMCID: PMC4551392","page":"2545-2559","source":"PubMed","title":"Effects of intensive glucose lowering in type 2 diabetes","volume":"358","author":[{"literal":"ACCORD Study Group"},{"family":"Gerstein","given":"Hertzel C."},{"family":"Miller","given":"Michael E."},{"family":"Byington","given":"Robert P."},{"family":"Goff","given":"David C."},{"family":"Bigger","given":"J. Thomas"},{"family":"Buse","given":"John B."},{"family":"Cushman","given":"William C."},{"family":"Genuth","given":"Saul"},{"family":"Ismail-Beigi","given":"Faramarz"},{"family":"Grimm","given":"Richard H."},{"family":"Probstfield","given":"Jeffrey L."},{"family":"Simons-Morton","given":"Denise G."},{"family":"Friedewald","given":"William T."}],"issued":{"date-parts":[["2008"]]}}}],"schema":"https://github.com/citation-style-language/schema/raw/master/csl-citation.json"} </w:instrText>
            </w:r>
            <w:r w:rsidR="009B7E70">
              <w:rPr>
                <w:rFonts w:asciiTheme="majorBidi" w:hAnsiTheme="majorBidi" w:cstheme="majorBidi"/>
                <w:lang w:val="en-US"/>
              </w:rPr>
              <w:fldChar w:fldCharType="separate"/>
            </w:r>
            <w:r w:rsidR="00D6472F" w:rsidRPr="00D6472F">
              <w:t>[3]</w:t>
            </w:r>
            <w:r w:rsidR="009B7E70">
              <w:rPr>
                <w:rFonts w:asciiTheme="majorBidi" w:hAnsiTheme="majorBidi" w:cstheme="majorBidi"/>
                <w:lang w:val="en-US"/>
              </w:rPr>
              <w:fldChar w:fldCharType="end"/>
            </w:r>
          </w:p>
        </w:tc>
      </w:tr>
      <w:tr w:rsidR="009E34B4" w:rsidRPr="00E1464B" w14:paraId="4948FF7E" w14:textId="77777777" w:rsidTr="00EA3297">
        <w:trPr>
          <w:trHeight w:val="320"/>
        </w:trPr>
        <w:tc>
          <w:tcPr>
            <w:tcW w:w="5807" w:type="dxa"/>
            <w:shd w:val="clear" w:color="auto" w:fill="auto"/>
            <w:noWrap/>
            <w:vAlign w:val="center"/>
          </w:tcPr>
          <w:p w14:paraId="4478456B" w14:textId="62316E7D"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W</w:t>
            </w:r>
            <w:r w:rsidR="007B611F">
              <w:rPr>
                <w:rFonts w:asciiTheme="majorBidi" w:hAnsiTheme="majorBidi" w:cstheme="majorBidi"/>
                <w:lang w:val="en-US"/>
              </w:rPr>
              <w:t>hite Blood Cells</w:t>
            </w:r>
            <w:r w:rsidRPr="00EA3297">
              <w:rPr>
                <w:rFonts w:asciiTheme="majorBidi" w:hAnsiTheme="majorBidi" w:cstheme="majorBidi"/>
                <w:lang w:val="en-US"/>
              </w:rPr>
              <w:t xml:space="preserve"> in 10^6/ml</w:t>
            </w:r>
          </w:p>
        </w:tc>
        <w:tc>
          <w:tcPr>
            <w:tcW w:w="3686" w:type="dxa"/>
            <w:shd w:val="clear" w:color="auto" w:fill="auto"/>
            <w:vAlign w:val="center"/>
          </w:tcPr>
          <w:p w14:paraId="550C05D8" w14:textId="4AEF5078" w:rsidR="009E34B4" w:rsidRPr="00EA3297" w:rsidRDefault="009E34B4" w:rsidP="00D6472F">
            <w:pPr>
              <w:jc w:val="center"/>
              <w:rPr>
                <w:rFonts w:asciiTheme="majorBidi" w:hAnsiTheme="majorBidi" w:cstheme="majorBidi"/>
                <w:lang w:val="en-US"/>
              </w:rPr>
            </w:pPr>
            <w:r w:rsidRPr="00EA3297">
              <w:rPr>
                <w:rFonts w:asciiTheme="majorBidi" w:hAnsiTheme="majorBidi" w:cstheme="majorBidi"/>
                <w:lang w:val="en-US"/>
              </w:rPr>
              <w:t>6.8</w:t>
            </w:r>
            <w:r w:rsidR="009B7E70">
              <w:rPr>
                <w:rFonts w:asciiTheme="majorBidi" w:hAnsiTheme="majorBidi" w:cstheme="majorBidi"/>
                <w:lang w:val="en-US"/>
              </w:rPr>
              <w:t xml:space="preserve"> </w:t>
            </w:r>
            <w:r w:rsidR="009B7E70">
              <w:rPr>
                <w:rFonts w:asciiTheme="majorBidi" w:hAnsiTheme="majorBidi" w:cstheme="majorBidi"/>
                <w:lang w:val="en-US"/>
              </w:rPr>
              <w:fldChar w:fldCharType="begin"/>
            </w:r>
            <w:r w:rsidR="008A7AFD">
              <w:rPr>
                <w:rFonts w:asciiTheme="majorBidi" w:hAnsiTheme="majorBidi" w:cstheme="majorBidi"/>
                <w:lang w:val="en-US"/>
              </w:rPr>
              <w:instrText xml:space="preserve"> ADDIN ZOTERO_ITEM CSL_CITATION {"citationID":"zQhn6otd","properties":{"formattedCitation":"[3]","plainCitation":"[3]","noteIndex":0},"citationItems":[{"id":1029,"uris":["http://zotero.org/groups/2694996/items/LFI55DSQ"],"itemData":{"id":1029,"type":"article-journal","abstract":"BACKGROUND: Epidemiologic studies have shown a relationship between glycated hemoglobin levels and cardiovascular events in patients with type 2 diabetes. We investigated whether intensive therapy to target normal glycated hemoglobin levels would reduce cardiovascular events in patients with type 2 diabetes who had either established cardiovascular disease or additional cardiovascular risk factors.\nMETHODS: In this randomized study, 10,251 patients (mean age, 62.2 years) with a median glycated hemoglobin level of 8.1% were assigned to receive intensive therapy (targeting a glycated hemoglobin level below 6.0%) or standard therapy (targeting a level from 7.0 to 7.9%). Of these patients, 38% were women, and 35% had had a previous cardiovascular event. The primary outcome was a composite of nonfatal myocardial infarction, nonfatal stroke, or death from cardiovascular causes. The finding of higher mortality in the intensive-therapy group led to a discontinuation of intensive therapy after a mean of 3.5 years of follow-up.\nRESULTS: At 1 year, stable median glycated hemoglobin levels of 6.4% and 7.5% were achieved in the intensive-therapy group and the standard-therapy group, respectively. During follow-up, the primary outcome occurred in 352 patients in the intensive-therapy group, as compared with 371 in the standard-therapy group (hazard ratio, 0.90; 95% confidence interval [CI], 0.78 to 1.04; P=0.16). At the same time, 257 patients in the intensive-therapy group died, as compared with 203 patients in the standard-therapy group (hazard ratio, 1.22; 95% CI, 1.01 to 1.46; P=0.04). Hypoglycemia requiring assistance and weight gain of more than 10 kg were more frequent in the intensive-therapy group (P&lt;0.001).\nCONCLUSIONS: As compared with standard therapy, the use of intensive therapy to target normal glycated hemoglobin levels for 3.5 years increased mortality and did not significantly reduce major cardiovascular events. These findings identify a previously unrecognized harm of intensive glucose lowering in high-risk patients with type 2 diabetes. (ClinicalTrials.gov number, NCT00000620.)","container-title":"New England Journal of Medicine","DOI":"10.1056/NEJMoa0802743","ISSN":"1533-4406","issue":"24","journalAbbreviation":"N Engl J Med","language":"eng","note":"PMID: 18539917\nPMCID: PMC4551392","page":"2545-2559","source":"PubMed","title":"Effects of intensive glucose lowering in type 2 diabetes","volume":"358","author":[{"literal":"ACCORD Study Group"},{"family":"Gerstein","given":"Hertzel C."},{"family":"Miller","given":"Michael E."},{"family":"Byington","given":"Robert P."},{"family":"Goff","given":"David C."},{"family":"Bigger","given":"J. Thomas"},{"family":"Buse","given":"John B."},{"family":"Cushman","given":"William C."},{"family":"Genuth","given":"Saul"},{"family":"Ismail-Beigi","given":"Faramarz"},{"family":"Grimm","given":"Richard H."},{"family":"Probstfield","given":"Jeffrey L."},{"family":"Simons-Morton","given":"Denise G."},{"family":"Friedewald","given":"William T."}],"issued":{"date-parts":[["2008"]]}}}],"schema":"https://github.com/citation-style-language/schema/raw/master/csl-citation.json"} </w:instrText>
            </w:r>
            <w:r w:rsidR="009B7E70">
              <w:rPr>
                <w:rFonts w:asciiTheme="majorBidi" w:hAnsiTheme="majorBidi" w:cstheme="majorBidi"/>
                <w:lang w:val="en-US"/>
              </w:rPr>
              <w:fldChar w:fldCharType="separate"/>
            </w:r>
            <w:r w:rsidR="00D6472F" w:rsidRPr="00D6472F">
              <w:t>[3]</w:t>
            </w:r>
            <w:r w:rsidR="009B7E70">
              <w:rPr>
                <w:rFonts w:asciiTheme="majorBidi" w:hAnsiTheme="majorBidi" w:cstheme="majorBidi"/>
                <w:lang w:val="en-US"/>
              </w:rPr>
              <w:fldChar w:fldCharType="end"/>
            </w:r>
          </w:p>
        </w:tc>
      </w:tr>
      <w:tr w:rsidR="009E34B4" w:rsidRPr="00E1464B" w14:paraId="03F01796" w14:textId="77777777" w:rsidTr="00EA3297">
        <w:trPr>
          <w:trHeight w:val="320"/>
        </w:trPr>
        <w:tc>
          <w:tcPr>
            <w:tcW w:w="5807" w:type="dxa"/>
            <w:shd w:val="clear" w:color="auto" w:fill="auto"/>
            <w:noWrap/>
            <w:vAlign w:val="center"/>
          </w:tcPr>
          <w:p w14:paraId="107E5E51"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lastRenderedPageBreak/>
              <w:t>Urinary Albumin to Creatinine Ratio (</w:t>
            </w:r>
            <w:proofErr w:type="spellStart"/>
            <w:r w:rsidRPr="00EA3297">
              <w:rPr>
                <w:rFonts w:asciiTheme="majorBidi" w:hAnsiTheme="majorBidi" w:cstheme="majorBidi"/>
                <w:lang w:val="en-US"/>
              </w:rPr>
              <w:t>uACR</w:t>
            </w:r>
            <w:proofErr w:type="spellEnd"/>
            <w:r w:rsidRPr="00EA3297">
              <w:rPr>
                <w:rFonts w:asciiTheme="majorBidi" w:hAnsiTheme="majorBidi" w:cstheme="majorBidi"/>
                <w:lang w:val="en-US"/>
              </w:rPr>
              <w:t>), mg/mmol</w:t>
            </w:r>
          </w:p>
        </w:tc>
        <w:tc>
          <w:tcPr>
            <w:tcW w:w="3686" w:type="dxa"/>
            <w:shd w:val="clear" w:color="auto" w:fill="auto"/>
            <w:vAlign w:val="center"/>
          </w:tcPr>
          <w:p w14:paraId="5AF4FF39" w14:textId="7308D561" w:rsidR="009E34B4" w:rsidRPr="00EA3297" w:rsidRDefault="009E34B4" w:rsidP="00D6472F">
            <w:pPr>
              <w:jc w:val="center"/>
              <w:rPr>
                <w:rFonts w:asciiTheme="majorBidi" w:hAnsiTheme="majorBidi" w:cstheme="majorBidi"/>
                <w:lang w:val="en-US"/>
              </w:rPr>
            </w:pPr>
            <w:r w:rsidRPr="00EA3297">
              <w:rPr>
                <w:rFonts w:asciiTheme="majorBidi" w:hAnsiTheme="majorBidi" w:cstheme="majorBidi"/>
                <w:lang w:val="en-US"/>
              </w:rPr>
              <w:t>3.1</w:t>
            </w:r>
            <w:r w:rsidR="009B7E70">
              <w:rPr>
                <w:rFonts w:asciiTheme="majorBidi" w:hAnsiTheme="majorBidi" w:cstheme="majorBidi"/>
                <w:lang w:val="en-US"/>
              </w:rPr>
              <w:t xml:space="preserve"> </w:t>
            </w:r>
            <w:r w:rsidR="009B7E70">
              <w:rPr>
                <w:rFonts w:asciiTheme="majorBidi" w:hAnsiTheme="majorBidi" w:cstheme="majorBidi"/>
                <w:lang w:val="en-US"/>
              </w:rPr>
              <w:fldChar w:fldCharType="begin"/>
            </w:r>
            <w:r w:rsidR="008A7AFD">
              <w:rPr>
                <w:rFonts w:asciiTheme="majorBidi" w:hAnsiTheme="majorBidi" w:cstheme="majorBidi"/>
                <w:lang w:val="en-US"/>
              </w:rPr>
              <w:instrText xml:space="preserve"> ADDIN ZOTERO_ITEM CSL_CITATION {"citationID":"1yg8KUrx","properties":{"formattedCitation":"[3]","plainCitation":"[3]","noteIndex":0},"citationItems":[{"id":1029,"uris":["http://zotero.org/groups/2694996/items/LFI55DSQ"],"itemData":{"id":1029,"type":"article-journal","abstract":"BACKGROUND: Epidemiologic studies have shown a relationship between glycated hemoglobin levels and cardiovascular events in patients with type 2 diabetes. We investigated whether intensive therapy to target normal glycated hemoglobin levels would reduce cardiovascular events in patients with type 2 diabetes who had either established cardiovascular disease or additional cardiovascular risk factors.\nMETHODS: In this randomized study, 10,251 patients (mean age, 62.2 years) with a median glycated hemoglobin level of 8.1% were assigned to receive intensive therapy (targeting a glycated hemoglobin level below 6.0%) or standard therapy (targeting a level from 7.0 to 7.9%). Of these patients, 38% were women, and 35% had had a previous cardiovascular event. The primary outcome was a composite of nonfatal myocardial infarction, nonfatal stroke, or death from cardiovascular causes. The finding of higher mortality in the intensive-therapy group led to a discontinuation of intensive therapy after a mean of 3.5 years of follow-up.\nRESULTS: At 1 year, stable median glycated hemoglobin levels of 6.4% and 7.5% were achieved in the intensive-therapy group and the standard-therapy group, respectively. During follow-up, the primary outcome occurred in 352 patients in the intensive-therapy group, as compared with 371 in the standard-therapy group (hazard ratio, 0.90; 95% confidence interval [CI], 0.78 to 1.04; P=0.16). At the same time, 257 patients in the intensive-therapy group died, as compared with 203 patients in the standard-therapy group (hazard ratio, 1.22; 95% CI, 1.01 to 1.46; P=0.04). Hypoglycemia requiring assistance and weight gain of more than 10 kg were more frequent in the intensive-therapy group (P&lt;0.001).\nCONCLUSIONS: As compared with standard therapy, the use of intensive therapy to target normal glycated hemoglobin levels for 3.5 years increased mortality and did not significantly reduce major cardiovascular events. These findings identify a previously unrecognized harm of intensive glucose lowering in high-risk patients with type 2 diabetes. (ClinicalTrials.gov number, NCT00000620.)","container-title":"New England Journal of Medicine","DOI":"10.1056/NEJMoa0802743","ISSN":"1533-4406","issue":"24","journalAbbreviation":"N Engl J Med","language":"eng","note":"PMID: 18539917\nPMCID: PMC4551392","page":"2545-2559","source":"PubMed","title":"Effects of intensive glucose lowering in type 2 diabetes","volume":"358","author":[{"literal":"ACCORD Study Group"},{"family":"Gerstein","given":"Hertzel C."},{"family":"Miller","given":"Michael E."},{"family":"Byington","given":"Robert P."},{"family":"Goff","given":"David C."},{"family":"Bigger","given":"J. Thomas"},{"family":"Buse","given":"John B."},{"family":"Cushman","given":"William C."},{"family":"Genuth","given":"Saul"},{"family":"Ismail-Beigi","given":"Faramarz"},{"family":"Grimm","given":"Richard H."},{"family":"Probstfield","given":"Jeffrey L."},{"family":"Simons-Morton","given":"Denise G."},{"family":"Friedewald","given":"William T."}],"issued":{"date-parts":[["2008"]]}}}],"schema":"https://github.com/citation-style-language/schema/raw/master/csl-citation.json"} </w:instrText>
            </w:r>
            <w:r w:rsidR="009B7E70">
              <w:rPr>
                <w:rFonts w:asciiTheme="majorBidi" w:hAnsiTheme="majorBidi" w:cstheme="majorBidi"/>
                <w:lang w:val="en-US"/>
              </w:rPr>
              <w:fldChar w:fldCharType="separate"/>
            </w:r>
            <w:r w:rsidR="00D6472F" w:rsidRPr="00D6472F">
              <w:t>[3]</w:t>
            </w:r>
            <w:r w:rsidR="009B7E70">
              <w:rPr>
                <w:rFonts w:asciiTheme="majorBidi" w:hAnsiTheme="majorBidi" w:cstheme="majorBidi"/>
                <w:lang w:val="en-US"/>
              </w:rPr>
              <w:fldChar w:fldCharType="end"/>
            </w:r>
          </w:p>
        </w:tc>
      </w:tr>
      <w:tr w:rsidR="009E34B4" w:rsidRPr="00E1464B" w14:paraId="79F1CCB9" w14:textId="77777777" w:rsidTr="00EA3297">
        <w:trPr>
          <w:trHeight w:val="320"/>
        </w:trPr>
        <w:tc>
          <w:tcPr>
            <w:tcW w:w="5807" w:type="dxa"/>
            <w:shd w:val="clear" w:color="auto" w:fill="auto"/>
            <w:noWrap/>
            <w:vAlign w:val="center"/>
          </w:tcPr>
          <w:p w14:paraId="2CC57BDB"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Serum Creatinine (mg/dl)</w:t>
            </w:r>
          </w:p>
        </w:tc>
        <w:tc>
          <w:tcPr>
            <w:tcW w:w="3686" w:type="dxa"/>
            <w:shd w:val="clear" w:color="auto" w:fill="auto"/>
            <w:vAlign w:val="center"/>
          </w:tcPr>
          <w:p w14:paraId="2F2D5A66" w14:textId="48A00EA2" w:rsidR="009E34B4" w:rsidRPr="00EA3297" w:rsidRDefault="009E34B4" w:rsidP="00D6472F">
            <w:pPr>
              <w:jc w:val="center"/>
              <w:rPr>
                <w:rFonts w:asciiTheme="majorBidi" w:hAnsiTheme="majorBidi" w:cstheme="majorBidi"/>
                <w:lang w:val="en-US"/>
              </w:rPr>
            </w:pPr>
            <w:r w:rsidRPr="00EA3297">
              <w:rPr>
                <w:rFonts w:asciiTheme="majorBidi" w:hAnsiTheme="majorBidi" w:cstheme="majorBidi"/>
                <w:lang w:val="en-US"/>
              </w:rPr>
              <w:t>1.1</w:t>
            </w:r>
            <w:r w:rsidR="00FF7255">
              <w:rPr>
                <w:rFonts w:asciiTheme="majorBidi" w:hAnsiTheme="majorBidi" w:cstheme="majorBidi"/>
                <w:lang w:val="en-US"/>
              </w:rPr>
              <w:t xml:space="preserve"> </w:t>
            </w:r>
            <w:r w:rsidR="00FF7255">
              <w:rPr>
                <w:rFonts w:asciiTheme="majorBidi" w:hAnsiTheme="majorBidi" w:cstheme="majorBidi"/>
                <w:lang w:val="en-US"/>
              </w:rPr>
              <w:fldChar w:fldCharType="begin"/>
            </w:r>
            <w:r w:rsidR="008A7AFD">
              <w:rPr>
                <w:rFonts w:asciiTheme="majorBidi" w:hAnsiTheme="majorBidi" w:cstheme="majorBidi"/>
                <w:lang w:val="en-US"/>
              </w:rPr>
              <w:instrText xml:space="preserve"> ADDIN ZOTERO_ITEM CSL_CITATION {"citationID":"tP5H86Be","properties":{"formattedCitation":"[3]","plainCitation":"[3]","noteIndex":0},"citationItems":[{"id":1029,"uris":["http://zotero.org/groups/2694996/items/LFI55DSQ"],"itemData":{"id":1029,"type":"article-journal","abstract":"BACKGROUND: Epidemiologic studies have shown a relationship between glycated hemoglobin levels and cardiovascular events in patients with type 2 diabetes. We investigated whether intensive therapy to target normal glycated hemoglobin levels would reduce cardiovascular events in patients with type 2 diabetes who had either established cardiovascular disease or additional cardiovascular risk factors.\nMETHODS: In this randomized study, 10,251 patients (mean age, 62.2 years) with a median glycated hemoglobin level of 8.1% were assigned to receive intensive therapy (targeting a glycated hemoglobin level below 6.0%) or standard therapy (targeting a level from 7.0 to 7.9%). Of these patients, 38% were women, and 35% had had a previous cardiovascular event. The primary outcome was a composite of nonfatal myocardial infarction, nonfatal stroke, or death from cardiovascular causes. The finding of higher mortality in the intensive-therapy group led to a discontinuation of intensive therapy after a mean of 3.5 years of follow-up.\nRESULTS: At 1 year, stable median glycated hemoglobin levels of 6.4% and 7.5% were achieved in the intensive-therapy group and the standard-therapy group, respectively. During follow-up, the primary outcome occurred in 352 patients in the intensive-therapy group, as compared with 371 in the standard-therapy group (hazard ratio, 0.90; 95% confidence interval [CI], 0.78 to 1.04; P=0.16). At the same time, 257 patients in the intensive-therapy group died, as compared with 203 patients in the standard-therapy group (hazard ratio, 1.22; 95% CI, 1.01 to 1.46; P=0.04). Hypoglycemia requiring assistance and weight gain of more than 10 kg were more frequent in the intensive-therapy group (P&lt;0.001).\nCONCLUSIONS: As compared with standard therapy, the use of intensive therapy to target normal glycated hemoglobin levels for 3.5 years increased mortality and did not significantly reduce major cardiovascular events. These findings identify a previously unrecognized harm of intensive glucose lowering in high-risk patients with type 2 diabetes. (ClinicalTrials.gov number, NCT00000620.)","container-title":"New England Journal of Medicine","DOI":"10.1056/NEJMoa0802743","ISSN":"1533-4406","issue":"24","journalAbbreviation":"N Engl J Med","language":"eng","note":"PMID: 18539917\nPMCID: PMC4551392","page":"2545-2559","source":"PubMed","title":"Effects of intensive glucose lowering in type 2 diabetes","volume":"358","author":[{"literal":"ACCORD Study Group"},{"family":"Gerstein","given":"Hertzel C."},{"family":"Miller","given":"Michael E."},{"family":"Byington","given":"Robert P."},{"family":"Goff","given":"David C."},{"family":"Bigger","given":"J. Thomas"},{"family":"Buse","given":"John B."},{"family":"Cushman","given":"William C."},{"family":"Genuth","given":"Saul"},{"family":"Ismail-Beigi","given":"Faramarz"},{"family":"Grimm","given":"Richard H."},{"family":"Probstfield","given":"Jeffrey L."},{"family":"Simons-Morton","given":"Denise G."},{"family":"Friedewald","given":"William T."}],"issued":{"date-parts":[["2008"]]}}}],"schema":"https://github.com/citation-style-language/schema/raw/master/csl-citation.json"} </w:instrText>
            </w:r>
            <w:r w:rsidR="00FF7255">
              <w:rPr>
                <w:rFonts w:asciiTheme="majorBidi" w:hAnsiTheme="majorBidi" w:cstheme="majorBidi"/>
                <w:lang w:val="en-US"/>
              </w:rPr>
              <w:fldChar w:fldCharType="separate"/>
            </w:r>
            <w:r w:rsidR="00D6472F" w:rsidRPr="00D6472F">
              <w:t>[3]</w:t>
            </w:r>
            <w:r w:rsidR="00FF7255">
              <w:rPr>
                <w:rFonts w:asciiTheme="majorBidi" w:hAnsiTheme="majorBidi" w:cstheme="majorBidi"/>
                <w:lang w:val="en-US"/>
              </w:rPr>
              <w:fldChar w:fldCharType="end"/>
            </w:r>
          </w:p>
        </w:tc>
      </w:tr>
      <w:tr w:rsidR="009E34B4" w:rsidRPr="00E1464B" w14:paraId="737D05D7" w14:textId="77777777" w:rsidTr="00EA3297">
        <w:trPr>
          <w:trHeight w:val="320"/>
        </w:trPr>
        <w:tc>
          <w:tcPr>
            <w:tcW w:w="5807" w:type="dxa"/>
            <w:shd w:val="clear" w:color="auto" w:fill="auto"/>
            <w:noWrap/>
            <w:vAlign w:val="center"/>
          </w:tcPr>
          <w:p w14:paraId="4C47D4F6"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Serum Albumin (g/dl)</w:t>
            </w:r>
          </w:p>
        </w:tc>
        <w:tc>
          <w:tcPr>
            <w:tcW w:w="3686" w:type="dxa"/>
            <w:shd w:val="clear" w:color="auto" w:fill="auto"/>
            <w:vAlign w:val="center"/>
          </w:tcPr>
          <w:p w14:paraId="7AC1AFAA" w14:textId="057DACAC" w:rsidR="009E34B4" w:rsidRPr="00EA3297" w:rsidRDefault="00F8126D" w:rsidP="009C2B27">
            <w:pPr>
              <w:jc w:val="center"/>
              <w:rPr>
                <w:rFonts w:asciiTheme="majorBidi" w:hAnsiTheme="majorBidi" w:cstheme="majorBidi"/>
                <w:lang w:val="en-US"/>
              </w:rPr>
            </w:pPr>
            <w:r>
              <w:rPr>
                <w:rFonts w:asciiTheme="majorBidi" w:hAnsiTheme="majorBidi" w:cstheme="majorBidi"/>
                <w:lang w:val="en-US"/>
              </w:rPr>
              <w:t>3.9</w:t>
            </w:r>
          </w:p>
        </w:tc>
      </w:tr>
      <w:tr w:rsidR="009E34B4" w:rsidRPr="00E1464B" w14:paraId="62FE0C7B" w14:textId="77777777" w:rsidTr="009E34B4">
        <w:trPr>
          <w:trHeight w:val="320"/>
        </w:trPr>
        <w:tc>
          <w:tcPr>
            <w:tcW w:w="9493" w:type="dxa"/>
            <w:gridSpan w:val="2"/>
            <w:shd w:val="clear" w:color="auto" w:fill="auto"/>
            <w:noWrap/>
            <w:vAlign w:val="center"/>
            <w:hideMark/>
          </w:tcPr>
          <w:p w14:paraId="1E55F754" w14:textId="77777777"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Racial/Ethnic Group (%)</w:t>
            </w:r>
          </w:p>
        </w:tc>
      </w:tr>
      <w:tr w:rsidR="009E34B4" w:rsidRPr="00E1464B" w14:paraId="083318D7" w14:textId="77777777" w:rsidTr="00EA3297">
        <w:trPr>
          <w:trHeight w:val="320"/>
        </w:trPr>
        <w:tc>
          <w:tcPr>
            <w:tcW w:w="5807" w:type="dxa"/>
            <w:shd w:val="clear" w:color="auto" w:fill="auto"/>
            <w:noWrap/>
            <w:vAlign w:val="center"/>
          </w:tcPr>
          <w:p w14:paraId="4731C903"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White</w:t>
            </w:r>
          </w:p>
        </w:tc>
        <w:tc>
          <w:tcPr>
            <w:tcW w:w="3686" w:type="dxa"/>
            <w:shd w:val="clear" w:color="auto" w:fill="auto"/>
            <w:noWrap/>
            <w:vAlign w:val="center"/>
          </w:tcPr>
          <w:p w14:paraId="5BF95B5E" w14:textId="5DA5FB2C"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43</w:t>
            </w:r>
            <w:r w:rsidR="008C5E1F">
              <w:rPr>
                <w:rFonts w:asciiTheme="majorBidi" w:hAnsiTheme="majorBidi" w:cstheme="majorBidi"/>
                <w:lang w:val="en-US"/>
              </w:rPr>
              <w:t xml:space="preserve"> </w:t>
            </w:r>
            <w:r w:rsidR="008C5E1F">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V3wYKKhz","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8C5E1F">
              <w:rPr>
                <w:rFonts w:asciiTheme="majorBidi" w:hAnsiTheme="majorBidi" w:cstheme="majorBidi"/>
                <w:lang w:val="en-US"/>
              </w:rPr>
              <w:fldChar w:fldCharType="separate"/>
            </w:r>
            <w:r w:rsidR="008C5E1F" w:rsidRPr="00C71BD3">
              <w:t>[1]</w:t>
            </w:r>
            <w:r w:rsidR="008C5E1F">
              <w:rPr>
                <w:rFonts w:asciiTheme="majorBidi" w:hAnsiTheme="majorBidi" w:cstheme="majorBidi"/>
                <w:lang w:val="en-US"/>
              </w:rPr>
              <w:fldChar w:fldCharType="end"/>
            </w:r>
          </w:p>
        </w:tc>
      </w:tr>
      <w:tr w:rsidR="009E34B4" w:rsidRPr="00E1464B" w14:paraId="4EC0F47F" w14:textId="77777777" w:rsidTr="00EA3297">
        <w:trPr>
          <w:trHeight w:val="320"/>
        </w:trPr>
        <w:tc>
          <w:tcPr>
            <w:tcW w:w="5807" w:type="dxa"/>
            <w:shd w:val="clear" w:color="auto" w:fill="auto"/>
            <w:noWrap/>
            <w:vAlign w:val="center"/>
          </w:tcPr>
          <w:p w14:paraId="2B4CB4F7"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Black</w:t>
            </w:r>
          </w:p>
        </w:tc>
        <w:tc>
          <w:tcPr>
            <w:tcW w:w="3686" w:type="dxa"/>
            <w:shd w:val="clear" w:color="auto" w:fill="auto"/>
            <w:noWrap/>
            <w:vAlign w:val="center"/>
          </w:tcPr>
          <w:p w14:paraId="38C73ECC" w14:textId="77D567CE"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10.5</w:t>
            </w:r>
            <w:r w:rsidR="008C5E1F">
              <w:rPr>
                <w:rFonts w:asciiTheme="majorBidi" w:hAnsiTheme="majorBidi" w:cstheme="majorBidi"/>
                <w:lang w:val="en-US"/>
              </w:rPr>
              <w:t xml:space="preserve"> </w:t>
            </w:r>
            <w:r w:rsidR="008C5E1F">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ZKBCBLAw","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8C5E1F">
              <w:rPr>
                <w:rFonts w:asciiTheme="majorBidi" w:hAnsiTheme="majorBidi" w:cstheme="majorBidi"/>
                <w:lang w:val="en-US"/>
              </w:rPr>
              <w:fldChar w:fldCharType="separate"/>
            </w:r>
            <w:r w:rsidR="008C5E1F" w:rsidRPr="00C71BD3">
              <w:t>[1]</w:t>
            </w:r>
            <w:r w:rsidR="008C5E1F">
              <w:rPr>
                <w:rFonts w:asciiTheme="majorBidi" w:hAnsiTheme="majorBidi" w:cstheme="majorBidi"/>
                <w:lang w:val="en-US"/>
              </w:rPr>
              <w:fldChar w:fldCharType="end"/>
            </w:r>
          </w:p>
        </w:tc>
      </w:tr>
      <w:tr w:rsidR="009E34B4" w:rsidRPr="00E1464B" w14:paraId="5C63743D" w14:textId="77777777" w:rsidTr="00EA3297">
        <w:trPr>
          <w:trHeight w:val="320"/>
        </w:trPr>
        <w:tc>
          <w:tcPr>
            <w:tcW w:w="5807" w:type="dxa"/>
            <w:shd w:val="clear" w:color="auto" w:fill="auto"/>
            <w:noWrap/>
            <w:vAlign w:val="center"/>
          </w:tcPr>
          <w:p w14:paraId="5B70848D"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Hispanics</w:t>
            </w:r>
          </w:p>
        </w:tc>
        <w:tc>
          <w:tcPr>
            <w:tcW w:w="3686" w:type="dxa"/>
            <w:shd w:val="clear" w:color="auto" w:fill="auto"/>
            <w:noWrap/>
            <w:vAlign w:val="center"/>
          </w:tcPr>
          <w:p w14:paraId="0699FBF4" w14:textId="60DA13BC"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21.6</w:t>
            </w:r>
            <w:r w:rsidR="008C5E1F">
              <w:rPr>
                <w:rFonts w:asciiTheme="majorBidi" w:hAnsiTheme="majorBidi" w:cstheme="majorBidi"/>
                <w:lang w:val="en-US"/>
              </w:rPr>
              <w:t xml:space="preserve"> </w:t>
            </w:r>
            <w:r w:rsidR="008C5E1F">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w6lrq6jo","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8C5E1F">
              <w:rPr>
                <w:rFonts w:asciiTheme="majorBidi" w:hAnsiTheme="majorBidi" w:cstheme="majorBidi"/>
                <w:lang w:val="en-US"/>
              </w:rPr>
              <w:fldChar w:fldCharType="separate"/>
            </w:r>
            <w:r w:rsidR="008C5E1F" w:rsidRPr="00C71BD3">
              <w:t>[1]</w:t>
            </w:r>
            <w:r w:rsidR="008C5E1F">
              <w:rPr>
                <w:rFonts w:asciiTheme="majorBidi" w:hAnsiTheme="majorBidi" w:cstheme="majorBidi"/>
                <w:lang w:val="en-US"/>
              </w:rPr>
              <w:fldChar w:fldCharType="end"/>
            </w:r>
          </w:p>
        </w:tc>
      </w:tr>
      <w:tr w:rsidR="009E34B4" w:rsidRPr="00E1464B" w14:paraId="51409E3A" w14:textId="77777777" w:rsidTr="00EA3297">
        <w:trPr>
          <w:trHeight w:val="320"/>
        </w:trPr>
        <w:tc>
          <w:tcPr>
            <w:tcW w:w="5807" w:type="dxa"/>
            <w:shd w:val="clear" w:color="auto" w:fill="auto"/>
            <w:noWrap/>
            <w:vAlign w:val="center"/>
          </w:tcPr>
          <w:p w14:paraId="6E6F35A1"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Native American</w:t>
            </w:r>
          </w:p>
        </w:tc>
        <w:tc>
          <w:tcPr>
            <w:tcW w:w="3686" w:type="dxa"/>
            <w:shd w:val="clear" w:color="auto" w:fill="auto"/>
            <w:noWrap/>
            <w:vAlign w:val="center"/>
          </w:tcPr>
          <w:p w14:paraId="3B6949CA" w14:textId="0F1FB5E5"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7</w:t>
            </w:r>
            <w:r w:rsidR="008C5E1F">
              <w:rPr>
                <w:rFonts w:asciiTheme="majorBidi" w:hAnsiTheme="majorBidi" w:cstheme="majorBidi"/>
                <w:lang w:val="en-US"/>
              </w:rPr>
              <w:t xml:space="preserve"> </w:t>
            </w:r>
            <w:r w:rsidR="008C5E1F">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acRCFx1O","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8C5E1F">
              <w:rPr>
                <w:rFonts w:asciiTheme="majorBidi" w:hAnsiTheme="majorBidi" w:cstheme="majorBidi"/>
                <w:lang w:val="en-US"/>
              </w:rPr>
              <w:fldChar w:fldCharType="separate"/>
            </w:r>
            <w:r w:rsidR="008C5E1F" w:rsidRPr="00C71BD3">
              <w:t>[1]</w:t>
            </w:r>
            <w:r w:rsidR="008C5E1F">
              <w:rPr>
                <w:rFonts w:asciiTheme="majorBidi" w:hAnsiTheme="majorBidi" w:cstheme="majorBidi"/>
                <w:lang w:val="en-US"/>
              </w:rPr>
              <w:fldChar w:fldCharType="end"/>
            </w:r>
          </w:p>
        </w:tc>
      </w:tr>
      <w:tr w:rsidR="009E34B4" w:rsidRPr="00E1464B" w14:paraId="6BDEE87D" w14:textId="77777777" w:rsidTr="00EA3297">
        <w:trPr>
          <w:trHeight w:val="320"/>
        </w:trPr>
        <w:tc>
          <w:tcPr>
            <w:tcW w:w="5807" w:type="dxa"/>
            <w:shd w:val="clear" w:color="auto" w:fill="auto"/>
            <w:noWrap/>
            <w:vAlign w:val="center"/>
          </w:tcPr>
          <w:p w14:paraId="3702FABA"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Asian</w:t>
            </w:r>
          </w:p>
        </w:tc>
        <w:tc>
          <w:tcPr>
            <w:tcW w:w="3686" w:type="dxa"/>
            <w:shd w:val="clear" w:color="auto" w:fill="auto"/>
            <w:noWrap/>
            <w:vAlign w:val="center"/>
          </w:tcPr>
          <w:p w14:paraId="08597B61" w14:textId="3049FA22"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17.9</w:t>
            </w:r>
            <w:r w:rsidR="008C5E1F">
              <w:rPr>
                <w:rFonts w:asciiTheme="majorBidi" w:hAnsiTheme="majorBidi" w:cstheme="majorBidi"/>
                <w:lang w:val="en-US"/>
              </w:rPr>
              <w:t xml:space="preserve"> </w:t>
            </w:r>
            <w:r w:rsidR="008C5E1F">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YYtNafNN","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8C5E1F">
              <w:rPr>
                <w:rFonts w:asciiTheme="majorBidi" w:hAnsiTheme="majorBidi" w:cstheme="majorBidi"/>
                <w:lang w:val="en-US"/>
              </w:rPr>
              <w:fldChar w:fldCharType="separate"/>
            </w:r>
            <w:r w:rsidR="008C5E1F" w:rsidRPr="00C71BD3">
              <w:t>[1]</w:t>
            </w:r>
            <w:r w:rsidR="008C5E1F">
              <w:rPr>
                <w:rFonts w:asciiTheme="majorBidi" w:hAnsiTheme="majorBidi" w:cstheme="majorBidi"/>
                <w:lang w:val="en-US"/>
              </w:rPr>
              <w:fldChar w:fldCharType="end"/>
            </w:r>
          </w:p>
        </w:tc>
      </w:tr>
      <w:tr w:rsidR="009E34B4" w:rsidRPr="00E1464B" w14:paraId="0696F156" w14:textId="77777777" w:rsidTr="009E34B4">
        <w:trPr>
          <w:trHeight w:val="320"/>
        </w:trPr>
        <w:tc>
          <w:tcPr>
            <w:tcW w:w="9493" w:type="dxa"/>
            <w:gridSpan w:val="2"/>
            <w:shd w:val="clear" w:color="auto" w:fill="auto"/>
            <w:vAlign w:val="center"/>
            <w:hideMark/>
          </w:tcPr>
          <w:p w14:paraId="618A02B6" w14:textId="77777777"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Cardiovascular Disease</w:t>
            </w:r>
          </w:p>
        </w:tc>
      </w:tr>
      <w:tr w:rsidR="009E34B4" w:rsidRPr="00E1464B" w14:paraId="7757A4A5" w14:textId="77777777" w:rsidTr="00EA3297">
        <w:trPr>
          <w:trHeight w:val="320"/>
        </w:trPr>
        <w:tc>
          <w:tcPr>
            <w:tcW w:w="5807" w:type="dxa"/>
            <w:shd w:val="clear" w:color="auto" w:fill="auto"/>
            <w:vAlign w:val="center"/>
            <w:hideMark/>
          </w:tcPr>
          <w:p w14:paraId="67B53553"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Angina Pectoris</w:t>
            </w:r>
          </w:p>
        </w:tc>
        <w:tc>
          <w:tcPr>
            <w:tcW w:w="3686" w:type="dxa"/>
            <w:shd w:val="clear" w:color="auto" w:fill="auto"/>
            <w:vAlign w:val="center"/>
            <w:hideMark/>
          </w:tcPr>
          <w:p w14:paraId="2DCB9D20" w14:textId="4E9DF8BE"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11.6%</w:t>
            </w:r>
            <w:r w:rsidR="000933B7">
              <w:rPr>
                <w:rFonts w:asciiTheme="majorBidi" w:hAnsiTheme="majorBidi" w:cstheme="majorBidi"/>
                <w:lang w:val="en-US"/>
              </w:rPr>
              <w:t xml:space="preserve"> </w:t>
            </w:r>
            <w:r w:rsidR="000933B7">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rFNBBxzS","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0933B7">
              <w:rPr>
                <w:rFonts w:asciiTheme="majorBidi" w:hAnsiTheme="majorBidi" w:cstheme="majorBidi"/>
                <w:lang w:val="en-US"/>
              </w:rPr>
              <w:fldChar w:fldCharType="separate"/>
            </w:r>
            <w:r w:rsidR="000933B7" w:rsidRPr="00C71BD3">
              <w:t>[1]</w:t>
            </w:r>
            <w:r w:rsidR="000933B7">
              <w:rPr>
                <w:rFonts w:asciiTheme="majorBidi" w:hAnsiTheme="majorBidi" w:cstheme="majorBidi"/>
                <w:lang w:val="en-US"/>
              </w:rPr>
              <w:fldChar w:fldCharType="end"/>
            </w:r>
          </w:p>
        </w:tc>
      </w:tr>
      <w:tr w:rsidR="009E34B4" w:rsidRPr="00E1464B" w14:paraId="5B3B714E" w14:textId="77777777" w:rsidTr="00EA3297">
        <w:trPr>
          <w:trHeight w:val="320"/>
        </w:trPr>
        <w:tc>
          <w:tcPr>
            <w:tcW w:w="5807" w:type="dxa"/>
            <w:shd w:val="clear" w:color="auto" w:fill="auto"/>
            <w:vAlign w:val="center"/>
            <w:hideMark/>
          </w:tcPr>
          <w:p w14:paraId="78544DD7"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Myocardial Infarction</w:t>
            </w:r>
          </w:p>
        </w:tc>
        <w:tc>
          <w:tcPr>
            <w:tcW w:w="3686" w:type="dxa"/>
            <w:shd w:val="clear" w:color="auto" w:fill="auto"/>
            <w:vAlign w:val="center"/>
            <w:hideMark/>
          </w:tcPr>
          <w:p w14:paraId="553B33B4" w14:textId="6B4FDCA7"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5.1%</w:t>
            </w:r>
            <w:r w:rsidR="000933B7">
              <w:rPr>
                <w:rFonts w:asciiTheme="majorBidi" w:hAnsiTheme="majorBidi" w:cstheme="majorBidi"/>
                <w:lang w:val="en-US"/>
              </w:rPr>
              <w:t xml:space="preserve"> </w:t>
            </w:r>
            <w:r w:rsidR="000933B7">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xzQFhb5M","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0933B7">
              <w:rPr>
                <w:rFonts w:asciiTheme="majorBidi" w:hAnsiTheme="majorBidi" w:cstheme="majorBidi"/>
                <w:lang w:val="en-US"/>
              </w:rPr>
              <w:fldChar w:fldCharType="separate"/>
            </w:r>
            <w:r w:rsidR="000933B7" w:rsidRPr="00C71BD3">
              <w:t>[1]</w:t>
            </w:r>
            <w:r w:rsidR="000933B7">
              <w:rPr>
                <w:rFonts w:asciiTheme="majorBidi" w:hAnsiTheme="majorBidi" w:cstheme="majorBidi"/>
                <w:lang w:val="en-US"/>
              </w:rPr>
              <w:fldChar w:fldCharType="end"/>
            </w:r>
          </w:p>
        </w:tc>
      </w:tr>
      <w:tr w:rsidR="009E34B4" w:rsidRPr="00E1464B" w14:paraId="17459535" w14:textId="77777777" w:rsidTr="00EA3297">
        <w:trPr>
          <w:trHeight w:val="320"/>
        </w:trPr>
        <w:tc>
          <w:tcPr>
            <w:tcW w:w="5807" w:type="dxa"/>
            <w:shd w:val="clear" w:color="auto" w:fill="auto"/>
            <w:vAlign w:val="center"/>
            <w:hideMark/>
          </w:tcPr>
          <w:p w14:paraId="1276B347"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Congestive Heart Failure</w:t>
            </w:r>
          </w:p>
        </w:tc>
        <w:tc>
          <w:tcPr>
            <w:tcW w:w="3686" w:type="dxa"/>
            <w:shd w:val="clear" w:color="auto" w:fill="auto"/>
            <w:vAlign w:val="center"/>
            <w:hideMark/>
          </w:tcPr>
          <w:p w14:paraId="6EC85A85" w14:textId="023457DE"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14.0%</w:t>
            </w:r>
            <w:r w:rsidR="00E63B6E">
              <w:rPr>
                <w:rFonts w:asciiTheme="majorBidi" w:hAnsiTheme="majorBidi" w:cstheme="majorBidi"/>
                <w:lang w:val="en-US"/>
              </w:rPr>
              <w:t xml:space="preserve"> </w:t>
            </w:r>
            <w:r w:rsidR="00E63B6E">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CZJg90GN","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E63B6E">
              <w:rPr>
                <w:rFonts w:asciiTheme="majorBidi" w:hAnsiTheme="majorBidi" w:cstheme="majorBidi"/>
                <w:lang w:val="en-US"/>
              </w:rPr>
              <w:fldChar w:fldCharType="separate"/>
            </w:r>
            <w:r w:rsidR="00E63B6E" w:rsidRPr="00C71BD3">
              <w:t>[1]</w:t>
            </w:r>
            <w:r w:rsidR="00E63B6E">
              <w:rPr>
                <w:rFonts w:asciiTheme="majorBidi" w:hAnsiTheme="majorBidi" w:cstheme="majorBidi"/>
                <w:lang w:val="en-US"/>
              </w:rPr>
              <w:fldChar w:fldCharType="end"/>
            </w:r>
          </w:p>
        </w:tc>
      </w:tr>
      <w:tr w:rsidR="009E34B4" w:rsidRPr="00E1464B" w14:paraId="478CF794" w14:textId="77777777" w:rsidTr="00EA3297">
        <w:trPr>
          <w:trHeight w:val="320"/>
        </w:trPr>
        <w:tc>
          <w:tcPr>
            <w:tcW w:w="5807" w:type="dxa"/>
            <w:shd w:val="clear" w:color="auto" w:fill="auto"/>
            <w:vAlign w:val="center"/>
            <w:hideMark/>
          </w:tcPr>
          <w:p w14:paraId="6379D384"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Stroke</w:t>
            </w:r>
          </w:p>
        </w:tc>
        <w:tc>
          <w:tcPr>
            <w:tcW w:w="3686" w:type="dxa"/>
            <w:shd w:val="clear" w:color="auto" w:fill="auto"/>
            <w:vAlign w:val="center"/>
            <w:hideMark/>
          </w:tcPr>
          <w:p w14:paraId="53B450CF" w14:textId="3D832A10"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 xml:space="preserve">3.7% </w:t>
            </w:r>
            <w:r w:rsidR="00124692">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uxE51LI8","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124692">
              <w:rPr>
                <w:rFonts w:asciiTheme="majorBidi" w:hAnsiTheme="majorBidi" w:cstheme="majorBidi"/>
                <w:lang w:val="en-US"/>
              </w:rPr>
              <w:fldChar w:fldCharType="separate"/>
            </w:r>
            <w:r w:rsidR="00124692" w:rsidRPr="00C71BD3">
              <w:t>[1]</w:t>
            </w:r>
            <w:r w:rsidR="00124692">
              <w:rPr>
                <w:rFonts w:asciiTheme="majorBidi" w:hAnsiTheme="majorBidi" w:cstheme="majorBidi"/>
                <w:lang w:val="en-US"/>
              </w:rPr>
              <w:fldChar w:fldCharType="end"/>
            </w:r>
          </w:p>
        </w:tc>
      </w:tr>
      <w:tr w:rsidR="009E34B4" w:rsidRPr="00E1464B" w14:paraId="4BE76DE9" w14:textId="77777777" w:rsidTr="00EA3297">
        <w:trPr>
          <w:trHeight w:val="320"/>
        </w:trPr>
        <w:tc>
          <w:tcPr>
            <w:tcW w:w="5807" w:type="dxa"/>
            <w:shd w:val="clear" w:color="auto" w:fill="auto"/>
            <w:vAlign w:val="center"/>
            <w:hideMark/>
          </w:tcPr>
          <w:p w14:paraId="0602D591"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Peripheral Vascular Disease</w:t>
            </w:r>
          </w:p>
        </w:tc>
        <w:tc>
          <w:tcPr>
            <w:tcW w:w="3686" w:type="dxa"/>
            <w:shd w:val="clear" w:color="auto" w:fill="auto"/>
            <w:vAlign w:val="center"/>
            <w:hideMark/>
          </w:tcPr>
          <w:p w14:paraId="35C7C543" w14:textId="5363BF18"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14.6%</w:t>
            </w:r>
            <w:r w:rsidR="00AD7D04">
              <w:rPr>
                <w:rFonts w:asciiTheme="majorBidi" w:hAnsiTheme="majorBidi" w:cstheme="majorBidi"/>
                <w:lang w:val="en-US"/>
              </w:rPr>
              <w:t xml:space="preserve"> </w:t>
            </w:r>
            <w:r w:rsidR="00AD7D04">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PiFYRuBj","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AD7D04">
              <w:rPr>
                <w:rFonts w:asciiTheme="majorBidi" w:hAnsiTheme="majorBidi" w:cstheme="majorBidi"/>
                <w:lang w:val="en-US"/>
              </w:rPr>
              <w:fldChar w:fldCharType="separate"/>
            </w:r>
            <w:r w:rsidR="00AD7D04" w:rsidRPr="00C71BD3">
              <w:t>[1]</w:t>
            </w:r>
            <w:r w:rsidR="00AD7D04">
              <w:rPr>
                <w:rFonts w:asciiTheme="majorBidi" w:hAnsiTheme="majorBidi" w:cstheme="majorBidi"/>
                <w:lang w:val="en-US"/>
              </w:rPr>
              <w:fldChar w:fldCharType="end"/>
            </w:r>
          </w:p>
        </w:tc>
      </w:tr>
      <w:tr w:rsidR="009E34B4" w:rsidRPr="00E1464B" w14:paraId="223E11D5" w14:textId="77777777" w:rsidTr="00EA3297">
        <w:trPr>
          <w:trHeight w:val="320"/>
        </w:trPr>
        <w:tc>
          <w:tcPr>
            <w:tcW w:w="5807" w:type="dxa"/>
            <w:shd w:val="clear" w:color="auto" w:fill="auto"/>
            <w:vAlign w:val="center"/>
            <w:hideMark/>
          </w:tcPr>
          <w:p w14:paraId="087063EE"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Atrial Fibrillation</w:t>
            </w:r>
          </w:p>
        </w:tc>
        <w:tc>
          <w:tcPr>
            <w:tcW w:w="3686" w:type="dxa"/>
            <w:shd w:val="clear" w:color="auto" w:fill="auto"/>
            <w:vAlign w:val="center"/>
            <w:hideMark/>
          </w:tcPr>
          <w:p w14:paraId="5AB66498" w14:textId="0C250CB7" w:rsidR="009E34B4" w:rsidRPr="00EA3297" w:rsidRDefault="009E34B4" w:rsidP="00D6472F">
            <w:pPr>
              <w:jc w:val="center"/>
              <w:rPr>
                <w:rFonts w:asciiTheme="majorBidi" w:hAnsiTheme="majorBidi" w:cstheme="majorBidi"/>
                <w:lang w:val="en-US"/>
              </w:rPr>
            </w:pPr>
            <w:r w:rsidRPr="00EA3297">
              <w:rPr>
                <w:rFonts w:asciiTheme="majorBidi" w:hAnsiTheme="majorBidi" w:cstheme="majorBidi"/>
                <w:lang w:val="en-US"/>
              </w:rPr>
              <w:t xml:space="preserve">5.1% </w:t>
            </w:r>
            <w:r w:rsidR="002F39D0">
              <w:rPr>
                <w:rFonts w:asciiTheme="majorBidi" w:hAnsiTheme="majorBidi" w:cstheme="majorBidi"/>
                <w:lang w:val="en-US"/>
              </w:rPr>
              <w:t xml:space="preserve"> </w:t>
            </w:r>
            <w:r w:rsidR="002F39D0">
              <w:rPr>
                <w:rFonts w:asciiTheme="majorBidi" w:hAnsiTheme="majorBidi" w:cstheme="majorBidi"/>
                <w:lang w:val="en-US"/>
              </w:rPr>
              <w:fldChar w:fldCharType="begin"/>
            </w:r>
            <w:r w:rsidR="008A7AFD">
              <w:rPr>
                <w:rFonts w:asciiTheme="majorBidi" w:hAnsiTheme="majorBidi" w:cstheme="majorBidi"/>
                <w:lang w:val="en-US"/>
              </w:rPr>
              <w:instrText xml:space="preserve"> ADDIN ZOTERO_ITEM CSL_CITATION {"citationID":"4aVtb6ma","properties":{"formattedCitation":"[3]","plainCitation":"[3]","noteIndex":0},"citationItems":[{"id":1029,"uris":["http://zotero.org/groups/2694996/items/LFI55DSQ"],"itemData":{"id":1029,"type":"article-journal","abstract":"BACKGROUND: Epidemiologic studies have shown a relationship between glycated hemoglobin levels and cardiovascular events in patients with type 2 diabetes. We investigated whether intensive therapy to target normal glycated hemoglobin levels would reduce cardiovascular events in patients with type 2 diabetes who had either established cardiovascular disease or additional cardiovascular risk factors.\nMETHODS: In this randomized study, 10,251 patients (mean age, 62.2 years) with a median glycated hemoglobin level of 8.1% were assigned to receive intensive therapy (targeting a glycated hemoglobin level below 6.0%) or standard therapy (targeting a level from 7.0 to 7.9%). Of these patients, 38% were women, and 35% had had a previous cardiovascular event. The primary outcome was a composite of nonfatal myocardial infarction, nonfatal stroke, or death from cardiovascular causes. The finding of higher mortality in the intensive-therapy group led to a discontinuation of intensive therapy after a mean of 3.5 years of follow-up.\nRESULTS: At 1 year, stable median glycated hemoglobin levels of 6.4% and 7.5% were achieved in the intensive-therapy group and the standard-therapy group, respectively. During follow-up, the primary outcome occurred in 352 patients in the intensive-therapy group, as compared with 371 in the standard-therapy group (hazard ratio, 0.90; 95% confidence interval [CI], 0.78 to 1.04; P=0.16). At the same time, 257 patients in the intensive-therapy group died, as compared with 203 patients in the standard-therapy group (hazard ratio, 1.22; 95% CI, 1.01 to 1.46; P=0.04). Hypoglycemia requiring assistance and weight gain of more than 10 kg were more frequent in the intensive-therapy group (P&lt;0.001).\nCONCLUSIONS: As compared with standard therapy, the use of intensive therapy to target normal glycated hemoglobin levels for 3.5 years increased mortality and did not significantly reduce major cardiovascular events. These findings identify a previously unrecognized harm of intensive glucose lowering in high-risk patients with type 2 diabetes. (ClinicalTrials.gov number, NCT00000620.)","container-title":"New England Journal of Medicine","DOI":"10.1056/NEJMoa0802743","ISSN":"1533-4406","issue":"24","journalAbbreviation":"N Engl J Med","language":"eng","note":"PMID: 18539917\nPMCID: PMC4551392","page":"2545-2559","source":"PubMed","title":"Effects of intensive glucose lowering in type 2 diabetes","volume":"358","author":[{"literal":"ACCORD Study Group"},{"family":"Gerstein","given":"Hertzel C."},{"family":"Miller","given":"Michael E."},{"family":"Byington","given":"Robert P."},{"family":"Goff","given":"David C."},{"family":"Bigger","given":"J. Thomas"},{"family":"Buse","given":"John B."},{"family":"Cushman","given":"William C."},{"family":"Genuth","given":"Saul"},{"family":"Ismail-Beigi","given":"Faramarz"},{"family":"Grimm","given":"Richard H."},{"family":"Probstfield","given":"Jeffrey L."},{"family":"Simons-Morton","given":"Denise G."},{"family":"Friedewald","given":"William T."}],"issued":{"date-parts":[["2008"]]}}}],"schema":"https://github.com/citation-style-language/schema/raw/master/csl-citation.json"} </w:instrText>
            </w:r>
            <w:r w:rsidR="002F39D0">
              <w:rPr>
                <w:rFonts w:asciiTheme="majorBidi" w:hAnsiTheme="majorBidi" w:cstheme="majorBidi"/>
                <w:lang w:val="en-US"/>
              </w:rPr>
              <w:fldChar w:fldCharType="separate"/>
            </w:r>
            <w:r w:rsidR="00D6472F" w:rsidRPr="00D6472F">
              <w:t>[3]</w:t>
            </w:r>
            <w:r w:rsidR="002F39D0">
              <w:rPr>
                <w:rFonts w:asciiTheme="majorBidi" w:hAnsiTheme="majorBidi" w:cstheme="majorBidi"/>
                <w:lang w:val="en-US"/>
              </w:rPr>
              <w:fldChar w:fldCharType="end"/>
            </w:r>
          </w:p>
        </w:tc>
      </w:tr>
      <w:tr w:rsidR="009E34B4" w:rsidRPr="00E1464B" w14:paraId="0AAC0AC2" w14:textId="77777777" w:rsidTr="00EA3297">
        <w:trPr>
          <w:trHeight w:val="560"/>
        </w:trPr>
        <w:tc>
          <w:tcPr>
            <w:tcW w:w="5807" w:type="dxa"/>
            <w:shd w:val="clear" w:color="auto" w:fill="auto"/>
            <w:vAlign w:val="center"/>
            <w:hideMark/>
          </w:tcPr>
          <w:p w14:paraId="423EE076"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Left Ventricular Hypertrophy (LVH) Detected by ECG</w:t>
            </w:r>
          </w:p>
        </w:tc>
        <w:tc>
          <w:tcPr>
            <w:tcW w:w="3686" w:type="dxa"/>
            <w:shd w:val="clear" w:color="auto" w:fill="auto"/>
            <w:vAlign w:val="center"/>
            <w:hideMark/>
          </w:tcPr>
          <w:p w14:paraId="0135DEAC" w14:textId="03BD0559" w:rsidR="009E34B4" w:rsidRPr="00EA3297" w:rsidRDefault="009E34B4" w:rsidP="00D6472F">
            <w:pPr>
              <w:jc w:val="center"/>
              <w:rPr>
                <w:rFonts w:asciiTheme="majorBidi" w:hAnsiTheme="majorBidi" w:cstheme="majorBidi"/>
                <w:lang w:val="en-US"/>
              </w:rPr>
            </w:pPr>
            <w:r w:rsidRPr="00EA3297">
              <w:rPr>
                <w:rFonts w:asciiTheme="majorBidi" w:hAnsiTheme="majorBidi" w:cstheme="majorBidi"/>
                <w:lang w:val="en-US"/>
              </w:rPr>
              <w:t xml:space="preserve">4.2% </w:t>
            </w:r>
            <w:r w:rsidR="002F39D0">
              <w:rPr>
                <w:rFonts w:asciiTheme="majorBidi" w:hAnsiTheme="majorBidi" w:cstheme="majorBidi"/>
                <w:lang w:val="en-US"/>
              </w:rPr>
              <w:t xml:space="preserve"> </w:t>
            </w:r>
            <w:r w:rsidR="002F39D0">
              <w:rPr>
                <w:rFonts w:asciiTheme="majorBidi" w:hAnsiTheme="majorBidi" w:cstheme="majorBidi"/>
                <w:lang w:val="en-US"/>
              </w:rPr>
              <w:fldChar w:fldCharType="begin"/>
            </w:r>
            <w:r w:rsidR="008A7AFD">
              <w:rPr>
                <w:rFonts w:asciiTheme="majorBidi" w:hAnsiTheme="majorBidi" w:cstheme="majorBidi"/>
                <w:lang w:val="en-US"/>
              </w:rPr>
              <w:instrText xml:space="preserve"> ADDIN ZOTERO_ITEM CSL_CITATION {"citationID":"Zxrekz8V","properties":{"formattedCitation":"[3]","plainCitation":"[3]","noteIndex":0},"citationItems":[{"id":1029,"uris":["http://zotero.org/groups/2694996/items/LFI55DSQ"],"itemData":{"id":1029,"type":"article-journal","abstract":"BACKGROUND: Epidemiologic studies have shown a relationship between glycated hemoglobin levels and cardiovascular events in patients with type 2 diabetes. We investigated whether intensive therapy to target normal glycated hemoglobin levels would reduce cardiovascular events in patients with type 2 diabetes who had either established cardiovascular disease or additional cardiovascular risk factors.\nMETHODS: In this randomized study, 10,251 patients (mean age, 62.2 years) with a median glycated hemoglobin level of 8.1% were assigned to receive intensive therapy (targeting a glycated hemoglobin level below 6.0%) or standard therapy (targeting a level from 7.0 to 7.9%). Of these patients, 38% were women, and 35% had had a previous cardiovascular event. The primary outcome was a composite of nonfatal myocardial infarction, nonfatal stroke, or death from cardiovascular causes. The finding of higher mortality in the intensive-therapy group led to a discontinuation of intensive therapy after a mean of 3.5 years of follow-up.\nRESULTS: At 1 year, stable median glycated hemoglobin levels of 6.4% and 7.5% were achieved in the intensive-therapy group and the standard-therapy group, respectively. During follow-up, the primary outcome occurred in 352 patients in the intensive-therapy group, as compared with 371 in the standard-therapy group (hazard ratio, 0.90; 95% confidence interval [CI], 0.78 to 1.04; P=0.16). At the same time, 257 patients in the intensive-therapy group died, as compared with 203 patients in the standard-therapy group (hazard ratio, 1.22; 95% CI, 1.01 to 1.46; P=0.04). Hypoglycemia requiring assistance and weight gain of more than 10 kg were more frequent in the intensive-therapy group (P&lt;0.001).\nCONCLUSIONS: As compared with standard therapy, the use of intensive therapy to target normal glycated hemoglobin levels for 3.5 years increased mortality and did not significantly reduce major cardiovascular events. These findings identify a previously unrecognized harm of intensive glucose lowering in high-risk patients with type 2 diabetes. (ClinicalTrials.gov number, NCT00000620.)","container-title":"New England Journal of Medicine","DOI":"10.1056/NEJMoa0802743","ISSN":"1533-4406","issue":"24","journalAbbreviation":"N Engl J Med","language":"eng","note":"PMID: 18539917\nPMCID: PMC4551392","page":"2545-2559","source":"PubMed","title":"Effects of intensive glucose lowering in type 2 diabetes","volume":"358","author":[{"literal":"ACCORD Study Group"},{"family":"Gerstein","given":"Hertzel C."},{"family":"Miller","given":"Michael E."},{"family":"Byington","given":"Robert P."},{"family":"Goff","given":"David C."},{"family":"Bigger","given":"J. Thomas"},{"family":"Buse","given":"John B."},{"family":"Cushman","given":"William C."},{"family":"Genuth","given":"Saul"},{"family":"Ismail-Beigi","given":"Faramarz"},{"family":"Grimm","given":"Richard H."},{"family":"Probstfield","given":"Jeffrey L."},{"family":"Simons-Morton","given":"Denise G."},{"family":"Friedewald","given":"William T."}],"issued":{"date-parts":[["2008"]]}}}],"schema":"https://github.com/citation-style-language/schema/raw/master/csl-citation.json"} </w:instrText>
            </w:r>
            <w:r w:rsidR="002F39D0">
              <w:rPr>
                <w:rFonts w:asciiTheme="majorBidi" w:hAnsiTheme="majorBidi" w:cstheme="majorBidi"/>
                <w:lang w:val="en-US"/>
              </w:rPr>
              <w:fldChar w:fldCharType="separate"/>
            </w:r>
            <w:r w:rsidR="00D6472F" w:rsidRPr="00D6472F">
              <w:t>[3]</w:t>
            </w:r>
            <w:r w:rsidR="002F39D0">
              <w:rPr>
                <w:rFonts w:asciiTheme="majorBidi" w:hAnsiTheme="majorBidi" w:cstheme="majorBidi"/>
                <w:lang w:val="en-US"/>
              </w:rPr>
              <w:fldChar w:fldCharType="end"/>
            </w:r>
          </w:p>
        </w:tc>
      </w:tr>
      <w:tr w:rsidR="009E34B4" w:rsidRPr="00E1464B" w14:paraId="09453F78" w14:textId="77777777" w:rsidTr="009E34B4">
        <w:trPr>
          <w:trHeight w:val="320"/>
        </w:trPr>
        <w:tc>
          <w:tcPr>
            <w:tcW w:w="9493" w:type="dxa"/>
            <w:gridSpan w:val="2"/>
            <w:shd w:val="clear" w:color="auto" w:fill="auto"/>
            <w:vAlign w:val="center"/>
            <w:hideMark/>
          </w:tcPr>
          <w:p w14:paraId="052576A5" w14:textId="77777777"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Renal Disease</w:t>
            </w:r>
          </w:p>
        </w:tc>
      </w:tr>
      <w:tr w:rsidR="009E34B4" w:rsidRPr="00E1464B" w14:paraId="06985451" w14:textId="77777777" w:rsidTr="00EA3297">
        <w:trPr>
          <w:trHeight w:val="320"/>
        </w:trPr>
        <w:tc>
          <w:tcPr>
            <w:tcW w:w="5807" w:type="dxa"/>
            <w:shd w:val="clear" w:color="auto" w:fill="auto"/>
            <w:vAlign w:val="center"/>
            <w:hideMark/>
          </w:tcPr>
          <w:p w14:paraId="40A09E2C"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 xml:space="preserve">Microalbuminuria </w:t>
            </w:r>
          </w:p>
        </w:tc>
        <w:tc>
          <w:tcPr>
            <w:tcW w:w="3686" w:type="dxa"/>
            <w:shd w:val="clear" w:color="auto" w:fill="auto"/>
            <w:vAlign w:val="center"/>
            <w:hideMark/>
          </w:tcPr>
          <w:p w14:paraId="6CE0C953" w14:textId="45BFC0C8"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54.7%</w:t>
            </w:r>
            <w:r w:rsidR="000373FE">
              <w:rPr>
                <w:rFonts w:asciiTheme="majorBidi" w:hAnsiTheme="majorBidi" w:cstheme="majorBidi"/>
                <w:lang w:val="en-US"/>
              </w:rPr>
              <w:t xml:space="preserve"> </w:t>
            </w:r>
            <w:r w:rsidR="000373FE">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M0MZHdNV","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0373FE">
              <w:rPr>
                <w:rFonts w:asciiTheme="majorBidi" w:hAnsiTheme="majorBidi" w:cstheme="majorBidi"/>
                <w:lang w:val="en-US"/>
              </w:rPr>
              <w:fldChar w:fldCharType="separate"/>
            </w:r>
            <w:r w:rsidR="000373FE" w:rsidRPr="00C71BD3">
              <w:t>[1]</w:t>
            </w:r>
            <w:r w:rsidR="000373FE">
              <w:rPr>
                <w:rFonts w:asciiTheme="majorBidi" w:hAnsiTheme="majorBidi" w:cstheme="majorBidi"/>
                <w:lang w:val="en-US"/>
              </w:rPr>
              <w:fldChar w:fldCharType="end"/>
            </w:r>
          </w:p>
        </w:tc>
      </w:tr>
      <w:tr w:rsidR="009E34B4" w:rsidRPr="00E1464B" w14:paraId="3EEE48BD" w14:textId="77777777" w:rsidTr="00EA3297">
        <w:trPr>
          <w:trHeight w:val="320"/>
        </w:trPr>
        <w:tc>
          <w:tcPr>
            <w:tcW w:w="5807" w:type="dxa"/>
            <w:shd w:val="clear" w:color="auto" w:fill="auto"/>
            <w:vAlign w:val="center"/>
            <w:hideMark/>
          </w:tcPr>
          <w:p w14:paraId="1CE74EEA"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Gross Proteinuria</w:t>
            </w:r>
          </w:p>
        </w:tc>
        <w:tc>
          <w:tcPr>
            <w:tcW w:w="3686" w:type="dxa"/>
            <w:shd w:val="clear" w:color="auto" w:fill="auto"/>
            <w:vAlign w:val="center"/>
            <w:hideMark/>
          </w:tcPr>
          <w:p w14:paraId="70CB3647" w14:textId="009EA760"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 xml:space="preserve">10.0% </w:t>
            </w:r>
            <w:r w:rsidR="000373FE">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huG2emAK","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0373FE">
              <w:rPr>
                <w:rFonts w:asciiTheme="majorBidi" w:hAnsiTheme="majorBidi" w:cstheme="majorBidi"/>
                <w:lang w:val="en-US"/>
              </w:rPr>
              <w:fldChar w:fldCharType="separate"/>
            </w:r>
            <w:r w:rsidR="000373FE" w:rsidRPr="00C71BD3">
              <w:t>[1]</w:t>
            </w:r>
            <w:r w:rsidR="000373FE">
              <w:rPr>
                <w:rFonts w:asciiTheme="majorBidi" w:hAnsiTheme="majorBidi" w:cstheme="majorBidi"/>
                <w:lang w:val="en-US"/>
              </w:rPr>
              <w:fldChar w:fldCharType="end"/>
            </w:r>
          </w:p>
        </w:tc>
      </w:tr>
      <w:tr w:rsidR="009E34B4" w:rsidRPr="00E1464B" w14:paraId="24AB59B9" w14:textId="77777777" w:rsidTr="00EA3297">
        <w:trPr>
          <w:trHeight w:val="320"/>
        </w:trPr>
        <w:tc>
          <w:tcPr>
            <w:tcW w:w="5807" w:type="dxa"/>
            <w:shd w:val="clear" w:color="auto" w:fill="auto"/>
            <w:vAlign w:val="center"/>
            <w:hideMark/>
          </w:tcPr>
          <w:p w14:paraId="566959BE"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 xml:space="preserve">End-stage Renal Disease </w:t>
            </w:r>
          </w:p>
        </w:tc>
        <w:tc>
          <w:tcPr>
            <w:tcW w:w="3686" w:type="dxa"/>
            <w:shd w:val="clear" w:color="auto" w:fill="auto"/>
            <w:vAlign w:val="center"/>
            <w:hideMark/>
          </w:tcPr>
          <w:p w14:paraId="22A4BB1F" w14:textId="2FDDCE68"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2.2%</w:t>
            </w:r>
            <w:r w:rsidR="000373FE">
              <w:rPr>
                <w:rFonts w:asciiTheme="majorBidi" w:hAnsiTheme="majorBidi" w:cstheme="majorBidi"/>
                <w:lang w:val="en-US"/>
              </w:rPr>
              <w:t xml:space="preserve"> </w:t>
            </w:r>
            <w:r w:rsidR="000373FE">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aehlNHN4","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0373FE">
              <w:rPr>
                <w:rFonts w:asciiTheme="majorBidi" w:hAnsiTheme="majorBidi" w:cstheme="majorBidi"/>
                <w:lang w:val="en-US"/>
              </w:rPr>
              <w:fldChar w:fldCharType="separate"/>
            </w:r>
            <w:r w:rsidR="000373FE" w:rsidRPr="00C71BD3">
              <w:t>[1]</w:t>
            </w:r>
            <w:r w:rsidR="000373FE">
              <w:rPr>
                <w:rFonts w:asciiTheme="majorBidi" w:hAnsiTheme="majorBidi" w:cstheme="majorBidi"/>
                <w:lang w:val="en-US"/>
              </w:rPr>
              <w:fldChar w:fldCharType="end"/>
            </w:r>
          </w:p>
        </w:tc>
      </w:tr>
      <w:tr w:rsidR="009E34B4" w:rsidRPr="00E1464B" w14:paraId="2D4CAF07" w14:textId="77777777" w:rsidTr="009E34B4">
        <w:trPr>
          <w:trHeight w:val="320"/>
        </w:trPr>
        <w:tc>
          <w:tcPr>
            <w:tcW w:w="9493" w:type="dxa"/>
            <w:gridSpan w:val="2"/>
            <w:shd w:val="clear" w:color="auto" w:fill="auto"/>
            <w:vAlign w:val="center"/>
            <w:hideMark/>
          </w:tcPr>
          <w:p w14:paraId="5C9DD04B" w14:textId="77777777"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Retinopathy</w:t>
            </w:r>
          </w:p>
        </w:tc>
      </w:tr>
      <w:tr w:rsidR="009E34B4" w:rsidRPr="00E1464B" w14:paraId="37F0E499" w14:textId="77777777" w:rsidTr="00EA3297">
        <w:trPr>
          <w:trHeight w:val="320"/>
        </w:trPr>
        <w:tc>
          <w:tcPr>
            <w:tcW w:w="5807" w:type="dxa"/>
            <w:shd w:val="clear" w:color="auto" w:fill="auto"/>
            <w:vAlign w:val="center"/>
            <w:hideMark/>
          </w:tcPr>
          <w:p w14:paraId="71E37AF4"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lastRenderedPageBreak/>
              <w:t>Background Diabetic Retinopathy</w:t>
            </w:r>
          </w:p>
        </w:tc>
        <w:tc>
          <w:tcPr>
            <w:tcW w:w="3686" w:type="dxa"/>
            <w:shd w:val="clear" w:color="auto" w:fill="auto"/>
            <w:vAlign w:val="center"/>
            <w:hideMark/>
          </w:tcPr>
          <w:p w14:paraId="3EF0D38F" w14:textId="0416714D" w:rsidR="009E34B4" w:rsidRPr="00EA3297" w:rsidRDefault="009E34B4" w:rsidP="00D6472F">
            <w:pPr>
              <w:jc w:val="center"/>
              <w:rPr>
                <w:rFonts w:asciiTheme="majorBidi" w:hAnsiTheme="majorBidi" w:cstheme="majorBidi"/>
                <w:lang w:val="en-US"/>
              </w:rPr>
            </w:pPr>
            <w:r w:rsidRPr="00EA3297">
              <w:rPr>
                <w:rFonts w:asciiTheme="majorBidi" w:hAnsiTheme="majorBidi" w:cstheme="majorBidi"/>
                <w:lang w:val="en-US"/>
              </w:rPr>
              <w:t>33.1%</w:t>
            </w:r>
            <w:r w:rsidR="002F39D0">
              <w:rPr>
                <w:rFonts w:asciiTheme="majorBidi" w:hAnsiTheme="majorBidi" w:cstheme="majorBidi"/>
                <w:lang w:val="en-US"/>
              </w:rPr>
              <w:t xml:space="preserve"> </w:t>
            </w:r>
            <w:r w:rsidR="002F39D0">
              <w:rPr>
                <w:rFonts w:asciiTheme="majorBidi" w:hAnsiTheme="majorBidi" w:cstheme="majorBidi"/>
                <w:lang w:val="en-US"/>
              </w:rPr>
              <w:fldChar w:fldCharType="begin"/>
            </w:r>
            <w:r w:rsidR="008A7AFD">
              <w:rPr>
                <w:rFonts w:asciiTheme="majorBidi" w:hAnsiTheme="majorBidi" w:cstheme="majorBidi"/>
                <w:lang w:val="en-US"/>
              </w:rPr>
              <w:instrText xml:space="preserve"> ADDIN ZOTERO_ITEM CSL_CITATION {"citationID":"4uo6aEPl","properties":{"formattedCitation":"[3]","plainCitation":"[3]","noteIndex":0},"citationItems":[{"id":1029,"uris":["http://zotero.org/groups/2694996/items/LFI55DSQ"],"itemData":{"id":1029,"type":"article-journal","abstract":"BACKGROUND: Epidemiologic studies have shown a relationship between glycated hemoglobin levels and cardiovascular events in patients with type 2 diabetes. We investigated whether intensive therapy to target normal glycated hemoglobin levels would reduce cardiovascular events in patients with type 2 diabetes who had either established cardiovascular disease or additional cardiovascular risk factors.\nMETHODS: In this randomized study, 10,251 patients (mean age, 62.2 years) with a median glycated hemoglobin level of 8.1% were assigned to receive intensive therapy (targeting a glycated hemoglobin level below 6.0%) or standard therapy (targeting a level from 7.0 to 7.9%). Of these patients, 38% were women, and 35% had had a previous cardiovascular event. The primary outcome was a composite of nonfatal myocardial infarction, nonfatal stroke, or death from cardiovascular causes. The finding of higher mortality in the intensive-therapy group led to a discontinuation of intensive therapy after a mean of 3.5 years of follow-up.\nRESULTS: At 1 year, stable median glycated hemoglobin levels of 6.4% and 7.5% were achieved in the intensive-therapy group and the standard-therapy group, respectively. During follow-up, the primary outcome occurred in 352 patients in the intensive-therapy group, as compared with 371 in the standard-therapy group (hazard ratio, 0.90; 95% confidence interval [CI], 0.78 to 1.04; P=0.16). At the same time, 257 patients in the intensive-therapy group died, as compared with 203 patients in the standard-therapy group (hazard ratio, 1.22; 95% CI, 1.01 to 1.46; P=0.04). Hypoglycemia requiring assistance and weight gain of more than 10 kg were more frequent in the intensive-therapy group (P&lt;0.001).\nCONCLUSIONS: As compared with standard therapy, the use of intensive therapy to target normal glycated hemoglobin levels for 3.5 years increased mortality and did not significantly reduce major cardiovascular events. These findings identify a previously unrecognized harm of intensive glucose lowering in high-risk patients with type 2 diabetes. (ClinicalTrials.gov number, NCT00000620.)","container-title":"New England Journal of Medicine","DOI":"10.1056/NEJMoa0802743","ISSN":"1533-4406","issue":"24","journalAbbreviation":"N Engl J Med","language":"eng","note":"PMID: 18539917\nPMCID: PMC4551392","page":"2545-2559","source":"PubMed","title":"Effects of intensive glucose lowering in type 2 diabetes","volume":"358","author":[{"literal":"ACCORD Study Group"},{"family":"Gerstein","given":"Hertzel C."},{"family":"Miller","given":"Michael E."},{"family":"Byington","given":"Robert P."},{"family":"Goff","given":"David C."},{"family":"Bigger","given":"J. Thomas"},{"family":"Buse","given":"John B."},{"family":"Cushman","given":"William C."},{"family":"Genuth","given":"Saul"},{"family":"Ismail-Beigi","given":"Faramarz"},{"family":"Grimm","given":"Richard H."},{"family":"Probstfield","given":"Jeffrey L."},{"family":"Simons-Morton","given":"Denise G."},{"family":"Friedewald","given":"William T."}],"issued":{"date-parts":[["2008"]]}}}],"schema":"https://github.com/citation-style-language/schema/raw/master/csl-citation.json"} </w:instrText>
            </w:r>
            <w:r w:rsidR="002F39D0">
              <w:rPr>
                <w:rFonts w:asciiTheme="majorBidi" w:hAnsiTheme="majorBidi" w:cstheme="majorBidi"/>
                <w:lang w:val="en-US"/>
              </w:rPr>
              <w:fldChar w:fldCharType="separate"/>
            </w:r>
            <w:r w:rsidR="00D6472F" w:rsidRPr="00D6472F">
              <w:t>[3]</w:t>
            </w:r>
            <w:r w:rsidR="002F39D0">
              <w:rPr>
                <w:rFonts w:asciiTheme="majorBidi" w:hAnsiTheme="majorBidi" w:cstheme="majorBidi"/>
                <w:lang w:val="en-US"/>
              </w:rPr>
              <w:fldChar w:fldCharType="end"/>
            </w:r>
          </w:p>
        </w:tc>
      </w:tr>
      <w:tr w:rsidR="009E34B4" w:rsidRPr="00E1464B" w14:paraId="306319F8" w14:textId="77777777" w:rsidTr="00EA3297">
        <w:trPr>
          <w:trHeight w:val="320"/>
        </w:trPr>
        <w:tc>
          <w:tcPr>
            <w:tcW w:w="5807" w:type="dxa"/>
            <w:shd w:val="clear" w:color="auto" w:fill="auto"/>
            <w:vAlign w:val="center"/>
            <w:hideMark/>
          </w:tcPr>
          <w:p w14:paraId="2F7E9EA5"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Proliferative Diabetic Retinopathy</w:t>
            </w:r>
          </w:p>
        </w:tc>
        <w:tc>
          <w:tcPr>
            <w:tcW w:w="3686" w:type="dxa"/>
            <w:shd w:val="clear" w:color="auto" w:fill="auto"/>
            <w:vAlign w:val="center"/>
            <w:hideMark/>
          </w:tcPr>
          <w:p w14:paraId="2798EA59" w14:textId="647F26AD"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9.2%</w:t>
            </w:r>
            <w:r w:rsidR="00000C25">
              <w:rPr>
                <w:rFonts w:asciiTheme="majorBidi" w:hAnsiTheme="majorBidi" w:cstheme="majorBidi"/>
                <w:lang w:val="en-US"/>
              </w:rPr>
              <w:t xml:space="preserve"> </w:t>
            </w:r>
            <w:r w:rsidR="00000C25">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rhXS3l76","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000C25">
              <w:rPr>
                <w:rFonts w:asciiTheme="majorBidi" w:hAnsiTheme="majorBidi" w:cstheme="majorBidi"/>
                <w:lang w:val="en-US"/>
              </w:rPr>
              <w:fldChar w:fldCharType="separate"/>
            </w:r>
            <w:r w:rsidR="00000C25" w:rsidRPr="00C71BD3">
              <w:t>[1]</w:t>
            </w:r>
            <w:r w:rsidR="00000C25">
              <w:rPr>
                <w:rFonts w:asciiTheme="majorBidi" w:hAnsiTheme="majorBidi" w:cstheme="majorBidi"/>
                <w:lang w:val="en-US"/>
              </w:rPr>
              <w:fldChar w:fldCharType="end"/>
            </w:r>
          </w:p>
        </w:tc>
      </w:tr>
      <w:tr w:rsidR="009E34B4" w:rsidRPr="00E1464B" w14:paraId="084A64F8" w14:textId="77777777" w:rsidTr="00EA3297">
        <w:trPr>
          <w:trHeight w:val="320"/>
        </w:trPr>
        <w:tc>
          <w:tcPr>
            <w:tcW w:w="5807" w:type="dxa"/>
            <w:shd w:val="clear" w:color="auto" w:fill="auto"/>
            <w:vAlign w:val="center"/>
          </w:tcPr>
          <w:p w14:paraId="64E81D6D"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Severe Vision Loss</w:t>
            </w:r>
          </w:p>
        </w:tc>
        <w:tc>
          <w:tcPr>
            <w:tcW w:w="3686" w:type="dxa"/>
            <w:shd w:val="clear" w:color="auto" w:fill="auto"/>
            <w:vAlign w:val="center"/>
          </w:tcPr>
          <w:p w14:paraId="37BDD2BD" w14:textId="7A093F3C" w:rsidR="009E34B4" w:rsidRPr="00EA3297" w:rsidRDefault="009E34B4" w:rsidP="00D6472F">
            <w:pPr>
              <w:jc w:val="center"/>
              <w:rPr>
                <w:rFonts w:asciiTheme="majorBidi" w:hAnsiTheme="majorBidi" w:cstheme="majorBidi"/>
                <w:lang w:val="en-US"/>
              </w:rPr>
            </w:pPr>
            <w:r w:rsidRPr="00EA3297">
              <w:rPr>
                <w:rFonts w:asciiTheme="majorBidi" w:hAnsiTheme="majorBidi" w:cstheme="majorBidi"/>
                <w:lang w:val="en-US"/>
              </w:rPr>
              <w:t>3.0%</w:t>
            </w:r>
            <w:r w:rsidR="00FD1027">
              <w:rPr>
                <w:rFonts w:asciiTheme="majorBidi" w:hAnsiTheme="majorBidi" w:cstheme="majorBidi"/>
                <w:lang w:val="en-US"/>
              </w:rPr>
              <w:t xml:space="preserve"> </w:t>
            </w:r>
            <w:r w:rsidR="00144F29">
              <w:rPr>
                <w:rFonts w:asciiTheme="majorBidi" w:hAnsiTheme="majorBidi" w:cstheme="majorBidi"/>
                <w:lang w:val="en-US"/>
              </w:rPr>
              <w:fldChar w:fldCharType="begin"/>
            </w:r>
            <w:r w:rsidR="008A7AFD">
              <w:rPr>
                <w:rFonts w:asciiTheme="majorBidi" w:hAnsiTheme="majorBidi" w:cstheme="majorBidi"/>
                <w:lang w:val="en-US"/>
              </w:rPr>
              <w:instrText xml:space="preserve"> ADDIN ZOTERO_ITEM CSL_CITATION {"citationID":"jMy9nLhD","properties":{"formattedCitation":"[3]","plainCitation":"[3]","noteIndex":0},"citationItems":[{"id":1029,"uris":["http://zotero.org/groups/2694996/items/LFI55DSQ"],"itemData":{"id":1029,"type":"article-journal","abstract":"BACKGROUND: Epidemiologic studies have shown a relationship between glycated hemoglobin levels and cardiovascular events in patients with type 2 diabetes. We investigated whether intensive therapy to target normal glycated hemoglobin levels would reduce cardiovascular events in patients with type 2 diabetes who had either established cardiovascular disease or additional cardiovascular risk factors.\nMETHODS: In this randomized study, 10,251 patients (mean age, 62.2 years) with a median glycated hemoglobin level of 8.1% were assigned to receive intensive therapy (targeting a glycated hemoglobin level below 6.0%) or standard therapy (targeting a level from 7.0 to 7.9%). Of these patients, 38% were women, and 35% had had a previous cardiovascular event. The primary outcome was a composite of nonfatal myocardial infarction, nonfatal stroke, or death from cardiovascular causes. The finding of higher mortality in the intensive-therapy group led to a discontinuation of intensive therapy after a mean of 3.5 years of follow-up.\nRESULTS: At 1 year, stable median glycated hemoglobin levels of 6.4% and 7.5% were achieved in the intensive-therapy group and the standard-therapy group, respectively. During follow-up, the primary outcome occurred in 352 patients in the intensive-therapy group, as compared with 371 in the standard-therapy group (hazard ratio, 0.90; 95% confidence interval [CI], 0.78 to 1.04; P=0.16). At the same time, 257 patients in the intensive-therapy group died, as compared with 203 patients in the standard-therapy group (hazard ratio, 1.22; 95% CI, 1.01 to 1.46; P=0.04). Hypoglycemia requiring assistance and weight gain of more than 10 kg were more frequent in the intensive-therapy group (P&lt;0.001).\nCONCLUSIONS: As compared with standard therapy, the use of intensive therapy to target normal glycated hemoglobin levels for 3.5 years increased mortality and did not significantly reduce major cardiovascular events. These findings identify a previously unrecognized harm of intensive glucose lowering in high-risk patients with type 2 diabetes. (ClinicalTrials.gov number, NCT00000620.)","container-title":"New England Journal of Medicine","DOI":"10.1056/NEJMoa0802743","ISSN":"1533-4406","issue":"24","journalAbbreviation":"N Engl J Med","language":"eng","note":"PMID: 18539917\nPMCID: PMC4551392","page":"2545-2559","source":"PubMed","title":"Effects of intensive glucose lowering in type 2 diabetes","volume":"358","author":[{"literal":"ACCORD Study Group"},{"family":"Gerstein","given":"Hertzel C."},{"family":"Miller","given":"Michael E."},{"family":"Byington","given":"Robert P."},{"family":"Goff","given":"David C."},{"family":"Bigger","given":"J. Thomas"},{"family":"Buse","given":"John B."},{"family":"Cushman","given":"William C."},{"family":"Genuth","given":"Saul"},{"family":"Ismail-Beigi","given":"Faramarz"},{"family":"Grimm","given":"Richard H."},{"family":"Probstfield","given":"Jeffrey L."},{"family":"Simons-Morton","given":"Denise G."},{"family":"Friedewald","given":"William T."}],"issued":{"date-parts":[["2008"]]}}}],"schema":"https://github.com/citation-style-language/schema/raw/master/csl-citation.json"} </w:instrText>
            </w:r>
            <w:r w:rsidR="00144F29">
              <w:rPr>
                <w:rFonts w:asciiTheme="majorBidi" w:hAnsiTheme="majorBidi" w:cstheme="majorBidi"/>
                <w:lang w:val="en-US"/>
              </w:rPr>
              <w:fldChar w:fldCharType="separate"/>
            </w:r>
            <w:r w:rsidR="00D6472F" w:rsidRPr="00D6472F">
              <w:t>[3]</w:t>
            </w:r>
            <w:r w:rsidR="00144F29">
              <w:rPr>
                <w:rFonts w:asciiTheme="majorBidi" w:hAnsiTheme="majorBidi" w:cstheme="majorBidi"/>
                <w:lang w:val="en-US"/>
              </w:rPr>
              <w:fldChar w:fldCharType="end"/>
            </w:r>
          </w:p>
        </w:tc>
      </w:tr>
      <w:tr w:rsidR="009E34B4" w:rsidRPr="00E1464B" w14:paraId="6EEB4CF5" w14:textId="77777777" w:rsidTr="009E34B4">
        <w:trPr>
          <w:trHeight w:val="320"/>
        </w:trPr>
        <w:tc>
          <w:tcPr>
            <w:tcW w:w="9493" w:type="dxa"/>
            <w:gridSpan w:val="2"/>
            <w:shd w:val="clear" w:color="auto" w:fill="auto"/>
            <w:vAlign w:val="center"/>
            <w:hideMark/>
          </w:tcPr>
          <w:p w14:paraId="29103C70" w14:textId="77777777"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Neuropathy/ Foot Ulcer Complications</w:t>
            </w:r>
          </w:p>
        </w:tc>
      </w:tr>
      <w:tr w:rsidR="009E34B4" w:rsidRPr="00E1464B" w14:paraId="16DE4124" w14:textId="77777777" w:rsidTr="00EA3297">
        <w:trPr>
          <w:trHeight w:val="320"/>
        </w:trPr>
        <w:tc>
          <w:tcPr>
            <w:tcW w:w="5807" w:type="dxa"/>
            <w:shd w:val="clear" w:color="auto" w:fill="auto"/>
            <w:vAlign w:val="center"/>
            <w:hideMark/>
          </w:tcPr>
          <w:p w14:paraId="53F43CA7"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Peripheral Neuropathy</w:t>
            </w:r>
          </w:p>
        </w:tc>
        <w:tc>
          <w:tcPr>
            <w:tcW w:w="3686" w:type="dxa"/>
            <w:shd w:val="clear" w:color="auto" w:fill="auto"/>
            <w:vAlign w:val="center"/>
            <w:hideMark/>
          </w:tcPr>
          <w:p w14:paraId="5BC7B100" w14:textId="15D14DBE"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45.0%</w:t>
            </w:r>
            <w:r w:rsidR="0079330B">
              <w:rPr>
                <w:rFonts w:asciiTheme="majorBidi" w:hAnsiTheme="majorBidi" w:cstheme="majorBidi"/>
                <w:lang w:val="en-US"/>
              </w:rPr>
              <w:t xml:space="preserve"> </w:t>
            </w:r>
            <w:r w:rsidR="0079330B">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82kXdTGH","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79330B">
              <w:rPr>
                <w:rFonts w:asciiTheme="majorBidi" w:hAnsiTheme="majorBidi" w:cstheme="majorBidi"/>
                <w:lang w:val="en-US"/>
              </w:rPr>
              <w:fldChar w:fldCharType="separate"/>
            </w:r>
            <w:r w:rsidR="0079330B" w:rsidRPr="00C71BD3">
              <w:t>[1]</w:t>
            </w:r>
            <w:r w:rsidR="0079330B">
              <w:rPr>
                <w:rFonts w:asciiTheme="majorBidi" w:hAnsiTheme="majorBidi" w:cstheme="majorBidi"/>
                <w:lang w:val="en-US"/>
              </w:rPr>
              <w:fldChar w:fldCharType="end"/>
            </w:r>
          </w:p>
        </w:tc>
      </w:tr>
      <w:tr w:rsidR="009E34B4" w:rsidRPr="00E1464B" w14:paraId="73B2ECF8" w14:textId="77777777" w:rsidTr="00EA3297">
        <w:trPr>
          <w:trHeight w:val="320"/>
        </w:trPr>
        <w:tc>
          <w:tcPr>
            <w:tcW w:w="5807" w:type="dxa"/>
            <w:shd w:val="clear" w:color="auto" w:fill="auto"/>
            <w:vAlign w:val="center"/>
            <w:hideMark/>
          </w:tcPr>
          <w:p w14:paraId="6775CA62"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Healed Ulcer</w:t>
            </w:r>
          </w:p>
        </w:tc>
        <w:tc>
          <w:tcPr>
            <w:tcW w:w="3686" w:type="dxa"/>
            <w:shd w:val="clear" w:color="auto" w:fill="auto"/>
            <w:vAlign w:val="center"/>
            <w:hideMark/>
          </w:tcPr>
          <w:p w14:paraId="2CE1F64F" w14:textId="3C9E53F0"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10.0%</w:t>
            </w:r>
            <w:r w:rsidR="0079330B">
              <w:rPr>
                <w:rFonts w:asciiTheme="majorBidi" w:hAnsiTheme="majorBidi" w:cstheme="majorBidi"/>
                <w:lang w:val="en-US"/>
              </w:rPr>
              <w:t xml:space="preserve"> </w:t>
            </w:r>
            <w:r w:rsidR="0079330B">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pgioPbOR","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79330B">
              <w:rPr>
                <w:rFonts w:asciiTheme="majorBidi" w:hAnsiTheme="majorBidi" w:cstheme="majorBidi"/>
                <w:lang w:val="en-US"/>
              </w:rPr>
              <w:fldChar w:fldCharType="separate"/>
            </w:r>
            <w:r w:rsidR="0079330B" w:rsidRPr="00C71BD3">
              <w:t>[1]</w:t>
            </w:r>
            <w:r w:rsidR="0079330B">
              <w:rPr>
                <w:rFonts w:asciiTheme="majorBidi" w:hAnsiTheme="majorBidi" w:cstheme="majorBidi"/>
                <w:lang w:val="en-US"/>
              </w:rPr>
              <w:fldChar w:fldCharType="end"/>
            </w:r>
          </w:p>
        </w:tc>
      </w:tr>
      <w:tr w:rsidR="009E34B4" w:rsidRPr="00E1464B" w14:paraId="2A3FB933" w14:textId="77777777" w:rsidTr="00EA3297">
        <w:trPr>
          <w:trHeight w:val="320"/>
        </w:trPr>
        <w:tc>
          <w:tcPr>
            <w:tcW w:w="5807" w:type="dxa"/>
            <w:shd w:val="clear" w:color="auto" w:fill="auto"/>
            <w:vAlign w:val="center"/>
            <w:hideMark/>
          </w:tcPr>
          <w:p w14:paraId="3239CFBE"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Amputation</w:t>
            </w:r>
          </w:p>
        </w:tc>
        <w:tc>
          <w:tcPr>
            <w:tcW w:w="3686" w:type="dxa"/>
            <w:shd w:val="clear" w:color="auto" w:fill="auto"/>
            <w:vAlign w:val="center"/>
            <w:hideMark/>
          </w:tcPr>
          <w:p w14:paraId="6EE38A5B" w14:textId="1F7AD672"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3.3%</w:t>
            </w:r>
            <w:r w:rsidR="0079330B">
              <w:rPr>
                <w:rFonts w:asciiTheme="majorBidi" w:hAnsiTheme="majorBidi" w:cstheme="majorBidi"/>
                <w:lang w:val="en-US"/>
              </w:rPr>
              <w:t xml:space="preserve"> </w:t>
            </w:r>
            <w:r w:rsidR="0079330B">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a9orovD7","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79330B">
              <w:rPr>
                <w:rFonts w:asciiTheme="majorBidi" w:hAnsiTheme="majorBidi" w:cstheme="majorBidi"/>
                <w:lang w:val="en-US"/>
              </w:rPr>
              <w:fldChar w:fldCharType="separate"/>
            </w:r>
            <w:r w:rsidR="0079330B" w:rsidRPr="00C71BD3">
              <w:t>[1]</w:t>
            </w:r>
            <w:r w:rsidR="0079330B">
              <w:rPr>
                <w:rFonts w:asciiTheme="majorBidi" w:hAnsiTheme="majorBidi" w:cstheme="majorBidi"/>
                <w:lang w:val="en-US"/>
              </w:rPr>
              <w:fldChar w:fldCharType="end"/>
            </w:r>
          </w:p>
        </w:tc>
      </w:tr>
      <w:tr w:rsidR="009E34B4" w:rsidRPr="00E1464B" w14:paraId="38430CD3" w14:textId="77777777" w:rsidTr="009E34B4">
        <w:trPr>
          <w:trHeight w:val="320"/>
        </w:trPr>
        <w:tc>
          <w:tcPr>
            <w:tcW w:w="9493" w:type="dxa"/>
            <w:gridSpan w:val="2"/>
            <w:shd w:val="clear" w:color="auto" w:fill="auto"/>
            <w:vAlign w:val="center"/>
            <w:hideMark/>
          </w:tcPr>
          <w:p w14:paraId="69B0A1FB" w14:textId="77777777"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Other Eye Complications</w:t>
            </w:r>
          </w:p>
        </w:tc>
      </w:tr>
      <w:tr w:rsidR="009E34B4" w:rsidRPr="00E1464B" w14:paraId="6ABE62D5" w14:textId="77777777" w:rsidTr="00EA3297">
        <w:trPr>
          <w:trHeight w:val="320"/>
        </w:trPr>
        <w:tc>
          <w:tcPr>
            <w:tcW w:w="5807" w:type="dxa"/>
            <w:shd w:val="clear" w:color="auto" w:fill="auto"/>
            <w:vAlign w:val="center"/>
            <w:hideMark/>
          </w:tcPr>
          <w:p w14:paraId="7F4FD10B"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Macular Edema</w:t>
            </w:r>
          </w:p>
        </w:tc>
        <w:tc>
          <w:tcPr>
            <w:tcW w:w="3686" w:type="dxa"/>
            <w:shd w:val="clear" w:color="auto" w:fill="auto"/>
            <w:vAlign w:val="center"/>
            <w:hideMark/>
          </w:tcPr>
          <w:p w14:paraId="34137D65" w14:textId="49A83AE3"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9.0%</w:t>
            </w:r>
            <w:r w:rsidR="0031000A">
              <w:rPr>
                <w:rFonts w:asciiTheme="majorBidi" w:hAnsiTheme="majorBidi" w:cstheme="majorBidi"/>
                <w:lang w:val="en-US"/>
              </w:rPr>
              <w:t xml:space="preserve"> </w:t>
            </w:r>
            <w:r w:rsidR="0031000A">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dOv7sFKy","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31000A">
              <w:rPr>
                <w:rFonts w:asciiTheme="majorBidi" w:hAnsiTheme="majorBidi" w:cstheme="majorBidi"/>
                <w:lang w:val="en-US"/>
              </w:rPr>
              <w:fldChar w:fldCharType="separate"/>
            </w:r>
            <w:r w:rsidR="0031000A" w:rsidRPr="00C71BD3">
              <w:t>[1]</w:t>
            </w:r>
            <w:r w:rsidR="0031000A">
              <w:rPr>
                <w:rFonts w:asciiTheme="majorBidi" w:hAnsiTheme="majorBidi" w:cstheme="majorBidi"/>
                <w:lang w:val="en-US"/>
              </w:rPr>
              <w:fldChar w:fldCharType="end"/>
            </w:r>
          </w:p>
        </w:tc>
      </w:tr>
      <w:tr w:rsidR="009E34B4" w:rsidRPr="00E1464B" w14:paraId="43942FF5" w14:textId="77777777" w:rsidTr="00EA3297">
        <w:trPr>
          <w:trHeight w:val="320"/>
        </w:trPr>
        <w:tc>
          <w:tcPr>
            <w:tcW w:w="5807" w:type="dxa"/>
            <w:shd w:val="clear" w:color="auto" w:fill="auto"/>
            <w:vAlign w:val="center"/>
            <w:hideMark/>
          </w:tcPr>
          <w:p w14:paraId="24E268BC"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Cataract</w:t>
            </w:r>
          </w:p>
        </w:tc>
        <w:tc>
          <w:tcPr>
            <w:tcW w:w="3686" w:type="dxa"/>
            <w:shd w:val="clear" w:color="auto" w:fill="auto"/>
            <w:vAlign w:val="center"/>
            <w:hideMark/>
          </w:tcPr>
          <w:p w14:paraId="1CD8C898" w14:textId="438A21C6"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11.0%</w:t>
            </w:r>
            <w:r w:rsidR="0031000A">
              <w:rPr>
                <w:rFonts w:asciiTheme="majorBidi" w:hAnsiTheme="majorBidi" w:cstheme="majorBidi"/>
                <w:lang w:val="en-US"/>
              </w:rPr>
              <w:t xml:space="preserve"> </w:t>
            </w:r>
            <w:r w:rsidR="0031000A">
              <w:rPr>
                <w:rFonts w:asciiTheme="majorBidi" w:hAnsiTheme="majorBidi" w:cstheme="majorBidi"/>
                <w:lang w:val="en-US"/>
              </w:rPr>
              <w:fldChar w:fldCharType="begin"/>
            </w:r>
            <w:r w:rsidR="00F40648">
              <w:rPr>
                <w:rFonts w:asciiTheme="majorBidi" w:hAnsiTheme="majorBidi" w:cstheme="majorBidi"/>
                <w:lang w:val="en-US"/>
              </w:rPr>
              <w:instrText xml:space="preserve"> ADDIN ZOTERO_ITEM CSL_CITATION {"citationID":"5tkqhPhq","properties":{"formattedCitation":"[1]","plainCitation":"[1]","noteIndex":0},"citationItems":[{"id":13840,"uris":["http://zotero.org/groups/2694996/items/FHUFAMVU"],"itemData":{"id":13840,"type":"article-journal","abstract":"Importance: Continuous glucose monitoring (CGM) is recommended for patients with type 1 diabetes; observational evidence for CGM in patients with insulin-treated type 2 diabetes is lacking.\nObjective: To estimate clinical outcomes of real-time CGM initiation.\nDesign, Setting, and Participants: Exploratory retrospective cohort study of changes in outcomes associated with real-time CGM initiation, estimated using a difference-in-differences analysis. A total of 41 753 participants with insulin-treated diabetes (5673 type 1; 36 080 type 2) receiving care from a Northern California integrated health care delivery system (2014-2019), being treated with insulin, self-monitoring their blood glucose levels, and having no prior CGM use were included.\nExposures: Initiation vs noninitiation of real-time CGM (reference group).\nMain Outcomes and Measures: Ten end points measured during the 12 months before and 12 months after baseline: hemoglobin A1c (HbA1c); hypoglycemia (emergency department or hospital utilization); hyperglycemia (emergency department or hospital utilization); HbA1c levels lower than 7%, lower than 8%, and higher than 9%; 1 emergency department encounter or more for any reason; 1 hospitalization or more for any reason; and number of outpatient visits and telephone visits.\nResults: The real-time CGM initiators included 3806 patients (mean age, 42.4 years [SD, 19.9 years]; 51% female; 91% type 1, 9% type 2); the noninitiators included 37 947 patients (mean age, 63.4 years [SD, 13.4 years]; 49% female; 6% type 1, 94% type 2). The prebaseline mean HbA1c was lower among real-time CGM initiators than among noninitiators, but real-time CGM initiators had higher prebaseline rates of hypoglycemia and hyperglycemia. Mean HbA1c declined among real-time CGM initiators from 8.17% to 7.76% and from 8.28% to 8.19% among noninitiators (adjusted difference-in-differences estimate, -0.40%; 95% CI, -0.48% to -0.32%; P &lt; .001). Hypoglycemia rates declined among real-time CGM initiators from 5.1% to 3.0% and increased among noninitiators from 1.9% to 2.3% (difference-in-differences estimate, -2.7%; 95% CI, -4.4% to -1.1%; P = .001). There were also statistically significant differences in the adjusted net changes in the proportion of patients with HbA1c lower than 7% (adjusted difference-in-differences estimate, 9.6%; 95% CI, 7.1% to 12.2%; P &lt; .001), lower than 8% (adjusted difference-in-differences estimate, 13.1%; 95% CI, 10.2% to 16.1%; P &lt; .001), and higher than 9% (adjusted difference-in-differences estimate, -7.1%; 95% CI, -9.5% to -4.6%; P &lt; .001) and in the number of outpatient visits (adjusted difference-in-differences estimate, -0.4; 95% CI, -0.6 to -0.2; P &lt; .001) and telephone visits (adjusted difference-in-differences estimate, 1.1; 95% CI, 0.8 to 1.4; P &lt; .001). Initiation of real-time CGM was not associated with statistically significant changes in rates of hyperglycemia, emergency department visits for any reason, or hospitalizations for any reason.\nConclusions and Relevance: In this retrospective cohort study, insulin-treated patients with diabetes selected by physicians for real-time continuous glucose monitoring compared with noninitiators had significant improvements in hemoglobin A1c and reductions in emergency department visits and hospitalizations for hypoglycemia, but no significant change in emergency department visits or hospitalizations for hyperglycemia or for any reason. Because of the observational study design, findings may have been susceptible to selection bias.","container-title":"JAMA","DOI":"10.1001/jama.2021.6530","ISSN":"1538-3598","issue":"22","journalAbbreviation":"JAMA","language":"eng","note":"PMID: 34077502\nPMCID: PMC8173463","page":"2273-2284","source":"PubMed","title":"Association of real-time continuous glucose monitoring with glycemic control and acute metabolic events among patients with insulin-treated diabetes","volume":"325","author":[{"family":"Karter","given":"Andrew J."},{"family":"Parker","given":"Melissa M."},{"family":"Moffet","given":"Howard H."},{"family":"Gilliam","given":"Lisa K."},{"family":"Dlott","given":"Richard"}],"issued":{"date-parts":[["2021",6,8]]}}}],"schema":"https://github.com/citation-style-language/schema/raw/master/csl-citation.json"} </w:instrText>
            </w:r>
            <w:r w:rsidR="0031000A">
              <w:rPr>
                <w:rFonts w:asciiTheme="majorBidi" w:hAnsiTheme="majorBidi" w:cstheme="majorBidi"/>
                <w:lang w:val="en-US"/>
              </w:rPr>
              <w:fldChar w:fldCharType="separate"/>
            </w:r>
            <w:r w:rsidR="0031000A" w:rsidRPr="00C71BD3">
              <w:t>[1]</w:t>
            </w:r>
            <w:r w:rsidR="0031000A">
              <w:rPr>
                <w:rFonts w:asciiTheme="majorBidi" w:hAnsiTheme="majorBidi" w:cstheme="majorBidi"/>
                <w:lang w:val="en-US"/>
              </w:rPr>
              <w:fldChar w:fldCharType="end"/>
            </w:r>
          </w:p>
        </w:tc>
      </w:tr>
      <w:tr w:rsidR="009E34B4" w:rsidRPr="00E1464B" w14:paraId="5E3E6B47" w14:textId="77777777" w:rsidTr="009E34B4">
        <w:trPr>
          <w:trHeight w:val="640"/>
        </w:trPr>
        <w:tc>
          <w:tcPr>
            <w:tcW w:w="9493" w:type="dxa"/>
            <w:gridSpan w:val="2"/>
            <w:shd w:val="clear" w:color="auto" w:fill="auto"/>
            <w:vAlign w:val="center"/>
            <w:hideMark/>
          </w:tcPr>
          <w:p w14:paraId="2700A172" w14:textId="77777777" w:rsidR="009E34B4" w:rsidRPr="00EA3297" w:rsidRDefault="009E34B4" w:rsidP="009C2B27">
            <w:pPr>
              <w:jc w:val="center"/>
              <w:rPr>
                <w:rFonts w:asciiTheme="majorBidi" w:hAnsiTheme="majorBidi" w:cstheme="majorBidi"/>
                <w:lang w:val="en-US"/>
              </w:rPr>
            </w:pPr>
            <w:r w:rsidRPr="00EA3297">
              <w:rPr>
                <w:rFonts w:asciiTheme="majorBidi" w:hAnsiTheme="majorBidi" w:cstheme="majorBidi"/>
                <w:lang w:val="en-US"/>
              </w:rPr>
              <w:t>Patient Management of type 2 Diabetes</w:t>
            </w:r>
          </w:p>
        </w:tc>
      </w:tr>
      <w:tr w:rsidR="009E34B4" w:rsidRPr="00E1464B" w14:paraId="0CAB0E3D" w14:textId="77777777" w:rsidTr="00EA3297">
        <w:trPr>
          <w:trHeight w:val="320"/>
        </w:trPr>
        <w:tc>
          <w:tcPr>
            <w:tcW w:w="5807" w:type="dxa"/>
            <w:shd w:val="clear" w:color="auto" w:fill="auto"/>
            <w:vAlign w:val="center"/>
            <w:hideMark/>
          </w:tcPr>
          <w:p w14:paraId="1BA66CF8" w14:textId="1535A4F6"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Taking A</w:t>
            </w:r>
            <w:r w:rsidR="00BD26B0">
              <w:rPr>
                <w:rFonts w:asciiTheme="majorBidi" w:hAnsiTheme="majorBidi" w:cstheme="majorBidi"/>
                <w:lang w:val="en-US"/>
              </w:rPr>
              <w:t xml:space="preserve">ngiotensin-converting </w:t>
            </w:r>
            <w:r w:rsidR="00D41D42">
              <w:rPr>
                <w:rFonts w:asciiTheme="majorBidi" w:hAnsiTheme="majorBidi" w:cstheme="majorBidi"/>
                <w:lang w:val="en-US"/>
              </w:rPr>
              <w:t>E</w:t>
            </w:r>
            <w:r w:rsidR="00BD26B0">
              <w:rPr>
                <w:rFonts w:asciiTheme="majorBidi" w:hAnsiTheme="majorBidi" w:cstheme="majorBidi"/>
                <w:lang w:val="en-US"/>
              </w:rPr>
              <w:t xml:space="preserve">nzyme </w:t>
            </w:r>
            <w:r w:rsidR="00D41D42">
              <w:rPr>
                <w:rFonts w:asciiTheme="majorBidi" w:hAnsiTheme="majorBidi" w:cstheme="majorBidi"/>
                <w:lang w:val="en-US"/>
              </w:rPr>
              <w:t>I</w:t>
            </w:r>
            <w:r w:rsidR="00BD26B0">
              <w:rPr>
                <w:rFonts w:asciiTheme="majorBidi" w:hAnsiTheme="majorBidi" w:cstheme="majorBidi"/>
                <w:lang w:val="en-US"/>
              </w:rPr>
              <w:t>nhibitor</w:t>
            </w:r>
            <w:r w:rsidRPr="00EA3297">
              <w:rPr>
                <w:rFonts w:asciiTheme="majorBidi" w:hAnsiTheme="majorBidi" w:cstheme="majorBidi"/>
                <w:lang w:val="en-US"/>
              </w:rPr>
              <w:t>/A</w:t>
            </w:r>
            <w:r w:rsidR="00D41D42">
              <w:rPr>
                <w:rFonts w:asciiTheme="majorBidi" w:hAnsiTheme="majorBidi" w:cstheme="majorBidi"/>
                <w:lang w:val="en-US"/>
              </w:rPr>
              <w:t>ngiotensin-II Receptor Blocker</w:t>
            </w:r>
            <w:r w:rsidRPr="00EA3297">
              <w:rPr>
                <w:rFonts w:asciiTheme="majorBidi" w:hAnsiTheme="majorBidi" w:cstheme="majorBidi"/>
                <w:lang w:val="en-US"/>
              </w:rPr>
              <w:t xml:space="preserve">: Primary Prevention </w:t>
            </w:r>
          </w:p>
        </w:tc>
        <w:tc>
          <w:tcPr>
            <w:tcW w:w="3686" w:type="dxa"/>
            <w:shd w:val="clear" w:color="auto" w:fill="auto"/>
            <w:vAlign w:val="center"/>
            <w:hideMark/>
          </w:tcPr>
          <w:p w14:paraId="5AAF2854" w14:textId="621051AE" w:rsidR="009E34B4" w:rsidRPr="00EA3297" w:rsidRDefault="009E34B4" w:rsidP="00D6472F">
            <w:pPr>
              <w:jc w:val="center"/>
              <w:rPr>
                <w:rFonts w:asciiTheme="majorBidi" w:hAnsiTheme="majorBidi" w:cstheme="majorBidi"/>
                <w:lang w:val="en-US"/>
              </w:rPr>
            </w:pPr>
            <w:r w:rsidRPr="00EA3297">
              <w:rPr>
                <w:rFonts w:asciiTheme="majorBidi" w:hAnsiTheme="majorBidi" w:cstheme="majorBidi"/>
                <w:lang w:val="en-US"/>
              </w:rPr>
              <w:t xml:space="preserve"> 21.3%</w:t>
            </w:r>
            <w:r w:rsidR="003571D9">
              <w:rPr>
                <w:rFonts w:asciiTheme="majorBidi" w:hAnsiTheme="majorBidi" w:cstheme="majorBidi"/>
                <w:lang w:val="en-US"/>
              </w:rPr>
              <w:t xml:space="preserve"> </w:t>
            </w:r>
            <w:r w:rsidR="00F40648">
              <w:rPr>
                <w:lang w:val="en-US" w:eastAsia="en-US"/>
              </w:rPr>
              <w:fldChar w:fldCharType="begin"/>
            </w:r>
            <w:r w:rsidR="00D6472F">
              <w:rPr>
                <w:lang w:val="en-US" w:eastAsia="en-US"/>
              </w:rPr>
              <w:instrText xml:space="preserve"> ADDIN ZOTERO_ITEM CSL_CITATION {"citationID":"BMVGoG3V","properties":{"formattedCitation":"[4]","plainCitation":"[4]","noteIndex":0},"citationItems":[{"id":40200,"uris":["http://zotero.org/groups/2694996/items/5E55FEWC"],"itemData":{"id":40200,"type":"report","abstract":"This guideline covers care and management for adults (aged 18 and over) with type 2 diabetes. It focuses on patient education, dietary advice, managing cardiovascular risk, managing blood glucose levels, and identifying and managing long-term complications","event-place":"London","genre":"NICE guideline","language":"eng","note":"publisher: NICE","number":"NG28","publisher":"NICE","publisher-place":"London","title":"Type 2 diabetes in adults: management","title-short":"Overview | Type 2 diabetes in adults","URL":"https://www.nice.org.uk/guidance/ng28","author":[{"literal":"NICE"}],"accessed":{"date-parts":[["2023",12,7]]},"issued":{"date-parts":[["2015",12,2]]}}}],"schema":"https://github.com/citation-style-language/schema/raw/master/csl-citation.json"} </w:instrText>
            </w:r>
            <w:r w:rsidR="00F40648">
              <w:rPr>
                <w:lang w:val="en-US" w:eastAsia="en-US"/>
              </w:rPr>
              <w:fldChar w:fldCharType="separate"/>
            </w:r>
            <w:r w:rsidR="00D6472F" w:rsidRPr="00D6472F">
              <w:t>[4]</w:t>
            </w:r>
            <w:r w:rsidR="00F40648">
              <w:rPr>
                <w:lang w:val="en-US" w:eastAsia="en-US"/>
              </w:rPr>
              <w:fldChar w:fldCharType="end"/>
            </w:r>
          </w:p>
        </w:tc>
      </w:tr>
      <w:tr w:rsidR="009E34B4" w:rsidRPr="00E1464B" w14:paraId="6197A895" w14:textId="77777777" w:rsidTr="00EA3297">
        <w:trPr>
          <w:trHeight w:val="320"/>
        </w:trPr>
        <w:tc>
          <w:tcPr>
            <w:tcW w:w="5807" w:type="dxa"/>
            <w:shd w:val="clear" w:color="auto" w:fill="auto"/>
            <w:vAlign w:val="center"/>
            <w:hideMark/>
          </w:tcPr>
          <w:p w14:paraId="194DE6F8" w14:textId="4E9B02AE"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 xml:space="preserve">Taking </w:t>
            </w:r>
            <w:r w:rsidR="00D41D42" w:rsidRPr="00EA3297">
              <w:rPr>
                <w:rFonts w:asciiTheme="majorBidi" w:hAnsiTheme="majorBidi" w:cstheme="majorBidi"/>
                <w:lang w:val="en-US"/>
              </w:rPr>
              <w:t>A</w:t>
            </w:r>
            <w:r w:rsidR="00D41D42">
              <w:rPr>
                <w:rFonts w:asciiTheme="majorBidi" w:hAnsiTheme="majorBidi" w:cstheme="majorBidi"/>
                <w:lang w:val="en-US"/>
              </w:rPr>
              <w:t>ngiotensin-converting Enzyme Inhibitor</w:t>
            </w:r>
            <w:r w:rsidR="00D41D42" w:rsidRPr="00EA3297">
              <w:rPr>
                <w:rFonts w:asciiTheme="majorBidi" w:hAnsiTheme="majorBidi" w:cstheme="majorBidi"/>
                <w:lang w:val="en-US"/>
              </w:rPr>
              <w:t>/A</w:t>
            </w:r>
            <w:r w:rsidR="00D41D42">
              <w:rPr>
                <w:rFonts w:asciiTheme="majorBidi" w:hAnsiTheme="majorBidi" w:cstheme="majorBidi"/>
                <w:lang w:val="en-US"/>
              </w:rPr>
              <w:t>ngiotensin-II Receptor Blocker:</w:t>
            </w:r>
            <w:r w:rsidR="00D41D42" w:rsidRPr="00EA3297">
              <w:rPr>
                <w:rFonts w:asciiTheme="majorBidi" w:hAnsiTheme="majorBidi" w:cstheme="majorBidi"/>
                <w:lang w:val="en-US"/>
              </w:rPr>
              <w:t xml:space="preserve"> </w:t>
            </w:r>
            <w:r w:rsidRPr="00EA3297">
              <w:rPr>
                <w:rFonts w:asciiTheme="majorBidi" w:hAnsiTheme="majorBidi" w:cstheme="majorBidi"/>
                <w:lang w:val="en-US"/>
              </w:rPr>
              <w:t>Secondary Prevention</w:t>
            </w:r>
          </w:p>
        </w:tc>
        <w:tc>
          <w:tcPr>
            <w:tcW w:w="3686" w:type="dxa"/>
            <w:shd w:val="clear" w:color="auto" w:fill="auto"/>
            <w:vAlign w:val="center"/>
            <w:hideMark/>
          </w:tcPr>
          <w:p w14:paraId="5CA28365" w14:textId="76FDF2E4" w:rsidR="009E34B4" w:rsidRPr="00EA3297" w:rsidRDefault="009E34B4" w:rsidP="00D6472F">
            <w:pPr>
              <w:jc w:val="center"/>
              <w:rPr>
                <w:rFonts w:asciiTheme="majorBidi" w:hAnsiTheme="majorBidi" w:cstheme="majorBidi"/>
                <w:lang w:val="en-US"/>
              </w:rPr>
            </w:pPr>
            <w:r w:rsidRPr="00EA3297">
              <w:rPr>
                <w:rFonts w:asciiTheme="majorBidi" w:hAnsiTheme="majorBidi" w:cstheme="majorBidi"/>
                <w:lang w:val="en-US"/>
              </w:rPr>
              <w:t>75.5%</w:t>
            </w:r>
            <w:r w:rsidR="00F40648">
              <w:rPr>
                <w:rFonts w:asciiTheme="majorBidi" w:hAnsiTheme="majorBidi" w:cstheme="majorBidi"/>
                <w:lang w:val="en-US"/>
              </w:rPr>
              <w:t xml:space="preserve"> </w:t>
            </w:r>
            <w:r w:rsidR="00F40648">
              <w:rPr>
                <w:lang w:val="en-US" w:eastAsia="en-US"/>
              </w:rPr>
              <w:fldChar w:fldCharType="begin"/>
            </w:r>
            <w:r w:rsidR="00D6472F">
              <w:rPr>
                <w:lang w:val="en-US" w:eastAsia="en-US"/>
              </w:rPr>
              <w:instrText xml:space="preserve"> ADDIN ZOTERO_ITEM CSL_CITATION {"citationID":"lIfbf2vV","properties":{"formattedCitation":"[4]","plainCitation":"[4]","noteIndex":0},"citationItems":[{"id":40200,"uris":["http://zotero.org/groups/2694996/items/5E55FEWC"],"itemData":{"id":40200,"type":"report","abstract":"This guideline covers care and management for adults (aged 18 and over) with type 2 diabetes. It focuses on patient education, dietary advice, managing cardiovascular risk, managing blood glucose levels, and identifying and managing long-term complications","event-place":"London","genre":"NICE guideline","language":"eng","note":"publisher: NICE","number":"NG28","publisher":"NICE","publisher-place":"London","title":"Type 2 diabetes in adults: management","title-short":"Overview | Type 2 diabetes in adults","URL":"https://www.nice.org.uk/guidance/ng28","author":[{"literal":"NICE"}],"accessed":{"date-parts":[["2023",12,7]]},"issued":{"date-parts":[["2015",12,2]]}}}],"schema":"https://github.com/citation-style-language/schema/raw/master/csl-citation.json"} </w:instrText>
            </w:r>
            <w:r w:rsidR="00F40648">
              <w:rPr>
                <w:lang w:val="en-US" w:eastAsia="en-US"/>
              </w:rPr>
              <w:fldChar w:fldCharType="separate"/>
            </w:r>
            <w:r w:rsidR="00D6472F" w:rsidRPr="00D6472F">
              <w:t>[4]</w:t>
            </w:r>
            <w:r w:rsidR="00F40648">
              <w:rPr>
                <w:lang w:val="en-US" w:eastAsia="en-US"/>
              </w:rPr>
              <w:fldChar w:fldCharType="end"/>
            </w:r>
          </w:p>
        </w:tc>
      </w:tr>
      <w:tr w:rsidR="009E34B4" w:rsidRPr="00E1464B" w14:paraId="4141663C" w14:textId="77777777" w:rsidTr="00EA3297">
        <w:trPr>
          <w:trHeight w:val="320"/>
        </w:trPr>
        <w:tc>
          <w:tcPr>
            <w:tcW w:w="5807" w:type="dxa"/>
            <w:shd w:val="clear" w:color="auto" w:fill="auto"/>
            <w:vAlign w:val="center"/>
            <w:hideMark/>
          </w:tcPr>
          <w:p w14:paraId="122B55BE"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Taking Statins: Primary Prevention</w:t>
            </w:r>
          </w:p>
        </w:tc>
        <w:tc>
          <w:tcPr>
            <w:tcW w:w="3686" w:type="dxa"/>
            <w:shd w:val="clear" w:color="auto" w:fill="auto"/>
            <w:vAlign w:val="center"/>
            <w:hideMark/>
          </w:tcPr>
          <w:p w14:paraId="238505EF" w14:textId="288FEA7A" w:rsidR="009E34B4" w:rsidRPr="00EA3297" w:rsidRDefault="009E34B4" w:rsidP="00D6472F">
            <w:pPr>
              <w:jc w:val="center"/>
              <w:rPr>
                <w:rFonts w:asciiTheme="majorBidi" w:hAnsiTheme="majorBidi" w:cstheme="majorBidi"/>
                <w:lang w:val="en-US"/>
              </w:rPr>
            </w:pPr>
            <w:r w:rsidRPr="00EA3297">
              <w:rPr>
                <w:rFonts w:asciiTheme="majorBidi" w:hAnsiTheme="majorBidi" w:cstheme="majorBidi"/>
                <w:lang w:val="en-US"/>
              </w:rPr>
              <w:t>47.4%</w:t>
            </w:r>
            <w:r w:rsidR="00F40648">
              <w:rPr>
                <w:rFonts w:asciiTheme="majorBidi" w:hAnsiTheme="majorBidi" w:cstheme="majorBidi"/>
                <w:lang w:val="en-US"/>
              </w:rPr>
              <w:t xml:space="preserve"> </w:t>
            </w:r>
            <w:r w:rsidR="00F40648">
              <w:rPr>
                <w:lang w:val="en-US" w:eastAsia="en-US"/>
              </w:rPr>
              <w:fldChar w:fldCharType="begin"/>
            </w:r>
            <w:r w:rsidR="00D6472F">
              <w:rPr>
                <w:lang w:val="en-US" w:eastAsia="en-US"/>
              </w:rPr>
              <w:instrText xml:space="preserve"> ADDIN ZOTERO_ITEM CSL_CITATION {"citationID":"uPd1phDl","properties":{"formattedCitation":"[4]","plainCitation":"[4]","noteIndex":0},"citationItems":[{"id":40200,"uris":["http://zotero.org/groups/2694996/items/5E55FEWC"],"itemData":{"id":40200,"type":"report","abstract":"This guideline covers care and management for adults (aged 18 and over) with type 2 diabetes. It focuses on patient education, dietary advice, managing cardiovascular risk, managing blood glucose levels, and identifying and managing long-term complications","event-place":"London","genre":"NICE guideline","language":"eng","note":"publisher: NICE","number":"NG28","publisher":"NICE","publisher-place":"London","title":"Type 2 diabetes in adults: management","title-short":"Overview | Type 2 diabetes in adults","URL":"https://www.nice.org.uk/guidance/ng28","author":[{"literal":"NICE"}],"accessed":{"date-parts":[["2023",12,7]]},"issued":{"date-parts":[["2015",12,2]]}}}],"schema":"https://github.com/citation-style-language/schema/raw/master/csl-citation.json"} </w:instrText>
            </w:r>
            <w:r w:rsidR="00F40648">
              <w:rPr>
                <w:lang w:val="en-US" w:eastAsia="en-US"/>
              </w:rPr>
              <w:fldChar w:fldCharType="separate"/>
            </w:r>
            <w:r w:rsidR="00D6472F" w:rsidRPr="00D6472F">
              <w:t>[4]</w:t>
            </w:r>
            <w:r w:rsidR="00F40648">
              <w:rPr>
                <w:lang w:val="en-US" w:eastAsia="en-US"/>
              </w:rPr>
              <w:fldChar w:fldCharType="end"/>
            </w:r>
          </w:p>
        </w:tc>
      </w:tr>
      <w:tr w:rsidR="009E34B4" w:rsidRPr="00E1464B" w14:paraId="7AEDDBED" w14:textId="77777777" w:rsidTr="00EA3297">
        <w:trPr>
          <w:trHeight w:val="320"/>
        </w:trPr>
        <w:tc>
          <w:tcPr>
            <w:tcW w:w="5807" w:type="dxa"/>
            <w:shd w:val="clear" w:color="auto" w:fill="auto"/>
            <w:vAlign w:val="center"/>
            <w:hideMark/>
          </w:tcPr>
          <w:p w14:paraId="04FBDF6C"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Taking Statins: Secondary Prevention</w:t>
            </w:r>
          </w:p>
        </w:tc>
        <w:tc>
          <w:tcPr>
            <w:tcW w:w="3686" w:type="dxa"/>
            <w:shd w:val="clear" w:color="auto" w:fill="auto"/>
            <w:vAlign w:val="center"/>
            <w:hideMark/>
          </w:tcPr>
          <w:p w14:paraId="4DB6DA9F" w14:textId="2FDD157B" w:rsidR="009E34B4" w:rsidRPr="00EA3297" w:rsidRDefault="009E34B4" w:rsidP="00D6472F">
            <w:pPr>
              <w:jc w:val="center"/>
              <w:rPr>
                <w:rFonts w:asciiTheme="majorBidi" w:hAnsiTheme="majorBidi" w:cstheme="majorBidi"/>
                <w:lang w:val="en-US"/>
              </w:rPr>
            </w:pPr>
            <w:r w:rsidRPr="00EA3297">
              <w:rPr>
                <w:rFonts w:asciiTheme="majorBidi" w:hAnsiTheme="majorBidi" w:cstheme="majorBidi"/>
                <w:lang w:val="en-US"/>
              </w:rPr>
              <w:t>84.0%</w:t>
            </w:r>
            <w:r w:rsidR="00F40648">
              <w:rPr>
                <w:rFonts w:asciiTheme="majorBidi" w:hAnsiTheme="majorBidi" w:cstheme="majorBidi"/>
                <w:lang w:val="en-US"/>
              </w:rPr>
              <w:t xml:space="preserve"> </w:t>
            </w:r>
            <w:r w:rsidR="00F40648">
              <w:rPr>
                <w:lang w:val="en-US" w:eastAsia="en-US"/>
              </w:rPr>
              <w:fldChar w:fldCharType="begin"/>
            </w:r>
            <w:r w:rsidR="00D6472F">
              <w:rPr>
                <w:lang w:val="en-US" w:eastAsia="en-US"/>
              </w:rPr>
              <w:instrText xml:space="preserve"> ADDIN ZOTERO_ITEM CSL_CITATION {"citationID":"EHajDxoR","properties":{"formattedCitation":"[4]","plainCitation":"[4]","noteIndex":0},"citationItems":[{"id":40200,"uris":["http://zotero.org/groups/2694996/items/5E55FEWC"],"itemData":{"id":40200,"type":"report","abstract":"This guideline covers care and management for adults (aged 18 and over) with type 2 diabetes. It focuses on patient education, dietary advice, managing cardiovascular risk, managing blood glucose levels, and identifying and managing long-term complications","event-place":"London","genre":"NICE guideline","language":"eng","note":"publisher: NICE","number":"NG28","publisher":"NICE","publisher-place":"London","title":"Type 2 diabetes in adults: management","title-short":"Overview | Type 2 diabetes in adults","URL":"https://www.nice.org.uk/guidance/ng28","author":[{"literal":"NICE"}],"accessed":{"date-parts":[["2023",12,7]]},"issued":{"date-parts":[["2015",12,2]]}}}],"schema":"https://github.com/citation-style-language/schema/raw/master/csl-citation.json"} </w:instrText>
            </w:r>
            <w:r w:rsidR="00F40648">
              <w:rPr>
                <w:lang w:val="en-US" w:eastAsia="en-US"/>
              </w:rPr>
              <w:fldChar w:fldCharType="separate"/>
            </w:r>
            <w:r w:rsidR="00D6472F" w:rsidRPr="00D6472F">
              <w:t>[4]</w:t>
            </w:r>
            <w:r w:rsidR="00F40648">
              <w:rPr>
                <w:lang w:val="en-US" w:eastAsia="en-US"/>
              </w:rPr>
              <w:fldChar w:fldCharType="end"/>
            </w:r>
          </w:p>
        </w:tc>
      </w:tr>
      <w:tr w:rsidR="009E34B4" w:rsidRPr="00E1464B" w14:paraId="75D86F8A" w14:textId="77777777" w:rsidTr="00EA3297">
        <w:trPr>
          <w:trHeight w:val="320"/>
        </w:trPr>
        <w:tc>
          <w:tcPr>
            <w:tcW w:w="5807" w:type="dxa"/>
            <w:shd w:val="clear" w:color="auto" w:fill="auto"/>
            <w:vAlign w:val="center"/>
            <w:hideMark/>
          </w:tcPr>
          <w:p w14:paraId="121B0EF5"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Taking Aspirin: Primary Prevention</w:t>
            </w:r>
          </w:p>
        </w:tc>
        <w:tc>
          <w:tcPr>
            <w:tcW w:w="3686" w:type="dxa"/>
            <w:shd w:val="clear" w:color="auto" w:fill="auto"/>
            <w:vAlign w:val="center"/>
            <w:hideMark/>
          </w:tcPr>
          <w:p w14:paraId="33198A39" w14:textId="5FA991C9" w:rsidR="009E34B4" w:rsidRPr="00EA3297" w:rsidRDefault="009E34B4" w:rsidP="00D6472F">
            <w:pPr>
              <w:jc w:val="center"/>
              <w:rPr>
                <w:rFonts w:asciiTheme="majorBidi" w:hAnsiTheme="majorBidi" w:cstheme="majorBidi"/>
                <w:lang w:val="en-US"/>
              </w:rPr>
            </w:pPr>
            <w:r w:rsidRPr="00EA3297">
              <w:rPr>
                <w:rFonts w:asciiTheme="majorBidi" w:hAnsiTheme="majorBidi" w:cstheme="majorBidi"/>
                <w:lang w:val="en-US"/>
              </w:rPr>
              <w:t>59.0%</w:t>
            </w:r>
            <w:r w:rsidR="00F40648">
              <w:rPr>
                <w:rFonts w:asciiTheme="majorBidi" w:hAnsiTheme="majorBidi" w:cstheme="majorBidi"/>
                <w:lang w:val="en-US"/>
              </w:rPr>
              <w:t xml:space="preserve"> </w:t>
            </w:r>
            <w:r w:rsidR="00F40648">
              <w:rPr>
                <w:lang w:val="en-US" w:eastAsia="en-US"/>
              </w:rPr>
              <w:fldChar w:fldCharType="begin"/>
            </w:r>
            <w:r w:rsidR="00D6472F">
              <w:rPr>
                <w:lang w:val="en-US" w:eastAsia="en-US"/>
              </w:rPr>
              <w:instrText xml:space="preserve"> ADDIN ZOTERO_ITEM CSL_CITATION {"citationID":"ELLhCA5B","properties":{"formattedCitation":"[4]","plainCitation":"[4]","noteIndex":0},"citationItems":[{"id":40200,"uris":["http://zotero.org/groups/2694996/items/5E55FEWC"],"itemData":{"id":40200,"type":"report","abstract":"This guideline covers care and management for adults (aged 18 and over) with type 2 diabetes. It focuses on patient education, dietary advice, managing cardiovascular risk, managing blood glucose levels, and identifying and managing long-term complications","event-place":"London","genre":"NICE guideline","language":"eng","note":"publisher: NICE","number":"NG28","publisher":"NICE","publisher-place":"London","title":"Type 2 diabetes in adults: management","title-short":"Overview | Type 2 diabetes in adults","URL":"https://www.nice.org.uk/guidance/ng28","author":[{"literal":"NICE"}],"accessed":{"date-parts":[["2023",12,7]]},"issued":{"date-parts":[["2015",12,2]]}}}],"schema":"https://github.com/citation-style-language/schema/raw/master/csl-citation.json"} </w:instrText>
            </w:r>
            <w:r w:rsidR="00F40648">
              <w:rPr>
                <w:lang w:val="en-US" w:eastAsia="en-US"/>
              </w:rPr>
              <w:fldChar w:fldCharType="separate"/>
            </w:r>
            <w:r w:rsidR="00D6472F" w:rsidRPr="00D6472F">
              <w:t>[4]</w:t>
            </w:r>
            <w:r w:rsidR="00F40648">
              <w:rPr>
                <w:lang w:val="en-US" w:eastAsia="en-US"/>
              </w:rPr>
              <w:fldChar w:fldCharType="end"/>
            </w:r>
          </w:p>
        </w:tc>
      </w:tr>
      <w:tr w:rsidR="009E34B4" w:rsidRPr="00E1464B" w14:paraId="4D67EDF5" w14:textId="77777777" w:rsidTr="00EA3297">
        <w:trPr>
          <w:trHeight w:val="320"/>
        </w:trPr>
        <w:tc>
          <w:tcPr>
            <w:tcW w:w="5807" w:type="dxa"/>
            <w:shd w:val="clear" w:color="auto" w:fill="auto"/>
            <w:vAlign w:val="center"/>
            <w:hideMark/>
          </w:tcPr>
          <w:p w14:paraId="0B3C023D"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Taking Aspirin: Secondary Prevention</w:t>
            </w:r>
          </w:p>
        </w:tc>
        <w:tc>
          <w:tcPr>
            <w:tcW w:w="3686" w:type="dxa"/>
            <w:shd w:val="clear" w:color="auto" w:fill="auto"/>
            <w:vAlign w:val="center"/>
            <w:hideMark/>
          </w:tcPr>
          <w:p w14:paraId="182E9071" w14:textId="6B59B104" w:rsidR="009E34B4" w:rsidRPr="00EA3297" w:rsidRDefault="009E34B4" w:rsidP="00D6472F">
            <w:pPr>
              <w:jc w:val="center"/>
              <w:rPr>
                <w:rFonts w:asciiTheme="majorBidi" w:hAnsiTheme="majorBidi" w:cstheme="majorBidi"/>
                <w:lang w:val="en-US"/>
              </w:rPr>
            </w:pPr>
            <w:r w:rsidRPr="00EA3297">
              <w:rPr>
                <w:rFonts w:asciiTheme="majorBidi" w:hAnsiTheme="majorBidi" w:cstheme="majorBidi"/>
                <w:lang w:val="en-US"/>
              </w:rPr>
              <w:t>88.7%</w:t>
            </w:r>
            <w:r w:rsidR="00F40648">
              <w:rPr>
                <w:rFonts w:asciiTheme="majorBidi" w:hAnsiTheme="majorBidi" w:cstheme="majorBidi"/>
                <w:lang w:val="en-US"/>
              </w:rPr>
              <w:t xml:space="preserve"> </w:t>
            </w:r>
            <w:r w:rsidR="00F40648">
              <w:rPr>
                <w:lang w:val="en-US" w:eastAsia="en-US"/>
              </w:rPr>
              <w:fldChar w:fldCharType="begin"/>
            </w:r>
            <w:r w:rsidR="00D6472F">
              <w:rPr>
                <w:lang w:val="en-US" w:eastAsia="en-US"/>
              </w:rPr>
              <w:instrText xml:space="preserve"> ADDIN ZOTERO_ITEM CSL_CITATION {"citationID":"XvCaVnBA","properties":{"formattedCitation":"[4]","plainCitation":"[4]","noteIndex":0},"citationItems":[{"id":40200,"uris":["http://zotero.org/groups/2694996/items/5E55FEWC"],"itemData":{"id":40200,"type":"report","abstract":"This guideline covers care and management for adults (aged 18 and over) with type 2 diabetes. It focuses on patient education, dietary advice, managing cardiovascular risk, managing blood glucose levels, and identifying and managing long-term complications","event-place":"London","genre":"NICE guideline","language":"eng","note":"publisher: NICE","number":"NG28","publisher":"NICE","publisher-place":"London","title":"Type 2 diabetes in adults: management","title-short":"Overview | Type 2 diabetes in adults","URL":"https://www.nice.org.uk/guidance/ng28","author":[{"literal":"NICE"}],"accessed":{"date-parts":[["2023",12,7]]},"issued":{"date-parts":[["2015",12,2]]}}}],"schema":"https://github.com/citation-style-language/schema/raw/master/csl-citation.json"} </w:instrText>
            </w:r>
            <w:r w:rsidR="00F40648">
              <w:rPr>
                <w:lang w:val="en-US" w:eastAsia="en-US"/>
              </w:rPr>
              <w:fldChar w:fldCharType="separate"/>
            </w:r>
            <w:r w:rsidR="00D6472F" w:rsidRPr="00D6472F">
              <w:t>[4]</w:t>
            </w:r>
            <w:r w:rsidR="00F40648">
              <w:rPr>
                <w:lang w:val="en-US" w:eastAsia="en-US"/>
              </w:rPr>
              <w:fldChar w:fldCharType="end"/>
            </w:r>
          </w:p>
        </w:tc>
      </w:tr>
      <w:tr w:rsidR="009E34B4" w:rsidRPr="00E1464B" w14:paraId="7EC453DD" w14:textId="77777777" w:rsidTr="00EA3297">
        <w:trPr>
          <w:trHeight w:val="320"/>
        </w:trPr>
        <w:tc>
          <w:tcPr>
            <w:tcW w:w="5807" w:type="dxa"/>
            <w:shd w:val="clear" w:color="auto" w:fill="auto"/>
            <w:vAlign w:val="center"/>
          </w:tcPr>
          <w:p w14:paraId="27209E9B"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t>Screened for Eye Disease</w:t>
            </w:r>
          </w:p>
        </w:tc>
        <w:tc>
          <w:tcPr>
            <w:tcW w:w="3686" w:type="dxa"/>
            <w:shd w:val="clear" w:color="auto" w:fill="auto"/>
            <w:vAlign w:val="center"/>
          </w:tcPr>
          <w:p w14:paraId="2971688B" w14:textId="57831D0F" w:rsidR="009E34B4" w:rsidRPr="00EA3297" w:rsidRDefault="009E34B4" w:rsidP="00D6472F">
            <w:pPr>
              <w:jc w:val="center"/>
              <w:rPr>
                <w:rFonts w:asciiTheme="majorBidi" w:hAnsiTheme="majorBidi" w:cstheme="majorBidi"/>
                <w:lang w:val="en-US"/>
              </w:rPr>
            </w:pPr>
            <w:r w:rsidRPr="00EA3297">
              <w:rPr>
                <w:rFonts w:asciiTheme="majorBidi" w:hAnsiTheme="majorBidi" w:cstheme="majorBidi"/>
                <w:lang w:val="en-US"/>
              </w:rPr>
              <w:t>100.0%</w:t>
            </w:r>
            <w:r w:rsidR="00F40648">
              <w:rPr>
                <w:rFonts w:asciiTheme="majorBidi" w:hAnsiTheme="majorBidi" w:cstheme="majorBidi"/>
                <w:lang w:val="en-US"/>
              </w:rPr>
              <w:t xml:space="preserve"> </w:t>
            </w:r>
            <w:r w:rsidR="00F40648">
              <w:rPr>
                <w:lang w:val="en-US" w:eastAsia="en-US"/>
              </w:rPr>
              <w:fldChar w:fldCharType="begin"/>
            </w:r>
            <w:r w:rsidR="00D6472F">
              <w:rPr>
                <w:lang w:val="en-US" w:eastAsia="en-US"/>
              </w:rPr>
              <w:instrText xml:space="preserve"> ADDIN ZOTERO_ITEM CSL_CITATION {"citationID":"bkLkSYfR","properties":{"formattedCitation":"[4]","plainCitation":"[4]","noteIndex":0},"citationItems":[{"id":40200,"uris":["http://zotero.org/groups/2694996/items/5E55FEWC"],"itemData":{"id":40200,"type":"report","abstract":"This guideline covers care and management for adults (aged 18 and over) with type 2 diabetes. It focuses on patient education, dietary advice, managing cardiovascular risk, managing blood glucose levels, and identifying and managing long-term complications","event-place":"London","genre":"NICE guideline","language":"eng","note":"publisher: NICE","number":"NG28","publisher":"NICE","publisher-place":"London","title":"Type 2 diabetes in adults: management","title-short":"Overview | Type 2 diabetes in adults","URL":"https://www.nice.org.uk/guidance/ng28","author":[{"literal":"NICE"}],"accessed":{"date-parts":[["2023",12,7]]},"issued":{"date-parts":[["2015",12,2]]}}}],"schema":"https://github.com/citation-style-language/schema/raw/master/csl-citation.json"} </w:instrText>
            </w:r>
            <w:r w:rsidR="00F40648">
              <w:rPr>
                <w:lang w:val="en-US" w:eastAsia="en-US"/>
              </w:rPr>
              <w:fldChar w:fldCharType="separate"/>
            </w:r>
            <w:r w:rsidR="00D6472F" w:rsidRPr="00D6472F">
              <w:t>[4]</w:t>
            </w:r>
            <w:r w:rsidR="00F40648">
              <w:rPr>
                <w:lang w:val="en-US" w:eastAsia="en-US"/>
              </w:rPr>
              <w:fldChar w:fldCharType="end"/>
            </w:r>
          </w:p>
        </w:tc>
      </w:tr>
      <w:tr w:rsidR="009E34B4" w:rsidRPr="00E1464B" w14:paraId="703E5DBF" w14:textId="77777777" w:rsidTr="00EA3297">
        <w:trPr>
          <w:trHeight w:val="320"/>
        </w:trPr>
        <w:tc>
          <w:tcPr>
            <w:tcW w:w="5807" w:type="dxa"/>
            <w:shd w:val="clear" w:color="auto" w:fill="auto"/>
            <w:vAlign w:val="center"/>
          </w:tcPr>
          <w:p w14:paraId="4CD24E67" w14:textId="77777777" w:rsidR="009E34B4" w:rsidRPr="00EA3297" w:rsidRDefault="009E34B4" w:rsidP="009C2B27">
            <w:pPr>
              <w:rPr>
                <w:rFonts w:asciiTheme="majorBidi" w:hAnsiTheme="majorBidi" w:cstheme="majorBidi"/>
                <w:lang w:val="en-US"/>
              </w:rPr>
            </w:pPr>
            <w:r w:rsidRPr="00EA3297">
              <w:rPr>
                <w:rFonts w:asciiTheme="majorBidi" w:hAnsiTheme="majorBidi" w:cstheme="majorBidi"/>
                <w:lang w:val="en-US"/>
              </w:rPr>
              <w:lastRenderedPageBreak/>
              <w:t>Renal Disease</w:t>
            </w:r>
          </w:p>
        </w:tc>
        <w:tc>
          <w:tcPr>
            <w:tcW w:w="3686" w:type="dxa"/>
            <w:shd w:val="clear" w:color="auto" w:fill="auto"/>
            <w:vAlign w:val="center"/>
          </w:tcPr>
          <w:p w14:paraId="3B16AED8" w14:textId="7A84F919" w:rsidR="009E34B4" w:rsidRPr="00EA3297" w:rsidRDefault="009E34B4" w:rsidP="00D6472F">
            <w:pPr>
              <w:jc w:val="center"/>
              <w:rPr>
                <w:rFonts w:asciiTheme="majorBidi" w:hAnsiTheme="majorBidi" w:cstheme="majorBidi"/>
                <w:lang w:val="en-US"/>
              </w:rPr>
            </w:pPr>
            <w:r w:rsidRPr="00EA3297">
              <w:rPr>
                <w:rFonts w:asciiTheme="majorBidi" w:hAnsiTheme="majorBidi" w:cstheme="majorBidi"/>
                <w:lang w:val="en-US"/>
              </w:rPr>
              <w:t>100.0%</w:t>
            </w:r>
            <w:r w:rsidR="00F40648">
              <w:rPr>
                <w:rFonts w:asciiTheme="majorBidi" w:hAnsiTheme="majorBidi" w:cstheme="majorBidi"/>
                <w:lang w:val="en-US"/>
              </w:rPr>
              <w:t xml:space="preserve"> </w:t>
            </w:r>
            <w:r w:rsidR="00F40648">
              <w:rPr>
                <w:lang w:val="en-US" w:eastAsia="en-US"/>
              </w:rPr>
              <w:fldChar w:fldCharType="begin"/>
            </w:r>
            <w:r w:rsidR="00D6472F">
              <w:rPr>
                <w:lang w:val="en-US" w:eastAsia="en-US"/>
              </w:rPr>
              <w:instrText xml:space="preserve"> ADDIN ZOTERO_ITEM CSL_CITATION {"citationID":"WRADBF1w","properties":{"formattedCitation":"[4]","plainCitation":"[4]","noteIndex":0},"citationItems":[{"id":40200,"uris":["http://zotero.org/groups/2694996/items/5E55FEWC"],"itemData":{"id":40200,"type":"report","abstract":"This guideline covers care and management for adults (aged 18 and over) with type 2 diabetes. It focuses on patient education, dietary advice, managing cardiovascular risk, managing blood glucose levels, and identifying and managing long-term complications","event-place":"London","genre":"NICE guideline","language":"eng","note":"publisher: NICE","number":"NG28","publisher":"NICE","publisher-place":"London","title":"Type 2 diabetes in adults: management","title-short":"Overview | Type 2 diabetes in adults","URL":"https://www.nice.org.uk/guidance/ng28","author":[{"literal":"NICE"}],"accessed":{"date-parts":[["2023",12,7]]},"issued":{"date-parts":[["2015",12,2]]}}}],"schema":"https://github.com/citation-style-language/schema/raw/master/csl-citation.json"} </w:instrText>
            </w:r>
            <w:r w:rsidR="00F40648">
              <w:rPr>
                <w:lang w:val="en-US" w:eastAsia="en-US"/>
              </w:rPr>
              <w:fldChar w:fldCharType="separate"/>
            </w:r>
            <w:r w:rsidR="00D6472F" w:rsidRPr="00D6472F">
              <w:t>[4]</w:t>
            </w:r>
            <w:r w:rsidR="00F40648">
              <w:rPr>
                <w:lang w:val="en-US" w:eastAsia="en-US"/>
              </w:rPr>
              <w:fldChar w:fldCharType="end"/>
            </w:r>
          </w:p>
        </w:tc>
      </w:tr>
    </w:tbl>
    <w:p w14:paraId="5E028553" w14:textId="77777777" w:rsidR="003D63D9" w:rsidRPr="001242C0" w:rsidRDefault="003D63D9">
      <w:pPr>
        <w:spacing w:line="240" w:lineRule="auto"/>
        <w:rPr>
          <w:bCs/>
        </w:rPr>
      </w:pPr>
      <w:r w:rsidRPr="001242C0">
        <w:rPr>
          <w:bCs/>
        </w:rPr>
        <w:br w:type="page"/>
      </w:r>
    </w:p>
    <w:p w14:paraId="21C1A868" w14:textId="77777777" w:rsidR="003D63D9" w:rsidRPr="001242C0" w:rsidRDefault="003D63D9" w:rsidP="003D63D9">
      <w:pPr>
        <w:rPr>
          <w:sz w:val="2"/>
          <w:szCs w:val="2"/>
        </w:rPr>
      </w:pPr>
    </w:p>
    <w:p w14:paraId="1D665CCC" w14:textId="77777777" w:rsidR="003D63D9" w:rsidRPr="001242C0" w:rsidRDefault="003D63D9" w:rsidP="003D63D9">
      <w:pPr>
        <w:rPr>
          <w:bCs/>
          <w:sz w:val="2"/>
          <w:szCs w:val="2"/>
        </w:rPr>
      </w:pPr>
    </w:p>
    <w:p w14:paraId="7B02CEBB" w14:textId="77777777" w:rsidR="003D63D9" w:rsidRPr="001242C0" w:rsidRDefault="003D63D9" w:rsidP="003D63D9">
      <w:pPr>
        <w:rPr>
          <w:bCs/>
          <w:sz w:val="2"/>
          <w:szCs w:val="2"/>
        </w:rPr>
      </w:pPr>
    </w:p>
    <w:p w14:paraId="35C1C6DB" w14:textId="77777777" w:rsidR="003D63D9" w:rsidRPr="001242C0" w:rsidRDefault="003D63D9" w:rsidP="003D63D9">
      <w:pPr>
        <w:ind w:firstLine="720"/>
        <w:rPr>
          <w:sz w:val="2"/>
          <w:szCs w:val="2"/>
        </w:rPr>
      </w:pPr>
    </w:p>
    <w:p w14:paraId="65F6A130" w14:textId="499FCF41" w:rsidR="003D63D9" w:rsidRPr="00340E0F" w:rsidRDefault="003D63D9" w:rsidP="003D63D9">
      <w:pPr>
        <w:pStyle w:val="Caption"/>
        <w:spacing w:before="100" w:after="100"/>
        <w:rPr>
          <w:rFonts w:ascii="Times New Roman" w:hAnsi="Times New Roman"/>
          <w:sz w:val="24"/>
          <w:szCs w:val="24"/>
        </w:rPr>
      </w:pPr>
      <w:r>
        <w:rPr>
          <w:rFonts w:ascii="Times New Roman" w:hAnsi="Times New Roman"/>
          <w:sz w:val="24"/>
          <w:szCs w:val="24"/>
        </w:rPr>
        <w:t xml:space="preserve">Supplementary </w:t>
      </w:r>
      <w:r w:rsidRPr="00340E0F">
        <w:rPr>
          <w:rFonts w:ascii="Times New Roman" w:hAnsi="Times New Roman"/>
          <w:sz w:val="24"/>
          <w:szCs w:val="24"/>
        </w:rPr>
        <w:t xml:space="preserve">Table </w:t>
      </w:r>
      <w:r>
        <w:rPr>
          <w:rFonts w:ascii="Times New Roman" w:hAnsi="Times New Roman"/>
          <w:sz w:val="24"/>
          <w:szCs w:val="24"/>
        </w:rPr>
        <w:t>S2</w:t>
      </w:r>
      <w:r>
        <w:rPr>
          <w:rFonts w:ascii="Times New Roman" w:hAnsi="Times New Roman"/>
          <w:sz w:val="24"/>
          <w:szCs w:val="24"/>
        </w:rPr>
        <w:tab/>
      </w:r>
      <w:r w:rsidRPr="00340E0F">
        <w:rPr>
          <w:rFonts w:ascii="Times New Roman" w:hAnsi="Times New Roman"/>
          <w:sz w:val="24"/>
          <w:szCs w:val="24"/>
        </w:rPr>
        <w:t xml:space="preserve"> Cost per Diabetes Complication or Event, Adjusted to </w:t>
      </w:r>
      <w:r w:rsidR="00FE424D">
        <w:rPr>
          <w:rFonts w:ascii="Times New Roman" w:hAnsi="Times New Roman"/>
          <w:sz w:val="24"/>
          <w:szCs w:val="24"/>
        </w:rPr>
        <w:t>EUR</w:t>
      </w:r>
      <w:r>
        <w:rPr>
          <w:rFonts w:ascii="Times New Roman" w:hAnsi="Times New Roman"/>
          <w:sz w:val="24"/>
          <w:szCs w:val="24"/>
        </w:rPr>
        <w:t xml:space="preserve"> </w:t>
      </w:r>
      <w:r w:rsidRPr="00340E0F">
        <w:rPr>
          <w:rFonts w:ascii="Times New Roman" w:hAnsi="Times New Roman"/>
          <w:sz w:val="24"/>
          <w:szCs w:val="24"/>
        </w:rPr>
        <w:t>2022</w:t>
      </w: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70" w:type="dxa"/>
          <w:right w:w="70" w:type="dxa"/>
        </w:tblCellMar>
        <w:tblLook w:val="04A0" w:firstRow="1" w:lastRow="0" w:firstColumn="1" w:lastColumn="0" w:noHBand="0" w:noVBand="1"/>
      </w:tblPr>
      <w:tblGrid>
        <w:gridCol w:w="4626"/>
        <w:gridCol w:w="3238"/>
        <w:gridCol w:w="1136"/>
      </w:tblGrid>
      <w:tr w:rsidR="005206E4" w:rsidRPr="00E1464B" w14:paraId="4F306CB6" w14:textId="77777777" w:rsidTr="00FD4D21">
        <w:trPr>
          <w:trHeight w:val="317"/>
          <w:tblHeader/>
        </w:trPr>
        <w:tc>
          <w:tcPr>
            <w:tcW w:w="4626" w:type="dxa"/>
            <w:tcBorders>
              <w:bottom w:val="single" w:sz="6" w:space="0" w:color="auto"/>
              <w:right w:val="single" w:sz="6" w:space="0" w:color="auto"/>
            </w:tcBorders>
            <w:shd w:val="clear" w:color="auto" w:fill="auto"/>
            <w:hideMark/>
          </w:tcPr>
          <w:p w14:paraId="4DA6CFE0"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 </w:t>
            </w:r>
          </w:p>
        </w:tc>
        <w:tc>
          <w:tcPr>
            <w:tcW w:w="3238" w:type="dxa"/>
            <w:vMerge w:val="restart"/>
            <w:tcBorders>
              <w:left w:val="single" w:sz="6" w:space="0" w:color="auto"/>
              <w:bottom w:val="single" w:sz="6" w:space="0" w:color="auto"/>
              <w:right w:val="single" w:sz="6" w:space="0" w:color="auto"/>
            </w:tcBorders>
            <w:shd w:val="clear" w:color="auto" w:fill="auto"/>
            <w:vAlign w:val="center"/>
            <w:hideMark/>
          </w:tcPr>
          <w:p w14:paraId="138198F9" w14:textId="2E34A074" w:rsidR="005206E4" w:rsidRPr="00E1464B" w:rsidRDefault="005206E4" w:rsidP="009C2B27">
            <w:pPr>
              <w:jc w:val="center"/>
              <w:rPr>
                <w:b/>
                <w:bCs/>
                <w:color w:val="000000"/>
                <w:sz w:val="22"/>
                <w:szCs w:val="22"/>
                <w:lang w:val="en-US"/>
              </w:rPr>
            </w:pPr>
            <w:r w:rsidRPr="00E1464B">
              <w:rPr>
                <w:b/>
                <w:bCs/>
                <w:color w:val="000000"/>
                <w:sz w:val="22"/>
                <w:szCs w:val="22"/>
                <w:lang w:val="en-US"/>
              </w:rPr>
              <w:t>Adjusted Diabetes Complication Costs (</w:t>
            </w:r>
            <w:r w:rsidR="00874FFC">
              <w:rPr>
                <w:b/>
                <w:bCs/>
                <w:color w:val="000000"/>
                <w:sz w:val="22"/>
                <w:szCs w:val="22"/>
                <w:lang w:val="en-US"/>
              </w:rPr>
              <w:t>E</w:t>
            </w:r>
            <w:r w:rsidR="005C080B">
              <w:rPr>
                <w:b/>
                <w:bCs/>
                <w:color w:val="000000"/>
                <w:sz w:val="22"/>
                <w:szCs w:val="22"/>
                <w:lang w:val="en-US"/>
              </w:rPr>
              <w:t>uro</w:t>
            </w:r>
            <w:r w:rsidR="00874FFC">
              <w:rPr>
                <w:b/>
                <w:bCs/>
                <w:color w:val="000000"/>
                <w:sz w:val="22"/>
                <w:szCs w:val="22"/>
                <w:lang w:val="en-US"/>
              </w:rPr>
              <w:t xml:space="preserve"> </w:t>
            </w:r>
            <w:r w:rsidRPr="00E1464B">
              <w:rPr>
                <w:b/>
                <w:bCs/>
                <w:color w:val="000000"/>
                <w:sz w:val="22"/>
                <w:szCs w:val="22"/>
                <w:lang w:val="en-US"/>
              </w:rPr>
              <w:t>2022)</w:t>
            </w:r>
          </w:p>
        </w:tc>
        <w:tc>
          <w:tcPr>
            <w:tcW w:w="1136" w:type="dxa"/>
            <w:vMerge w:val="restart"/>
            <w:tcBorders>
              <w:left w:val="single" w:sz="6" w:space="0" w:color="auto"/>
              <w:bottom w:val="single" w:sz="6" w:space="0" w:color="auto"/>
            </w:tcBorders>
            <w:shd w:val="clear" w:color="auto" w:fill="auto"/>
            <w:vAlign w:val="center"/>
            <w:hideMark/>
          </w:tcPr>
          <w:p w14:paraId="6DD63EB4" w14:textId="77777777" w:rsidR="005206E4" w:rsidRPr="00E1464B" w:rsidRDefault="005206E4" w:rsidP="009C2B27">
            <w:pPr>
              <w:jc w:val="center"/>
              <w:rPr>
                <w:b/>
                <w:bCs/>
                <w:color w:val="000000"/>
                <w:sz w:val="22"/>
                <w:szCs w:val="22"/>
                <w:lang w:val="en-US"/>
              </w:rPr>
            </w:pPr>
            <w:r w:rsidRPr="00E1464B">
              <w:rPr>
                <w:b/>
                <w:bCs/>
                <w:color w:val="000000"/>
                <w:sz w:val="22"/>
                <w:szCs w:val="22"/>
                <w:lang w:val="en-US"/>
              </w:rPr>
              <w:t>Reference</w:t>
            </w:r>
          </w:p>
        </w:tc>
      </w:tr>
      <w:tr w:rsidR="005206E4" w:rsidRPr="00E1464B" w14:paraId="463AF115" w14:textId="77777777" w:rsidTr="00FD4D21">
        <w:trPr>
          <w:trHeight w:val="317"/>
          <w:tblHeader/>
        </w:trPr>
        <w:tc>
          <w:tcPr>
            <w:tcW w:w="4626" w:type="dxa"/>
            <w:tcBorders>
              <w:top w:val="single" w:sz="6" w:space="0" w:color="auto"/>
              <w:bottom w:val="single" w:sz="6" w:space="0" w:color="auto"/>
              <w:right w:val="single" w:sz="6" w:space="0" w:color="auto"/>
            </w:tcBorders>
            <w:shd w:val="clear" w:color="auto" w:fill="auto"/>
            <w:vAlign w:val="center"/>
            <w:hideMark/>
          </w:tcPr>
          <w:p w14:paraId="0FC75C8F" w14:textId="77777777" w:rsidR="005206E4" w:rsidRPr="005206E4" w:rsidRDefault="005206E4" w:rsidP="009C2B27">
            <w:pPr>
              <w:pStyle w:val="Tabletext"/>
              <w:spacing w:before="0" w:after="0"/>
              <w:rPr>
                <w:rFonts w:ascii="Times New Roman" w:hAnsi="Times New Roman"/>
                <w:b/>
                <w:bCs/>
                <w:sz w:val="22"/>
                <w:szCs w:val="22"/>
              </w:rPr>
            </w:pPr>
            <w:r w:rsidRPr="005206E4">
              <w:rPr>
                <w:rFonts w:ascii="Times New Roman" w:hAnsi="Times New Roman"/>
                <w:b/>
                <w:bCs/>
                <w:sz w:val="22"/>
                <w:szCs w:val="22"/>
              </w:rPr>
              <w:t xml:space="preserve">Description of Event or State </w:t>
            </w:r>
          </w:p>
        </w:tc>
        <w:tc>
          <w:tcPr>
            <w:tcW w:w="3238" w:type="dxa"/>
            <w:vMerge/>
            <w:tcBorders>
              <w:top w:val="single" w:sz="6" w:space="0" w:color="auto"/>
              <w:left w:val="single" w:sz="6" w:space="0" w:color="auto"/>
              <w:bottom w:val="single" w:sz="6" w:space="0" w:color="auto"/>
              <w:right w:val="single" w:sz="6" w:space="0" w:color="auto"/>
            </w:tcBorders>
            <w:vAlign w:val="center"/>
            <w:hideMark/>
          </w:tcPr>
          <w:p w14:paraId="6E3696A3" w14:textId="77777777" w:rsidR="005206E4" w:rsidRPr="00E1464B" w:rsidRDefault="005206E4" w:rsidP="009C2B27">
            <w:pPr>
              <w:jc w:val="center"/>
              <w:rPr>
                <w:b/>
                <w:bCs/>
                <w:color w:val="000000"/>
                <w:sz w:val="22"/>
                <w:szCs w:val="22"/>
                <w:lang w:val="en-US"/>
              </w:rPr>
            </w:pPr>
          </w:p>
        </w:tc>
        <w:tc>
          <w:tcPr>
            <w:tcW w:w="1136" w:type="dxa"/>
            <w:vMerge/>
            <w:tcBorders>
              <w:top w:val="single" w:sz="6" w:space="0" w:color="auto"/>
              <w:left w:val="single" w:sz="6" w:space="0" w:color="auto"/>
              <w:bottom w:val="single" w:sz="6" w:space="0" w:color="auto"/>
            </w:tcBorders>
            <w:vAlign w:val="center"/>
            <w:hideMark/>
          </w:tcPr>
          <w:p w14:paraId="3F3DF05D" w14:textId="77777777" w:rsidR="005206E4" w:rsidRPr="00E1464B" w:rsidRDefault="005206E4" w:rsidP="009C2B27">
            <w:pPr>
              <w:jc w:val="center"/>
              <w:rPr>
                <w:b/>
                <w:bCs/>
                <w:color w:val="000000"/>
                <w:sz w:val="22"/>
                <w:szCs w:val="22"/>
                <w:lang w:val="en-US"/>
              </w:rPr>
            </w:pPr>
          </w:p>
        </w:tc>
      </w:tr>
      <w:tr w:rsidR="005206E4" w:rsidRPr="00E1464B" w14:paraId="41499242"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hideMark/>
          </w:tcPr>
          <w:p w14:paraId="5E3F8F8A"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Myocardial Infarction, Year of Event</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77283F7" w14:textId="77777777" w:rsidR="005206E4" w:rsidRPr="00E1464B" w:rsidRDefault="005206E4" w:rsidP="009C2B27">
            <w:pPr>
              <w:jc w:val="center"/>
              <w:rPr>
                <w:color w:val="000000"/>
                <w:sz w:val="22"/>
                <w:szCs w:val="22"/>
                <w:lang w:eastAsia="en-US"/>
              </w:rPr>
            </w:pPr>
            <w:r w:rsidRPr="00E1464B">
              <w:rPr>
                <w:color w:val="000000"/>
                <w:sz w:val="22"/>
                <w:szCs w:val="22"/>
              </w:rPr>
              <w:t>7,415.13</w:t>
            </w:r>
          </w:p>
        </w:tc>
        <w:tc>
          <w:tcPr>
            <w:tcW w:w="1136" w:type="dxa"/>
            <w:tcBorders>
              <w:top w:val="single" w:sz="6" w:space="0" w:color="auto"/>
              <w:left w:val="single" w:sz="6" w:space="0" w:color="auto"/>
              <w:bottom w:val="single" w:sz="6" w:space="0" w:color="auto"/>
            </w:tcBorders>
            <w:shd w:val="clear" w:color="auto" w:fill="auto"/>
            <w:vAlign w:val="center"/>
          </w:tcPr>
          <w:p w14:paraId="0F3D649D" w14:textId="3F975184" w:rsidR="005206E4" w:rsidRPr="00E1464B" w:rsidRDefault="008122DA" w:rsidP="00D6472F">
            <w:pPr>
              <w:jc w:val="center"/>
              <w:rPr>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1jaKV19c","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2B026D19"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hideMark/>
          </w:tcPr>
          <w:p w14:paraId="3E7CC2CC"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Myocardial Infarction, each Subsequent Year</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349D743" w14:textId="77777777" w:rsidR="005206E4" w:rsidRPr="00E1464B" w:rsidRDefault="005206E4" w:rsidP="009C2B27">
            <w:pPr>
              <w:jc w:val="center"/>
              <w:rPr>
                <w:color w:val="000000"/>
                <w:sz w:val="22"/>
                <w:szCs w:val="22"/>
                <w:lang w:eastAsia="en-US"/>
              </w:rPr>
            </w:pPr>
            <w:r w:rsidRPr="00E1464B">
              <w:rPr>
                <w:color w:val="000000"/>
                <w:sz w:val="22"/>
                <w:szCs w:val="22"/>
              </w:rPr>
              <w:t>1,043.07</w:t>
            </w:r>
          </w:p>
        </w:tc>
        <w:tc>
          <w:tcPr>
            <w:tcW w:w="1136" w:type="dxa"/>
            <w:tcBorders>
              <w:top w:val="single" w:sz="6" w:space="0" w:color="auto"/>
              <w:left w:val="single" w:sz="6" w:space="0" w:color="auto"/>
              <w:bottom w:val="single" w:sz="6" w:space="0" w:color="auto"/>
            </w:tcBorders>
            <w:shd w:val="clear" w:color="auto" w:fill="auto"/>
            <w:vAlign w:val="center"/>
          </w:tcPr>
          <w:p w14:paraId="52D4064C" w14:textId="45122214" w:rsidR="005206E4" w:rsidRPr="00E1464B" w:rsidRDefault="007D6183" w:rsidP="00D6472F">
            <w:pPr>
              <w:jc w:val="center"/>
              <w:rPr>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iXHvKEfG","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383BCEB4"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hideMark/>
          </w:tcPr>
          <w:p w14:paraId="1720299B"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Angina, Year of Event</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7E8EAC3" w14:textId="77777777" w:rsidR="005206E4" w:rsidRPr="00E1464B" w:rsidRDefault="005206E4" w:rsidP="009C2B27">
            <w:pPr>
              <w:jc w:val="center"/>
              <w:rPr>
                <w:color w:val="000000"/>
                <w:sz w:val="22"/>
                <w:szCs w:val="22"/>
                <w:lang w:eastAsia="en-US"/>
              </w:rPr>
            </w:pPr>
            <w:r w:rsidRPr="00E1464B">
              <w:rPr>
                <w:color w:val="000000"/>
                <w:sz w:val="22"/>
                <w:szCs w:val="22"/>
              </w:rPr>
              <w:t>4,165.12</w:t>
            </w:r>
          </w:p>
        </w:tc>
        <w:tc>
          <w:tcPr>
            <w:tcW w:w="1136" w:type="dxa"/>
            <w:tcBorders>
              <w:top w:val="single" w:sz="6" w:space="0" w:color="auto"/>
              <w:left w:val="single" w:sz="6" w:space="0" w:color="auto"/>
              <w:bottom w:val="single" w:sz="6" w:space="0" w:color="auto"/>
            </w:tcBorders>
            <w:shd w:val="clear" w:color="auto" w:fill="auto"/>
            <w:vAlign w:val="center"/>
          </w:tcPr>
          <w:p w14:paraId="4D83114E" w14:textId="28F1DA04" w:rsidR="005206E4" w:rsidRPr="00E1464B" w:rsidRDefault="007D6183" w:rsidP="00D6472F">
            <w:pPr>
              <w:jc w:val="center"/>
              <w:rPr>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pnUsYsVf","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65301F4C"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tcPr>
          <w:p w14:paraId="6975A269"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Angina, Each Subsequent Year</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tcPr>
          <w:p w14:paraId="60E479DF" w14:textId="77777777" w:rsidR="005206E4" w:rsidRPr="00E1464B" w:rsidRDefault="005206E4" w:rsidP="009C2B27">
            <w:pPr>
              <w:jc w:val="center"/>
              <w:rPr>
                <w:color w:val="000000"/>
                <w:sz w:val="22"/>
                <w:szCs w:val="22"/>
                <w:lang w:eastAsia="en-US"/>
              </w:rPr>
            </w:pPr>
            <w:r w:rsidRPr="00E1464B">
              <w:rPr>
                <w:color w:val="000000"/>
                <w:sz w:val="22"/>
                <w:szCs w:val="22"/>
              </w:rPr>
              <w:t>382.84</w:t>
            </w:r>
          </w:p>
        </w:tc>
        <w:tc>
          <w:tcPr>
            <w:tcW w:w="1136" w:type="dxa"/>
            <w:tcBorders>
              <w:top w:val="single" w:sz="6" w:space="0" w:color="auto"/>
              <w:left w:val="single" w:sz="6" w:space="0" w:color="auto"/>
              <w:bottom w:val="single" w:sz="6" w:space="0" w:color="auto"/>
            </w:tcBorders>
            <w:shd w:val="clear" w:color="auto" w:fill="auto"/>
            <w:vAlign w:val="center"/>
          </w:tcPr>
          <w:p w14:paraId="38245726" w14:textId="471B8585" w:rsidR="005206E4" w:rsidRPr="00E1464B" w:rsidRDefault="007D6183" w:rsidP="00D6472F">
            <w:pPr>
              <w:jc w:val="center"/>
              <w:rPr>
                <w:noProof/>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Sq7FtutI","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31BDE33F"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hideMark/>
          </w:tcPr>
          <w:p w14:paraId="022DA64B"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Congestive Heart Failure, Year of Onset</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C512C24" w14:textId="77777777" w:rsidR="005206E4" w:rsidRPr="00E1464B" w:rsidRDefault="005206E4" w:rsidP="009C2B27">
            <w:pPr>
              <w:jc w:val="center"/>
              <w:rPr>
                <w:color w:val="000000"/>
                <w:sz w:val="22"/>
                <w:szCs w:val="22"/>
                <w:lang w:eastAsia="en-US"/>
              </w:rPr>
            </w:pPr>
            <w:r w:rsidRPr="00E1464B">
              <w:rPr>
                <w:color w:val="000000"/>
                <w:sz w:val="22"/>
                <w:szCs w:val="22"/>
              </w:rPr>
              <w:t>4,622.68</w:t>
            </w:r>
          </w:p>
        </w:tc>
        <w:tc>
          <w:tcPr>
            <w:tcW w:w="1136" w:type="dxa"/>
            <w:tcBorders>
              <w:top w:val="single" w:sz="6" w:space="0" w:color="auto"/>
              <w:left w:val="single" w:sz="6" w:space="0" w:color="auto"/>
              <w:bottom w:val="single" w:sz="6" w:space="0" w:color="auto"/>
            </w:tcBorders>
            <w:shd w:val="clear" w:color="auto" w:fill="auto"/>
            <w:vAlign w:val="center"/>
          </w:tcPr>
          <w:p w14:paraId="411730F4" w14:textId="29BE5DCD" w:rsidR="005206E4" w:rsidRPr="00E1464B" w:rsidRDefault="00763E94" w:rsidP="00D6472F">
            <w:pPr>
              <w:jc w:val="center"/>
              <w:rPr>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1HJDpE2N","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3B9D984A"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hideMark/>
          </w:tcPr>
          <w:p w14:paraId="5CC3C339"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Congestive Heart Failure, Each Subsequent Year</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D254BA7" w14:textId="77777777" w:rsidR="005206E4" w:rsidRPr="00E1464B" w:rsidRDefault="005206E4" w:rsidP="009C2B27">
            <w:pPr>
              <w:jc w:val="center"/>
              <w:rPr>
                <w:color w:val="000000"/>
                <w:sz w:val="22"/>
                <w:szCs w:val="22"/>
                <w:lang w:eastAsia="en-US"/>
              </w:rPr>
            </w:pPr>
            <w:r w:rsidRPr="00E1464B">
              <w:rPr>
                <w:color w:val="000000"/>
                <w:sz w:val="22"/>
                <w:szCs w:val="22"/>
              </w:rPr>
              <w:t>233.39</w:t>
            </w:r>
          </w:p>
        </w:tc>
        <w:tc>
          <w:tcPr>
            <w:tcW w:w="1136" w:type="dxa"/>
            <w:tcBorders>
              <w:top w:val="single" w:sz="6" w:space="0" w:color="auto"/>
              <w:left w:val="single" w:sz="6" w:space="0" w:color="auto"/>
              <w:bottom w:val="single" w:sz="6" w:space="0" w:color="auto"/>
            </w:tcBorders>
            <w:shd w:val="clear" w:color="auto" w:fill="auto"/>
            <w:vAlign w:val="center"/>
          </w:tcPr>
          <w:p w14:paraId="7AD43FB9" w14:textId="1F41CB68" w:rsidR="005206E4" w:rsidRPr="00E1464B" w:rsidRDefault="00763E94" w:rsidP="00D6472F">
            <w:pPr>
              <w:jc w:val="center"/>
              <w:rPr>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leQT648w","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6300FA20"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hideMark/>
          </w:tcPr>
          <w:p w14:paraId="27E820EE"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Stroke, Year of Event</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F442055" w14:textId="77777777" w:rsidR="005206E4" w:rsidRPr="00E1464B" w:rsidRDefault="005206E4" w:rsidP="009C2B27">
            <w:pPr>
              <w:jc w:val="center"/>
              <w:rPr>
                <w:color w:val="000000"/>
                <w:sz w:val="22"/>
                <w:szCs w:val="22"/>
                <w:lang w:eastAsia="en-US"/>
              </w:rPr>
            </w:pPr>
            <w:r w:rsidRPr="00E1464B">
              <w:rPr>
                <w:color w:val="000000"/>
                <w:sz w:val="22"/>
                <w:szCs w:val="22"/>
              </w:rPr>
              <w:t>7,350.64</w:t>
            </w:r>
          </w:p>
        </w:tc>
        <w:tc>
          <w:tcPr>
            <w:tcW w:w="1136" w:type="dxa"/>
            <w:tcBorders>
              <w:top w:val="single" w:sz="6" w:space="0" w:color="auto"/>
              <w:left w:val="single" w:sz="6" w:space="0" w:color="auto"/>
              <w:bottom w:val="single" w:sz="6" w:space="0" w:color="auto"/>
            </w:tcBorders>
            <w:shd w:val="clear" w:color="auto" w:fill="auto"/>
            <w:vAlign w:val="center"/>
          </w:tcPr>
          <w:p w14:paraId="43991680" w14:textId="0D275DBC" w:rsidR="005206E4" w:rsidRPr="00E1464B" w:rsidRDefault="00763E94" w:rsidP="00D6472F">
            <w:pPr>
              <w:jc w:val="center"/>
              <w:rPr>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em98IZl2","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43AE5B94"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hideMark/>
          </w:tcPr>
          <w:p w14:paraId="37887E5C"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Stroke, each Subsequent Year</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A645602" w14:textId="77777777" w:rsidR="005206E4" w:rsidRPr="00E1464B" w:rsidRDefault="005206E4" w:rsidP="009C2B27">
            <w:pPr>
              <w:jc w:val="center"/>
              <w:rPr>
                <w:color w:val="000000"/>
                <w:sz w:val="22"/>
                <w:szCs w:val="22"/>
                <w:lang w:eastAsia="en-US"/>
              </w:rPr>
            </w:pPr>
            <w:r w:rsidRPr="00E1464B">
              <w:rPr>
                <w:color w:val="000000"/>
                <w:sz w:val="22"/>
                <w:szCs w:val="22"/>
              </w:rPr>
              <w:t>659.21</w:t>
            </w:r>
          </w:p>
        </w:tc>
        <w:tc>
          <w:tcPr>
            <w:tcW w:w="1136" w:type="dxa"/>
            <w:tcBorders>
              <w:top w:val="single" w:sz="6" w:space="0" w:color="auto"/>
              <w:left w:val="single" w:sz="6" w:space="0" w:color="auto"/>
              <w:bottom w:val="single" w:sz="6" w:space="0" w:color="auto"/>
            </w:tcBorders>
            <w:shd w:val="clear" w:color="auto" w:fill="auto"/>
            <w:vAlign w:val="center"/>
          </w:tcPr>
          <w:p w14:paraId="46444240" w14:textId="01FDF060" w:rsidR="005206E4" w:rsidRPr="00E1464B" w:rsidRDefault="00763E94" w:rsidP="00D6472F">
            <w:pPr>
              <w:jc w:val="center"/>
              <w:rPr>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Y1gJYarV","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4921D82B"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hideMark/>
          </w:tcPr>
          <w:p w14:paraId="12FC1DCD"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Stroke death within 30 days</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D0FFD90" w14:textId="77777777" w:rsidR="005206E4" w:rsidRPr="00E1464B" w:rsidRDefault="005206E4" w:rsidP="009C2B27">
            <w:pPr>
              <w:jc w:val="center"/>
              <w:rPr>
                <w:color w:val="000000"/>
                <w:sz w:val="22"/>
                <w:szCs w:val="22"/>
                <w:lang w:eastAsia="en-US"/>
              </w:rPr>
            </w:pPr>
            <w:r w:rsidRPr="00E1464B">
              <w:rPr>
                <w:color w:val="000000"/>
                <w:sz w:val="22"/>
                <w:szCs w:val="22"/>
              </w:rPr>
              <w:t>3,993.16</w:t>
            </w:r>
          </w:p>
        </w:tc>
        <w:tc>
          <w:tcPr>
            <w:tcW w:w="1136" w:type="dxa"/>
            <w:tcBorders>
              <w:top w:val="single" w:sz="6" w:space="0" w:color="auto"/>
              <w:left w:val="single" w:sz="6" w:space="0" w:color="auto"/>
              <w:bottom w:val="single" w:sz="6" w:space="0" w:color="auto"/>
            </w:tcBorders>
            <w:shd w:val="clear" w:color="auto" w:fill="auto"/>
            <w:vAlign w:val="center"/>
          </w:tcPr>
          <w:p w14:paraId="197F7114" w14:textId="0F982EC2" w:rsidR="005206E4" w:rsidRPr="00E1464B" w:rsidRDefault="00763E94" w:rsidP="00D6472F">
            <w:pPr>
              <w:jc w:val="center"/>
              <w:rPr>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jcGRak8i","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00998D1D"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hideMark/>
          </w:tcPr>
          <w:p w14:paraId="326EC389"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Peripheral Vascular Disease, Year of Event</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E503768" w14:textId="77777777" w:rsidR="005206E4" w:rsidRPr="00E1464B" w:rsidRDefault="005206E4" w:rsidP="009C2B27">
            <w:pPr>
              <w:jc w:val="center"/>
              <w:rPr>
                <w:color w:val="000000"/>
                <w:sz w:val="22"/>
                <w:szCs w:val="22"/>
                <w:lang w:eastAsia="en-US"/>
              </w:rPr>
            </w:pPr>
            <w:r w:rsidRPr="00E1464B">
              <w:rPr>
                <w:color w:val="000000"/>
                <w:sz w:val="22"/>
                <w:szCs w:val="22"/>
              </w:rPr>
              <w:t>6,981.11</w:t>
            </w:r>
          </w:p>
        </w:tc>
        <w:tc>
          <w:tcPr>
            <w:tcW w:w="1136" w:type="dxa"/>
            <w:tcBorders>
              <w:top w:val="single" w:sz="6" w:space="0" w:color="auto"/>
              <w:left w:val="single" w:sz="6" w:space="0" w:color="auto"/>
              <w:bottom w:val="single" w:sz="6" w:space="0" w:color="auto"/>
            </w:tcBorders>
            <w:shd w:val="clear" w:color="auto" w:fill="auto"/>
            <w:vAlign w:val="center"/>
          </w:tcPr>
          <w:p w14:paraId="466A8C6A" w14:textId="1851F0DB" w:rsidR="005206E4" w:rsidRPr="00E1464B" w:rsidRDefault="00763E94" w:rsidP="00D6472F">
            <w:pPr>
              <w:jc w:val="center"/>
              <w:rPr>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sOrtVsfY","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19208932"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tcPr>
          <w:p w14:paraId="1DC73368"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Peripheral Vascular Disease, each Subsequent Year</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tcPr>
          <w:p w14:paraId="7E0BD427" w14:textId="77777777" w:rsidR="005206E4" w:rsidRPr="00E1464B" w:rsidRDefault="005206E4" w:rsidP="009C2B27">
            <w:pPr>
              <w:jc w:val="center"/>
              <w:rPr>
                <w:color w:val="000000"/>
                <w:sz w:val="22"/>
                <w:szCs w:val="22"/>
                <w:lang w:eastAsia="en-US"/>
              </w:rPr>
            </w:pPr>
            <w:r w:rsidRPr="00E1464B">
              <w:rPr>
                <w:color w:val="000000"/>
                <w:sz w:val="22"/>
                <w:szCs w:val="22"/>
              </w:rPr>
              <w:t>6,981.11</w:t>
            </w:r>
          </w:p>
        </w:tc>
        <w:tc>
          <w:tcPr>
            <w:tcW w:w="1136" w:type="dxa"/>
            <w:tcBorders>
              <w:top w:val="single" w:sz="6" w:space="0" w:color="auto"/>
              <w:left w:val="single" w:sz="6" w:space="0" w:color="auto"/>
              <w:bottom w:val="single" w:sz="6" w:space="0" w:color="auto"/>
            </w:tcBorders>
            <w:shd w:val="clear" w:color="auto" w:fill="auto"/>
            <w:vAlign w:val="center"/>
          </w:tcPr>
          <w:p w14:paraId="26D6CA6D" w14:textId="348C32E3" w:rsidR="005206E4" w:rsidRPr="00E1464B" w:rsidRDefault="00763E94" w:rsidP="00D6472F">
            <w:pPr>
              <w:jc w:val="center"/>
              <w:rPr>
                <w:noProof/>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G98FvMI4","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4B5290B2"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hideMark/>
          </w:tcPr>
          <w:p w14:paraId="103C1597"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Hemodialysis, 1st Year</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C14EDD6" w14:textId="77777777" w:rsidR="005206E4" w:rsidRPr="00E1464B" w:rsidRDefault="005206E4" w:rsidP="009C2B27">
            <w:pPr>
              <w:jc w:val="center"/>
              <w:rPr>
                <w:color w:val="000000"/>
                <w:sz w:val="22"/>
                <w:szCs w:val="22"/>
                <w:lang w:eastAsia="en-US"/>
              </w:rPr>
            </w:pPr>
            <w:r w:rsidRPr="00E1464B">
              <w:rPr>
                <w:color w:val="000000"/>
                <w:sz w:val="22"/>
                <w:szCs w:val="22"/>
              </w:rPr>
              <w:t>43,061.80</w:t>
            </w:r>
          </w:p>
        </w:tc>
        <w:tc>
          <w:tcPr>
            <w:tcW w:w="1136" w:type="dxa"/>
            <w:tcBorders>
              <w:top w:val="single" w:sz="6" w:space="0" w:color="auto"/>
              <w:left w:val="single" w:sz="6" w:space="0" w:color="auto"/>
              <w:bottom w:val="single" w:sz="6" w:space="0" w:color="auto"/>
            </w:tcBorders>
            <w:shd w:val="clear" w:color="auto" w:fill="auto"/>
            <w:vAlign w:val="center"/>
          </w:tcPr>
          <w:p w14:paraId="79F51C7B" w14:textId="1C7C53E5" w:rsidR="005206E4" w:rsidRPr="00E1464B" w:rsidRDefault="00763E94" w:rsidP="00D6472F">
            <w:pPr>
              <w:jc w:val="center"/>
              <w:rPr>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9XJkKNnX","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6ECFFD0A"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tcPr>
          <w:p w14:paraId="3985D9CD"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Hemodialysis, each Subsequent Year</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tcPr>
          <w:p w14:paraId="5F015ED8" w14:textId="77777777" w:rsidR="005206E4" w:rsidRPr="00E1464B" w:rsidRDefault="005206E4" w:rsidP="009C2B27">
            <w:pPr>
              <w:jc w:val="center"/>
              <w:rPr>
                <w:color w:val="000000"/>
                <w:sz w:val="22"/>
                <w:szCs w:val="22"/>
                <w:lang w:eastAsia="en-US"/>
              </w:rPr>
            </w:pPr>
            <w:r w:rsidRPr="00E1464B">
              <w:rPr>
                <w:color w:val="000000"/>
                <w:sz w:val="22"/>
                <w:szCs w:val="22"/>
              </w:rPr>
              <w:t>43,258.33</w:t>
            </w:r>
          </w:p>
        </w:tc>
        <w:tc>
          <w:tcPr>
            <w:tcW w:w="1136" w:type="dxa"/>
            <w:tcBorders>
              <w:top w:val="single" w:sz="6" w:space="0" w:color="auto"/>
              <w:left w:val="single" w:sz="6" w:space="0" w:color="auto"/>
              <w:bottom w:val="single" w:sz="6" w:space="0" w:color="auto"/>
            </w:tcBorders>
            <w:shd w:val="clear" w:color="auto" w:fill="auto"/>
            <w:vAlign w:val="center"/>
          </w:tcPr>
          <w:p w14:paraId="52A06859" w14:textId="34EFC8E5" w:rsidR="005206E4" w:rsidRPr="00E1464B" w:rsidRDefault="00763E94" w:rsidP="00D6472F">
            <w:pPr>
              <w:jc w:val="center"/>
              <w:rPr>
                <w:noProof/>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aKsgvOJM","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1D94B77F"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tcPr>
          <w:p w14:paraId="3C2B5940"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Peritoneal Dialysis, 1st Year</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tcPr>
          <w:p w14:paraId="660BC663" w14:textId="77777777" w:rsidR="005206E4" w:rsidRPr="00E1464B" w:rsidRDefault="005206E4" w:rsidP="009C2B27">
            <w:pPr>
              <w:jc w:val="center"/>
              <w:rPr>
                <w:color w:val="000000"/>
                <w:sz w:val="22"/>
                <w:szCs w:val="22"/>
                <w:lang w:eastAsia="en-US"/>
              </w:rPr>
            </w:pPr>
            <w:r w:rsidRPr="00E1464B">
              <w:rPr>
                <w:color w:val="000000"/>
                <w:sz w:val="22"/>
                <w:szCs w:val="22"/>
              </w:rPr>
              <w:t>21,298.54</w:t>
            </w:r>
          </w:p>
        </w:tc>
        <w:tc>
          <w:tcPr>
            <w:tcW w:w="1136" w:type="dxa"/>
            <w:tcBorders>
              <w:top w:val="single" w:sz="6" w:space="0" w:color="auto"/>
              <w:left w:val="single" w:sz="6" w:space="0" w:color="auto"/>
              <w:bottom w:val="single" w:sz="6" w:space="0" w:color="auto"/>
            </w:tcBorders>
            <w:shd w:val="clear" w:color="auto" w:fill="auto"/>
            <w:vAlign w:val="center"/>
          </w:tcPr>
          <w:p w14:paraId="6CC6B182" w14:textId="5DF0855A" w:rsidR="005206E4" w:rsidRPr="00E1464B" w:rsidRDefault="00763E94" w:rsidP="00D6472F">
            <w:pPr>
              <w:jc w:val="center"/>
              <w:rPr>
                <w:noProof/>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MakJch2g","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617E614F"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hideMark/>
          </w:tcPr>
          <w:p w14:paraId="6D5052EF"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Peritoneal Dialysis, each Subsequent Year</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D8A85D3" w14:textId="77777777" w:rsidR="005206E4" w:rsidRPr="00E1464B" w:rsidRDefault="005206E4" w:rsidP="009C2B27">
            <w:pPr>
              <w:jc w:val="center"/>
              <w:rPr>
                <w:color w:val="000000"/>
                <w:sz w:val="22"/>
                <w:szCs w:val="22"/>
                <w:lang w:eastAsia="en-US"/>
              </w:rPr>
            </w:pPr>
            <w:r w:rsidRPr="00E1464B">
              <w:rPr>
                <w:color w:val="000000"/>
                <w:sz w:val="22"/>
                <w:szCs w:val="22"/>
              </w:rPr>
              <w:t>21,073.34</w:t>
            </w:r>
          </w:p>
        </w:tc>
        <w:tc>
          <w:tcPr>
            <w:tcW w:w="1136" w:type="dxa"/>
            <w:tcBorders>
              <w:top w:val="single" w:sz="6" w:space="0" w:color="auto"/>
              <w:left w:val="single" w:sz="6" w:space="0" w:color="auto"/>
              <w:bottom w:val="single" w:sz="6" w:space="0" w:color="auto"/>
            </w:tcBorders>
            <w:shd w:val="clear" w:color="auto" w:fill="auto"/>
            <w:vAlign w:val="center"/>
          </w:tcPr>
          <w:p w14:paraId="063CB1D1" w14:textId="0425D06B" w:rsidR="005206E4" w:rsidRPr="00E1464B" w:rsidRDefault="00CB1E15" w:rsidP="00D6472F">
            <w:pPr>
              <w:jc w:val="center"/>
              <w:rPr>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c5Vc4AEp","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5B047037"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hideMark/>
          </w:tcPr>
          <w:p w14:paraId="4868115B"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Renal transplant, Year of Event</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B6E9AFC" w14:textId="77777777" w:rsidR="005206E4" w:rsidRPr="00E1464B" w:rsidRDefault="005206E4" w:rsidP="009C2B27">
            <w:pPr>
              <w:jc w:val="center"/>
              <w:rPr>
                <w:color w:val="000000"/>
                <w:sz w:val="22"/>
                <w:szCs w:val="22"/>
                <w:lang w:eastAsia="en-US"/>
              </w:rPr>
            </w:pPr>
            <w:r w:rsidRPr="00E1464B">
              <w:rPr>
                <w:color w:val="000000"/>
                <w:sz w:val="22"/>
                <w:szCs w:val="22"/>
              </w:rPr>
              <w:t>25,008.15</w:t>
            </w:r>
          </w:p>
        </w:tc>
        <w:tc>
          <w:tcPr>
            <w:tcW w:w="1136" w:type="dxa"/>
            <w:tcBorders>
              <w:top w:val="single" w:sz="6" w:space="0" w:color="auto"/>
              <w:left w:val="single" w:sz="6" w:space="0" w:color="auto"/>
              <w:bottom w:val="single" w:sz="6" w:space="0" w:color="auto"/>
            </w:tcBorders>
            <w:shd w:val="clear" w:color="auto" w:fill="auto"/>
            <w:vAlign w:val="center"/>
          </w:tcPr>
          <w:p w14:paraId="3D3CA7F6" w14:textId="3C869A53" w:rsidR="005206E4" w:rsidRPr="00E1464B" w:rsidRDefault="00CB1E15" w:rsidP="00D6472F">
            <w:pPr>
              <w:jc w:val="center"/>
              <w:rPr>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E17RIF8K","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630920F8"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hideMark/>
          </w:tcPr>
          <w:p w14:paraId="5451E4BE"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Renal transplant, Each Subsequent Year</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4C1230A" w14:textId="77777777" w:rsidR="005206E4" w:rsidRPr="00E1464B" w:rsidRDefault="005206E4" w:rsidP="009C2B27">
            <w:pPr>
              <w:jc w:val="center"/>
              <w:rPr>
                <w:color w:val="000000"/>
                <w:sz w:val="22"/>
                <w:szCs w:val="22"/>
                <w:lang w:eastAsia="en-US"/>
              </w:rPr>
            </w:pPr>
            <w:r w:rsidRPr="00E1464B">
              <w:rPr>
                <w:color w:val="000000"/>
                <w:sz w:val="22"/>
                <w:szCs w:val="22"/>
              </w:rPr>
              <w:t>5,547.02</w:t>
            </w:r>
          </w:p>
        </w:tc>
        <w:tc>
          <w:tcPr>
            <w:tcW w:w="1136" w:type="dxa"/>
            <w:tcBorders>
              <w:top w:val="single" w:sz="6" w:space="0" w:color="auto"/>
              <w:left w:val="single" w:sz="6" w:space="0" w:color="auto"/>
              <w:bottom w:val="single" w:sz="6" w:space="0" w:color="auto"/>
            </w:tcBorders>
            <w:shd w:val="clear" w:color="auto" w:fill="auto"/>
            <w:vAlign w:val="center"/>
          </w:tcPr>
          <w:p w14:paraId="606A248D" w14:textId="461FC3A3" w:rsidR="005206E4" w:rsidRPr="00E1464B" w:rsidRDefault="00CB1E15" w:rsidP="00D6472F">
            <w:pPr>
              <w:jc w:val="center"/>
              <w:rPr>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3A5HAWzl","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39F21BF3"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hideMark/>
          </w:tcPr>
          <w:p w14:paraId="7042AB93"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LASER Treatment</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8BD0C4E" w14:textId="77777777" w:rsidR="005206E4" w:rsidRPr="00E1464B" w:rsidRDefault="005206E4" w:rsidP="009C2B27">
            <w:pPr>
              <w:jc w:val="center"/>
              <w:rPr>
                <w:color w:val="000000"/>
                <w:sz w:val="22"/>
                <w:szCs w:val="22"/>
                <w:lang w:eastAsia="en-US"/>
              </w:rPr>
            </w:pPr>
            <w:r w:rsidRPr="00E1464B">
              <w:rPr>
                <w:color w:val="000000"/>
                <w:sz w:val="22"/>
                <w:szCs w:val="22"/>
              </w:rPr>
              <w:t>237.48</w:t>
            </w:r>
          </w:p>
        </w:tc>
        <w:tc>
          <w:tcPr>
            <w:tcW w:w="1136" w:type="dxa"/>
            <w:tcBorders>
              <w:top w:val="single" w:sz="6" w:space="0" w:color="auto"/>
              <w:left w:val="single" w:sz="6" w:space="0" w:color="auto"/>
              <w:bottom w:val="single" w:sz="6" w:space="0" w:color="auto"/>
            </w:tcBorders>
            <w:shd w:val="clear" w:color="auto" w:fill="auto"/>
            <w:vAlign w:val="center"/>
          </w:tcPr>
          <w:p w14:paraId="178DE760" w14:textId="52B782F6" w:rsidR="005206E4" w:rsidRPr="00E1464B" w:rsidRDefault="00CB1E15" w:rsidP="00D6472F">
            <w:pPr>
              <w:jc w:val="center"/>
              <w:rPr>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PgNlLthf","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46BD472B"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hideMark/>
          </w:tcPr>
          <w:p w14:paraId="18271D76"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Severe Vision Loss/Blindness, Year of Event</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FA1E5BA" w14:textId="77777777" w:rsidR="005206E4" w:rsidRPr="00E1464B" w:rsidRDefault="005206E4" w:rsidP="009C2B27">
            <w:pPr>
              <w:jc w:val="center"/>
              <w:rPr>
                <w:color w:val="000000"/>
                <w:sz w:val="22"/>
                <w:szCs w:val="22"/>
                <w:lang w:eastAsia="en-US"/>
              </w:rPr>
            </w:pPr>
            <w:r w:rsidRPr="00E1464B">
              <w:rPr>
                <w:color w:val="000000"/>
                <w:sz w:val="22"/>
                <w:szCs w:val="22"/>
              </w:rPr>
              <w:t>3,130.24</w:t>
            </w:r>
          </w:p>
        </w:tc>
        <w:tc>
          <w:tcPr>
            <w:tcW w:w="1136" w:type="dxa"/>
            <w:tcBorders>
              <w:top w:val="single" w:sz="6" w:space="0" w:color="auto"/>
              <w:left w:val="single" w:sz="6" w:space="0" w:color="auto"/>
              <w:bottom w:val="single" w:sz="6" w:space="0" w:color="auto"/>
            </w:tcBorders>
            <w:shd w:val="clear" w:color="auto" w:fill="auto"/>
            <w:vAlign w:val="center"/>
          </w:tcPr>
          <w:p w14:paraId="70F6CA56" w14:textId="01B9EC8C" w:rsidR="005206E4" w:rsidRPr="00E1464B" w:rsidRDefault="00CB1E15" w:rsidP="00D6472F">
            <w:pPr>
              <w:jc w:val="center"/>
              <w:rPr>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4Wg3ojil","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3E16D8A9"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tcPr>
          <w:p w14:paraId="66601542"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Severe Vision Loss/Blindness, Subsequent Year</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tcPr>
          <w:p w14:paraId="0F1C809D" w14:textId="77777777" w:rsidR="005206E4" w:rsidRPr="00E1464B" w:rsidRDefault="005206E4" w:rsidP="009C2B27">
            <w:pPr>
              <w:jc w:val="center"/>
              <w:rPr>
                <w:color w:val="000000"/>
                <w:sz w:val="22"/>
                <w:szCs w:val="22"/>
                <w:lang w:eastAsia="en-US"/>
              </w:rPr>
            </w:pPr>
            <w:r w:rsidRPr="00E1464B">
              <w:rPr>
                <w:color w:val="000000"/>
                <w:sz w:val="22"/>
                <w:szCs w:val="22"/>
              </w:rPr>
              <w:t>104.41</w:t>
            </w:r>
          </w:p>
        </w:tc>
        <w:tc>
          <w:tcPr>
            <w:tcW w:w="1136" w:type="dxa"/>
            <w:tcBorders>
              <w:top w:val="single" w:sz="6" w:space="0" w:color="auto"/>
              <w:left w:val="single" w:sz="6" w:space="0" w:color="auto"/>
              <w:bottom w:val="single" w:sz="6" w:space="0" w:color="auto"/>
            </w:tcBorders>
            <w:shd w:val="clear" w:color="auto" w:fill="auto"/>
            <w:vAlign w:val="center"/>
          </w:tcPr>
          <w:p w14:paraId="537EAF45" w14:textId="709EA8EE" w:rsidR="005206E4" w:rsidRPr="00E1464B" w:rsidRDefault="00CB1E15" w:rsidP="00D6472F">
            <w:pPr>
              <w:jc w:val="center"/>
              <w:rPr>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pY0VNUGq","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56C5A051"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hideMark/>
          </w:tcPr>
          <w:p w14:paraId="0D82A922"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lastRenderedPageBreak/>
              <w:t>Cataract Extraction</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89F39BE" w14:textId="77777777" w:rsidR="005206E4" w:rsidRPr="00E1464B" w:rsidRDefault="005206E4" w:rsidP="009C2B27">
            <w:pPr>
              <w:jc w:val="center"/>
              <w:rPr>
                <w:color w:val="000000"/>
                <w:sz w:val="22"/>
                <w:szCs w:val="22"/>
                <w:lang w:eastAsia="en-US"/>
              </w:rPr>
            </w:pPr>
            <w:r w:rsidRPr="00E1464B">
              <w:rPr>
                <w:color w:val="000000"/>
                <w:sz w:val="22"/>
                <w:szCs w:val="22"/>
              </w:rPr>
              <w:t>3,788.43</w:t>
            </w:r>
          </w:p>
        </w:tc>
        <w:tc>
          <w:tcPr>
            <w:tcW w:w="1136" w:type="dxa"/>
            <w:tcBorders>
              <w:top w:val="single" w:sz="6" w:space="0" w:color="auto"/>
              <w:left w:val="single" w:sz="6" w:space="0" w:color="auto"/>
              <w:bottom w:val="single" w:sz="6" w:space="0" w:color="auto"/>
            </w:tcBorders>
            <w:shd w:val="clear" w:color="auto" w:fill="auto"/>
            <w:vAlign w:val="center"/>
          </w:tcPr>
          <w:p w14:paraId="3F77174C" w14:textId="050DDB14" w:rsidR="005206E4" w:rsidRPr="00E1464B" w:rsidRDefault="00CB1E15" w:rsidP="00D6472F">
            <w:pPr>
              <w:jc w:val="center"/>
              <w:rPr>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htm6XR1J","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3FDA1F12"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hideMark/>
          </w:tcPr>
          <w:p w14:paraId="76A417DE"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Cataract Treatment Each Subsequent Year</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03494B1" w14:textId="77777777" w:rsidR="005206E4" w:rsidRPr="00E1464B" w:rsidRDefault="005206E4" w:rsidP="009C2B27">
            <w:pPr>
              <w:jc w:val="center"/>
              <w:rPr>
                <w:color w:val="000000"/>
                <w:sz w:val="22"/>
                <w:szCs w:val="22"/>
                <w:lang w:eastAsia="en-US"/>
              </w:rPr>
            </w:pPr>
            <w:r w:rsidRPr="00E1464B">
              <w:rPr>
                <w:color w:val="000000"/>
                <w:sz w:val="22"/>
                <w:szCs w:val="22"/>
              </w:rPr>
              <w:t>104.41</w:t>
            </w:r>
          </w:p>
        </w:tc>
        <w:tc>
          <w:tcPr>
            <w:tcW w:w="1136" w:type="dxa"/>
            <w:tcBorders>
              <w:top w:val="single" w:sz="6" w:space="0" w:color="auto"/>
              <w:left w:val="single" w:sz="6" w:space="0" w:color="auto"/>
              <w:bottom w:val="single" w:sz="6" w:space="0" w:color="auto"/>
            </w:tcBorders>
            <w:shd w:val="clear" w:color="auto" w:fill="auto"/>
            <w:vAlign w:val="center"/>
          </w:tcPr>
          <w:p w14:paraId="4C38F349" w14:textId="4524C9E2" w:rsidR="005206E4" w:rsidRPr="00E1464B" w:rsidRDefault="00CB1E15" w:rsidP="00D6472F">
            <w:pPr>
              <w:jc w:val="center"/>
              <w:rPr>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HEBAcyJB","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34D27356"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tcPr>
          <w:p w14:paraId="2DE6D06E"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Neuropathy, 1st Year</w:t>
            </w:r>
          </w:p>
        </w:tc>
        <w:tc>
          <w:tcPr>
            <w:tcW w:w="3238"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0AD6CC1A" w14:textId="77777777" w:rsidR="005206E4" w:rsidRPr="00E1464B" w:rsidRDefault="005206E4" w:rsidP="009C2B27">
            <w:pPr>
              <w:jc w:val="center"/>
              <w:rPr>
                <w:color w:val="000000"/>
                <w:sz w:val="22"/>
                <w:szCs w:val="22"/>
                <w:lang w:eastAsia="en-US"/>
              </w:rPr>
            </w:pPr>
            <w:r w:rsidRPr="00E1464B">
              <w:rPr>
                <w:color w:val="000000"/>
                <w:sz w:val="22"/>
                <w:szCs w:val="22"/>
              </w:rPr>
              <w:t>6,430.40</w:t>
            </w:r>
          </w:p>
        </w:tc>
        <w:tc>
          <w:tcPr>
            <w:tcW w:w="1136" w:type="dxa"/>
            <w:tcBorders>
              <w:top w:val="single" w:sz="6" w:space="0" w:color="auto"/>
              <w:left w:val="single" w:sz="6" w:space="0" w:color="auto"/>
              <w:bottom w:val="single" w:sz="6" w:space="0" w:color="auto"/>
            </w:tcBorders>
            <w:shd w:val="clear" w:color="auto" w:fill="auto"/>
            <w:vAlign w:val="center"/>
          </w:tcPr>
          <w:p w14:paraId="6D60C780" w14:textId="32BE1DBD" w:rsidR="005206E4" w:rsidRPr="00E1464B" w:rsidRDefault="00CB1E15" w:rsidP="00D6472F">
            <w:pPr>
              <w:jc w:val="center"/>
              <w:rPr>
                <w:noProof/>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qicYcDsI","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32D234B1"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tcPr>
          <w:p w14:paraId="089F6B35"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Neuropathy, Each Subsequent Year</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tcPr>
          <w:p w14:paraId="66E0963C" w14:textId="77777777" w:rsidR="005206E4" w:rsidRPr="00E1464B" w:rsidRDefault="005206E4" w:rsidP="009C2B27">
            <w:pPr>
              <w:jc w:val="center"/>
              <w:rPr>
                <w:color w:val="000000"/>
                <w:sz w:val="22"/>
                <w:szCs w:val="22"/>
                <w:lang w:eastAsia="en-US"/>
              </w:rPr>
            </w:pPr>
            <w:r w:rsidRPr="00E1464B">
              <w:rPr>
                <w:color w:val="000000"/>
                <w:sz w:val="22"/>
                <w:szCs w:val="22"/>
              </w:rPr>
              <w:t>6,430.40</w:t>
            </w:r>
          </w:p>
        </w:tc>
        <w:tc>
          <w:tcPr>
            <w:tcW w:w="1136" w:type="dxa"/>
            <w:tcBorders>
              <w:top w:val="single" w:sz="6" w:space="0" w:color="auto"/>
              <w:left w:val="single" w:sz="6" w:space="0" w:color="auto"/>
              <w:bottom w:val="single" w:sz="6" w:space="0" w:color="auto"/>
            </w:tcBorders>
            <w:shd w:val="clear" w:color="auto" w:fill="auto"/>
            <w:vAlign w:val="center"/>
          </w:tcPr>
          <w:p w14:paraId="50F06EA9" w14:textId="58B8510D" w:rsidR="005206E4" w:rsidRPr="00E1464B" w:rsidRDefault="00CB1E15" w:rsidP="00D6472F">
            <w:pPr>
              <w:jc w:val="center"/>
              <w:rPr>
                <w:noProof/>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7X5iIv2f","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4FA188C0"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hideMark/>
          </w:tcPr>
          <w:p w14:paraId="453C4856"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Infected foot ulcer</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4AFE382" w14:textId="77777777" w:rsidR="005206E4" w:rsidRPr="00E1464B" w:rsidRDefault="005206E4" w:rsidP="009C2B27">
            <w:pPr>
              <w:jc w:val="center"/>
              <w:rPr>
                <w:color w:val="000000"/>
                <w:sz w:val="22"/>
                <w:szCs w:val="22"/>
                <w:lang w:eastAsia="en-US"/>
              </w:rPr>
            </w:pPr>
            <w:r w:rsidRPr="00E1464B">
              <w:rPr>
                <w:color w:val="000000"/>
                <w:sz w:val="22"/>
                <w:szCs w:val="22"/>
              </w:rPr>
              <w:t>7,344.50</w:t>
            </w:r>
          </w:p>
          <w:p w14:paraId="5AB7CB04" w14:textId="77777777" w:rsidR="005206E4" w:rsidRPr="00E1464B" w:rsidRDefault="005206E4" w:rsidP="009C2B27">
            <w:pPr>
              <w:jc w:val="center"/>
              <w:rPr>
                <w:color w:val="000000"/>
                <w:sz w:val="22"/>
                <w:szCs w:val="22"/>
                <w:lang w:eastAsia="en-US"/>
              </w:rPr>
            </w:pPr>
          </w:p>
        </w:tc>
        <w:tc>
          <w:tcPr>
            <w:tcW w:w="1136" w:type="dxa"/>
            <w:tcBorders>
              <w:top w:val="single" w:sz="6" w:space="0" w:color="auto"/>
              <w:left w:val="single" w:sz="6" w:space="0" w:color="auto"/>
              <w:bottom w:val="single" w:sz="6" w:space="0" w:color="auto"/>
            </w:tcBorders>
            <w:shd w:val="clear" w:color="auto" w:fill="auto"/>
            <w:vAlign w:val="center"/>
          </w:tcPr>
          <w:p w14:paraId="57F43BA8" w14:textId="4E462D03" w:rsidR="005206E4" w:rsidRPr="00E1464B" w:rsidRDefault="00CB1E15" w:rsidP="00D6472F">
            <w:pPr>
              <w:jc w:val="center"/>
              <w:rPr>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BHris0GV","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2D142D2D"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hideMark/>
          </w:tcPr>
          <w:p w14:paraId="03081D19"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Amputation, Year of Event</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950F869" w14:textId="77777777" w:rsidR="005206E4" w:rsidRPr="00E1464B" w:rsidRDefault="005206E4" w:rsidP="009C2B27">
            <w:pPr>
              <w:jc w:val="center"/>
              <w:rPr>
                <w:color w:val="000000"/>
                <w:sz w:val="22"/>
                <w:szCs w:val="22"/>
                <w:lang w:eastAsia="en-US"/>
              </w:rPr>
            </w:pPr>
            <w:r w:rsidRPr="00E1464B">
              <w:rPr>
                <w:color w:val="000000"/>
                <w:sz w:val="22"/>
                <w:szCs w:val="22"/>
              </w:rPr>
              <w:t>8,934.19</w:t>
            </w:r>
          </w:p>
          <w:p w14:paraId="6256B40E" w14:textId="77777777" w:rsidR="005206E4" w:rsidRPr="00E1464B" w:rsidRDefault="005206E4" w:rsidP="009C2B27">
            <w:pPr>
              <w:jc w:val="center"/>
              <w:rPr>
                <w:color w:val="000000"/>
                <w:sz w:val="22"/>
                <w:szCs w:val="22"/>
                <w:lang w:eastAsia="en-US"/>
              </w:rPr>
            </w:pPr>
          </w:p>
        </w:tc>
        <w:tc>
          <w:tcPr>
            <w:tcW w:w="1136" w:type="dxa"/>
            <w:tcBorders>
              <w:top w:val="single" w:sz="6" w:space="0" w:color="auto"/>
              <w:left w:val="single" w:sz="6" w:space="0" w:color="auto"/>
              <w:bottom w:val="single" w:sz="6" w:space="0" w:color="auto"/>
            </w:tcBorders>
            <w:shd w:val="clear" w:color="auto" w:fill="auto"/>
            <w:vAlign w:val="center"/>
          </w:tcPr>
          <w:p w14:paraId="33465ABF" w14:textId="2F6CC731" w:rsidR="005206E4" w:rsidRPr="00E1464B" w:rsidRDefault="00CB1E15" w:rsidP="00D6472F">
            <w:pPr>
              <w:jc w:val="center"/>
              <w:rPr>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BgmbIqJB","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2BC8AE84"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tcPr>
          <w:p w14:paraId="7A15DE60"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Amputation, Prosthesis</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tcPr>
          <w:p w14:paraId="34011092" w14:textId="77777777" w:rsidR="005206E4" w:rsidRPr="00E1464B" w:rsidRDefault="005206E4" w:rsidP="009C2B27">
            <w:pPr>
              <w:jc w:val="center"/>
              <w:rPr>
                <w:color w:val="000000"/>
                <w:sz w:val="22"/>
                <w:szCs w:val="22"/>
                <w:lang w:eastAsia="en-US"/>
              </w:rPr>
            </w:pPr>
            <w:r w:rsidRPr="00E1464B">
              <w:rPr>
                <w:color w:val="000000"/>
                <w:sz w:val="22"/>
                <w:szCs w:val="22"/>
              </w:rPr>
              <w:t>7,918.75</w:t>
            </w:r>
          </w:p>
        </w:tc>
        <w:tc>
          <w:tcPr>
            <w:tcW w:w="1136" w:type="dxa"/>
            <w:tcBorders>
              <w:top w:val="single" w:sz="6" w:space="0" w:color="auto"/>
              <w:left w:val="single" w:sz="6" w:space="0" w:color="auto"/>
              <w:bottom w:val="single" w:sz="6" w:space="0" w:color="auto"/>
            </w:tcBorders>
            <w:shd w:val="clear" w:color="auto" w:fill="auto"/>
            <w:vAlign w:val="center"/>
          </w:tcPr>
          <w:p w14:paraId="27E58915" w14:textId="78EC1949" w:rsidR="005206E4" w:rsidRPr="00E1464B" w:rsidRDefault="00CB1E15" w:rsidP="00D6472F">
            <w:pPr>
              <w:jc w:val="center"/>
              <w:rPr>
                <w:noProof/>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pBkunkTc","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1B327D8E"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hideMark/>
          </w:tcPr>
          <w:p w14:paraId="4CDBC728"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Severe hypoglycemic event requiring medical assistance (SHE2)</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6743521" w14:textId="77777777" w:rsidR="005206E4" w:rsidRPr="00E1464B" w:rsidRDefault="005206E4" w:rsidP="009C2B27">
            <w:pPr>
              <w:jc w:val="center"/>
              <w:rPr>
                <w:color w:val="000000"/>
                <w:sz w:val="22"/>
                <w:szCs w:val="22"/>
                <w:lang w:eastAsia="en-US"/>
              </w:rPr>
            </w:pPr>
            <w:r w:rsidRPr="00E1464B">
              <w:rPr>
                <w:color w:val="000000"/>
                <w:sz w:val="22"/>
                <w:szCs w:val="22"/>
              </w:rPr>
              <w:t>1,124.96</w:t>
            </w:r>
          </w:p>
        </w:tc>
        <w:tc>
          <w:tcPr>
            <w:tcW w:w="1136" w:type="dxa"/>
            <w:tcBorders>
              <w:top w:val="single" w:sz="6" w:space="0" w:color="auto"/>
              <w:left w:val="single" w:sz="6" w:space="0" w:color="auto"/>
              <w:bottom w:val="single" w:sz="6" w:space="0" w:color="auto"/>
            </w:tcBorders>
            <w:shd w:val="clear" w:color="auto" w:fill="auto"/>
            <w:vAlign w:val="center"/>
          </w:tcPr>
          <w:p w14:paraId="53270688" w14:textId="17CF561D" w:rsidR="005206E4" w:rsidRPr="00E1464B" w:rsidRDefault="00CB1E15" w:rsidP="00D6472F">
            <w:pPr>
              <w:jc w:val="center"/>
              <w:rPr>
                <w:color w:val="000000"/>
                <w:sz w:val="22"/>
                <w:szCs w:val="22"/>
                <w:lang w:val="en-US"/>
              </w:rPr>
            </w:pPr>
            <w:r>
              <w:rPr>
                <w:color w:val="000000"/>
                <w:sz w:val="22"/>
                <w:szCs w:val="22"/>
                <w:lang w:val="en-US"/>
              </w:rPr>
              <w:fldChar w:fldCharType="begin"/>
            </w:r>
            <w:r w:rsidR="00D6472F">
              <w:rPr>
                <w:color w:val="000000"/>
                <w:sz w:val="22"/>
                <w:szCs w:val="22"/>
                <w:lang w:val="en-US"/>
              </w:rPr>
              <w:instrText xml:space="preserve"> ADDIN ZOTERO_ITEM CSL_CITATION {"citationID":"KpxPdxWc","properties":{"formattedCitation":"[5]","plainCitation":"[5]","noteIndex":0},"citationItems":[{"id":40196,"uris":["http://zotero.org/groups/2694996/items/W3GF2CUW"],"itemData":{"id":40196,"type":"article-journal","abstract":"INTRODUCTION: Novel glucagon-like peptide-1 (GLP-1) receptor agonist oral semaglutide has demonstrated greater improvements in glycated hemoglobin (HbA1c) and body weight versus oral medications empagliflozin and sitagliptin, and injectable GLP-1 analog liraglutide, in the PIONEER clinical trial program. Based on these data, the present analysis aimed to evaluate the long-term cost-effectiveness of oral semaglutide versus empagliflozin, sitagliptin and liraglutide in Spain.\nMETHODS: Outcomes were projected over patients' lifetimes using the IQVIA CORE Diabetes Model (v9.0), discounted at 3.0% annually. Cohort characteristics and treatment effects were sourced from PIONEER 2 and 4 for the comparisons of oral semaglutide 14 mg versus empagliflozin 25 mg and liraglutide 1.8 mg, respectively, and PIONEER 3 for oral semaglutide 7 and 14 mg versus sitagliptin 100 mg. Costs were accounted from a healthcare payer perspective in 2020 euros (EUR). Patients were assumed to receive initial therapies until HbA1c exceeded 7.5% and then treatment-intensified to basal insulin.\nRESULTS: Oral semaglutide 14 mg was associated with improvements in quality-adjusted life expectancy of 0.13, 0.19 and 0.06 quality-adjusted life years (QALYs) versus empagliflozin 25 mg, sitagliptin 100 mg and liraglutide 1.8 mg, respectively, with direct costs EUR 168 higher versus empagliflozin and EUR 236 and 1415 lower versus sitagliptin and liraglutide, respectively. Oral semaglutide 14 mg was associated with an incremental cost-effectiveness ratio (ICER) of EUR 1339 per QALY gained versus empagliflozin and was considered dominant (clinically superior and cost saving) versus sitagliptin and liraglutide. Additional analyses demonstrated that oral semaglutide 7 mg was associated with improvements of 0.11 QALYs and increased costs of EUR 226 versus sitagliptin and was therefore associated with an ICER of EUR 2011 per QALY gained.\nCONCLUSION: Oral semaglutide 14 mg was dominant versus sitagliptin and liraglutide, and cost-effective versus empagliflozin, for the treatment of type 2 diabetes in Spain.","container-title":"Advances in Therapy","DOI":"10.1007/s12325-022-02156-8","ISSN":"1865-8652","issue":"7","journalAbbreviation":"Adv Ther","language":"eng","note":"PMID: 35553372","page":"3180-3198","source":"PubMed","title":"The cost-effectiveness of oral semaglutide in Spain: a long-term health economic analysis based on the PIONEER clinical trials","title-short":"The cost-effectiveness of oral semaglutide in spain","volume":"39","author":[{"family":"Franch-Nadal","given":"Josep"},{"family":"Malkin","given":"Samuel J. P."},{"family":"Hunt","given":"Barnaby"},{"family":"Martín","given":"Virginia"},{"family":"Gallego Estébanez","given":"María"},{"family":"Vidal","given":"Josep"}],"issued":{"date-parts":[["2022",7]]}}}],"schema":"https://github.com/citation-style-language/schema/raw/master/csl-citation.json"} </w:instrText>
            </w:r>
            <w:r>
              <w:rPr>
                <w:color w:val="000000"/>
                <w:sz w:val="22"/>
                <w:szCs w:val="22"/>
                <w:lang w:val="en-US"/>
              </w:rPr>
              <w:fldChar w:fldCharType="separate"/>
            </w:r>
            <w:r w:rsidR="00D6472F" w:rsidRPr="00D6472F">
              <w:rPr>
                <w:sz w:val="22"/>
              </w:rPr>
              <w:t>[5]</w:t>
            </w:r>
            <w:r>
              <w:rPr>
                <w:color w:val="000000"/>
                <w:sz w:val="22"/>
                <w:szCs w:val="22"/>
                <w:lang w:val="en-US"/>
              </w:rPr>
              <w:fldChar w:fldCharType="end"/>
            </w:r>
          </w:p>
        </w:tc>
      </w:tr>
      <w:tr w:rsidR="005206E4" w:rsidRPr="00E1464B" w14:paraId="50789121"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tcPr>
          <w:p w14:paraId="7B076482"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 xml:space="preserve">Severe hyperglycemic event (DKA) </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tcPr>
          <w:p w14:paraId="65A7CAB5" w14:textId="77777777" w:rsidR="005206E4" w:rsidRPr="00E1464B" w:rsidRDefault="005206E4" w:rsidP="009C2B27">
            <w:pPr>
              <w:jc w:val="center"/>
              <w:rPr>
                <w:color w:val="000000"/>
                <w:sz w:val="22"/>
                <w:szCs w:val="22"/>
                <w:lang w:eastAsia="en-US"/>
              </w:rPr>
            </w:pPr>
            <w:r w:rsidRPr="00E1464B">
              <w:rPr>
                <w:color w:val="000000"/>
                <w:sz w:val="22"/>
                <w:szCs w:val="22"/>
              </w:rPr>
              <w:t>2,719.73</w:t>
            </w:r>
          </w:p>
        </w:tc>
        <w:tc>
          <w:tcPr>
            <w:tcW w:w="1136" w:type="dxa"/>
            <w:tcBorders>
              <w:top w:val="single" w:sz="6" w:space="0" w:color="auto"/>
              <w:left w:val="single" w:sz="6" w:space="0" w:color="auto"/>
              <w:bottom w:val="single" w:sz="6" w:space="0" w:color="auto"/>
            </w:tcBorders>
            <w:shd w:val="clear" w:color="auto" w:fill="auto"/>
            <w:vAlign w:val="center"/>
          </w:tcPr>
          <w:p w14:paraId="711868C7" w14:textId="045C6CB5" w:rsidR="005206E4" w:rsidRPr="00E1464B" w:rsidRDefault="00B25F42" w:rsidP="00D6472F">
            <w:pPr>
              <w:jc w:val="center"/>
              <w:rPr>
                <w:noProof/>
                <w:color w:val="000000"/>
                <w:sz w:val="22"/>
                <w:szCs w:val="22"/>
                <w:highlight w:val="yellow"/>
                <w:lang w:val="en-US"/>
              </w:rPr>
            </w:pPr>
            <w:r w:rsidRPr="00AA3293">
              <w:rPr>
                <w:noProof/>
                <w:color w:val="000000"/>
                <w:sz w:val="22"/>
                <w:szCs w:val="22"/>
                <w:lang w:val="en-US"/>
              </w:rPr>
              <w:fldChar w:fldCharType="begin"/>
            </w:r>
            <w:r w:rsidR="008A7AFD">
              <w:rPr>
                <w:noProof/>
                <w:color w:val="000000"/>
                <w:sz w:val="22"/>
                <w:szCs w:val="22"/>
                <w:lang w:val="en-US"/>
              </w:rPr>
              <w:instrText xml:space="preserve"> ADDIN ZOTERO_ITEM CSL_CITATION {"citationID":"rj7HCT8X","properties":{"formattedCitation":"[6]","plainCitation":"[6]","noteIndex":0},"citationItems":[{"id":42427,"uris":["http://zotero.org/groups/2694996/items/I7KCGT5G"],"itemData":{"id":42427,"type":"article-journal","abstract":"Resumen\nObjetivo\nEstimar los costes directos generados por la diabetes mellitus (DM), tanto tipo1 como tipo2, desde la perspectiva del Sistema Nacional de Salud.\nMaterial y método\nEstudio del coste de la enfermedad mediante un enfoque de prevalencia, a través del análisis y la revisión de las bases de datos y de la literatura relacionada con el uso de recursos en la DM. Las categorías de costes directos anuales considerados fueron: hospitalarios (incluyendo la atención ambulatoria), atención primaria (incluyendo pruebas complementarias y tiras reactivas de automonitorización de glucemia capilar) y, fármacos. Para los costes no relacionados, solo se incorporó el sobrecoste. Adicionalmente, se analizó el coste de las complicaciones independientemente de la categoría de costes donde se hubieran originado. Todos los costes fueron actualizados a euros de 2012.\nResultados\nEl coste directo total anual de la DM ascendió a 5.809 millones de euros, que representó el 8,2% del gasto sanitario total. Los costes farmacológicos fueron la categoría con mayor peso sobre el coste directo total (38%), seguido por los costes hospitalarios (33%). El coste farmacológico fue de 2.232 millones de euros, donde los fármacos antidiabéticos aportaron 861 millones de euros (15%). Las tiras reactivas de automonitorización de glucemia capilar contribuyeron en 118 millones de euros (2%). El coste total de complicaciones en general fue de 2.143 millones de euros.\nConclusiones\nLos costes de la DM representan una proporción muy elevada del total del gasto sanitario español, siendo imprescindible introducir estrategias y medidas para mejorar la eficiencia en el control y el tratamiento de la DM para reducir así sus complicaciones y los enormes costes humanos y económicos asociados a la enfermedad.\nObjective\nThe aim of the study was to estimate the direct costs associated with type1 and 2 diabetes mellitus in Spain taking into account a National Health Service perspective.\nMethod\nA costs of illness study was conducted using the prevalence approach and data from existing databases and bibliographic references related to the use of resources in the treatment of diabetes mellitus. The costs categories analysed were: hospital costs (including outpatient care), primary care costs (including additional tests cost and self monitoring blood glucose strips cost) and drug costs. In calculating the non-related cost, only the extra cost was taken into account. Additionally, we analysed the complications cost independently of where costs were originated. Costs were updated to 2012 euros.\nResults\nThe total direct annual cost of diabetes mellitus was 5,809 million euros, representing 8.2% of the total Spanish health expenditure. Drug costs was the major component of total cost (38%), followed by hospital costs (33%). Drug costs accounted for 2,232 million euros, with antidiabetic drugs costs being 861 million euros (15%). Self monitoring blood glucose strips only contributed 118 million euros (2%) to the total cost. The cost of complications cost was 2,143 million euros, around 37% of the total.\nConclusions\nTotal direct costs associated with diabetes mellitus represent a high proportion of total Spanish health expenditure. It is crucial to introduce measures and strategies to improve efficiency in the control and treatment of diabetes mellitus, with the final purpose of reducing its complications and the considerable economic impact generated.","container-title":"Avances en Diabetología","DOI":"10.1016/j.avdiab.2013.07.007","ISSN":"1134-3230","issue":"6","journalAbbreviation":"Avances en Diabetología","page":"182-189","source":"ScienceDirect","title":"Costes directos de la diabetes mellitus y de sus complicaciones en España (Estudio SECCAID: Spain estimated cost Ciberdem-Cabimer in Diabetes)","volume":"29","author":[{"family":"Crespo","given":"Carlos"},{"family":"Brosa","given":"Max"},{"family":"Soria-Juan","given":"Aitana"},{"family":"Lopez-Alba","given":"Alfonso"},{"family":"López-Martínez","given":"Noemí"},{"family":"Soria","given":"Bernat"}],"issued":{"date-parts":[["2013",11,1]]}}}],"schema":"https://github.com/citation-style-language/schema/raw/master/csl-citation.json"} </w:instrText>
            </w:r>
            <w:r w:rsidRPr="00AA3293">
              <w:rPr>
                <w:noProof/>
                <w:color w:val="000000"/>
                <w:sz w:val="22"/>
                <w:szCs w:val="22"/>
                <w:lang w:val="en-US"/>
              </w:rPr>
              <w:fldChar w:fldCharType="separate"/>
            </w:r>
            <w:r w:rsidR="00D6472F" w:rsidRPr="00D6472F">
              <w:rPr>
                <w:sz w:val="22"/>
              </w:rPr>
              <w:t>[6]</w:t>
            </w:r>
            <w:r w:rsidRPr="00AA3293">
              <w:rPr>
                <w:noProof/>
                <w:color w:val="000000"/>
                <w:sz w:val="22"/>
                <w:szCs w:val="22"/>
                <w:lang w:val="en-US"/>
              </w:rPr>
              <w:fldChar w:fldCharType="end"/>
            </w:r>
          </w:p>
        </w:tc>
      </w:tr>
      <w:tr w:rsidR="005206E4" w:rsidRPr="00E1464B" w14:paraId="4AF4BACB"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tcPr>
          <w:p w14:paraId="719D45EA"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Costs of Screening For Retinopathy</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tcPr>
          <w:p w14:paraId="3990086F" w14:textId="77777777" w:rsidR="005206E4" w:rsidRPr="00E1464B" w:rsidRDefault="005206E4" w:rsidP="009C2B27">
            <w:pPr>
              <w:jc w:val="center"/>
              <w:rPr>
                <w:color w:val="000000"/>
                <w:sz w:val="22"/>
                <w:szCs w:val="22"/>
                <w:lang w:eastAsia="en-US"/>
              </w:rPr>
            </w:pPr>
            <w:r w:rsidRPr="00E1464B">
              <w:rPr>
                <w:color w:val="000000"/>
                <w:sz w:val="22"/>
                <w:szCs w:val="22"/>
              </w:rPr>
              <w:t>102.97</w:t>
            </w:r>
          </w:p>
          <w:p w14:paraId="65A06FDA" w14:textId="77777777" w:rsidR="005206E4" w:rsidRPr="00E1464B" w:rsidRDefault="005206E4" w:rsidP="009C2B27">
            <w:pPr>
              <w:jc w:val="center"/>
              <w:rPr>
                <w:color w:val="000000"/>
                <w:sz w:val="22"/>
                <w:szCs w:val="22"/>
                <w:lang w:val="en-US"/>
              </w:rPr>
            </w:pPr>
          </w:p>
        </w:tc>
        <w:tc>
          <w:tcPr>
            <w:tcW w:w="1136" w:type="dxa"/>
            <w:tcBorders>
              <w:top w:val="single" w:sz="6" w:space="0" w:color="auto"/>
              <w:left w:val="single" w:sz="6" w:space="0" w:color="auto"/>
              <w:bottom w:val="single" w:sz="6" w:space="0" w:color="auto"/>
            </w:tcBorders>
            <w:shd w:val="clear" w:color="auto" w:fill="auto"/>
            <w:vAlign w:val="center"/>
          </w:tcPr>
          <w:p w14:paraId="56EFDCC1" w14:textId="1BB0D147" w:rsidR="005206E4" w:rsidRPr="00E1464B" w:rsidRDefault="000330F1" w:rsidP="00D6472F">
            <w:pPr>
              <w:jc w:val="center"/>
              <w:rPr>
                <w:noProof/>
                <w:color w:val="000000"/>
                <w:sz w:val="22"/>
                <w:szCs w:val="22"/>
                <w:lang w:val="en-US"/>
              </w:rPr>
            </w:pPr>
            <w:r>
              <w:rPr>
                <w:noProof/>
                <w:color w:val="000000"/>
                <w:sz w:val="22"/>
                <w:szCs w:val="22"/>
                <w:lang w:val="en-US"/>
              </w:rPr>
              <w:fldChar w:fldCharType="begin"/>
            </w:r>
            <w:r w:rsidR="00D6472F">
              <w:rPr>
                <w:noProof/>
                <w:color w:val="000000"/>
                <w:sz w:val="22"/>
                <w:szCs w:val="22"/>
                <w:lang w:val="en-US"/>
              </w:rPr>
              <w:instrText xml:space="preserve"> ADDIN ZOTERO_ITEM CSL_CITATION {"citationID":"JPR1ET1g","properties":{"formattedCitation":"[7]","plainCitation":"[7]","noteIndex":0},"citationItems":[{"id":42428,"uris":["http://zotero.org/groups/2694996/items/YCAI45NB"],"itemData":{"id":42428,"type":"report","title":"eSalud 2018 Cost of procedures according to official tariffs. 2018."}}],"schema":"https://github.com/citation-style-language/schema/raw/master/csl-citation.json"} </w:instrText>
            </w:r>
            <w:r>
              <w:rPr>
                <w:noProof/>
                <w:color w:val="000000"/>
                <w:sz w:val="22"/>
                <w:szCs w:val="22"/>
                <w:lang w:val="en-US"/>
              </w:rPr>
              <w:fldChar w:fldCharType="separate"/>
            </w:r>
            <w:r w:rsidR="00D6472F" w:rsidRPr="00D6472F">
              <w:rPr>
                <w:sz w:val="22"/>
              </w:rPr>
              <w:t>[7]</w:t>
            </w:r>
            <w:r>
              <w:rPr>
                <w:noProof/>
                <w:color w:val="000000"/>
                <w:sz w:val="22"/>
                <w:szCs w:val="22"/>
                <w:lang w:val="en-US"/>
              </w:rPr>
              <w:fldChar w:fldCharType="end"/>
            </w:r>
          </w:p>
        </w:tc>
      </w:tr>
      <w:tr w:rsidR="005206E4" w:rsidRPr="00E1464B" w14:paraId="6C560871"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hideMark/>
          </w:tcPr>
          <w:p w14:paraId="29AEE00E"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Costs of Screening For Microalbuminuria</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4D6388D" w14:textId="77777777" w:rsidR="005206E4" w:rsidRPr="00E1464B" w:rsidRDefault="005206E4" w:rsidP="009C2B27">
            <w:pPr>
              <w:jc w:val="center"/>
              <w:rPr>
                <w:color w:val="000000"/>
                <w:sz w:val="22"/>
                <w:szCs w:val="22"/>
                <w:lang w:eastAsia="en-US"/>
              </w:rPr>
            </w:pPr>
            <w:r w:rsidRPr="00E1464B">
              <w:rPr>
                <w:color w:val="000000"/>
                <w:sz w:val="22"/>
                <w:szCs w:val="22"/>
              </w:rPr>
              <w:t>3.72</w:t>
            </w:r>
          </w:p>
        </w:tc>
        <w:tc>
          <w:tcPr>
            <w:tcW w:w="1136" w:type="dxa"/>
            <w:tcBorders>
              <w:top w:val="single" w:sz="6" w:space="0" w:color="auto"/>
              <w:left w:val="single" w:sz="6" w:space="0" w:color="auto"/>
              <w:bottom w:val="single" w:sz="6" w:space="0" w:color="auto"/>
            </w:tcBorders>
            <w:shd w:val="clear" w:color="auto" w:fill="auto"/>
            <w:vAlign w:val="center"/>
          </w:tcPr>
          <w:p w14:paraId="19444D4B" w14:textId="4CC167A1" w:rsidR="005206E4" w:rsidRPr="00E1464B" w:rsidRDefault="0096291B" w:rsidP="00D6472F">
            <w:pPr>
              <w:jc w:val="center"/>
              <w:rPr>
                <w:color w:val="000000"/>
                <w:sz w:val="22"/>
                <w:szCs w:val="22"/>
                <w:lang w:val="en-US"/>
              </w:rPr>
            </w:pPr>
            <w:r>
              <w:rPr>
                <w:noProof/>
                <w:color w:val="000000"/>
                <w:sz w:val="22"/>
                <w:szCs w:val="22"/>
                <w:lang w:val="en-US"/>
              </w:rPr>
              <w:fldChar w:fldCharType="begin"/>
            </w:r>
            <w:r w:rsidR="00D6472F">
              <w:rPr>
                <w:noProof/>
                <w:color w:val="000000"/>
                <w:sz w:val="22"/>
                <w:szCs w:val="22"/>
                <w:lang w:val="en-US"/>
              </w:rPr>
              <w:instrText xml:space="preserve"> ADDIN ZOTERO_ITEM CSL_CITATION {"citationID":"A3UUMgzm","properties":{"formattedCitation":"[7]","plainCitation":"[7]","noteIndex":0},"citationItems":[{"id":42428,"uris":["http://zotero.org/groups/2694996/items/YCAI45NB"],"itemData":{"id":42428,"type":"report","title":"eSalud 2018 Cost of procedures according to official tariffs. 2018."}}],"schema":"https://github.com/citation-style-language/schema/raw/master/csl-citation.json"} </w:instrText>
            </w:r>
            <w:r>
              <w:rPr>
                <w:noProof/>
                <w:color w:val="000000"/>
                <w:sz w:val="22"/>
                <w:szCs w:val="22"/>
                <w:lang w:val="en-US"/>
              </w:rPr>
              <w:fldChar w:fldCharType="separate"/>
            </w:r>
            <w:r w:rsidR="00D6472F" w:rsidRPr="00D6472F">
              <w:rPr>
                <w:sz w:val="22"/>
              </w:rPr>
              <w:t>[7]</w:t>
            </w:r>
            <w:r>
              <w:rPr>
                <w:noProof/>
                <w:color w:val="000000"/>
                <w:sz w:val="22"/>
                <w:szCs w:val="22"/>
                <w:lang w:val="en-US"/>
              </w:rPr>
              <w:fldChar w:fldCharType="end"/>
            </w:r>
          </w:p>
        </w:tc>
      </w:tr>
      <w:tr w:rsidR="005206E4" w:rsidRPr="00E1464B" w14:paraId="2CBA7B2C" w14:textId="77777777" w:rsidTr="00FD4D21">
        <w:trPr>
          <w:trHeight w:val="317"/>
        </w:trPr>
        <w:tc>
          <w:tcPr>
            <w:tcW w:w="4626" w:type="dxa"/>
            <w:tcBorders>
              <w:top w:val="single" w:sz="6" w:space="0" w:color="auto"/>
              <w:bottom w:val="single" w:sz="6" w:space="0" w:color="auto"/>
              <w:right w:val="single" w:sz="6" w:space="0" w:color="auto"/>
            </w:tcBorders>
            <w:shd w:val="clear" w:color="auto" w:fill="auto"/>
            <w:vAlign w:val="center"/>
            <w:hideMark/>
          </w:tcPr>
          <w:p w14:paraId="3B8EBADB" w14:textId="77777777"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Costs of Screening For Gross Proteinuria</w:t>
            </w:r>
          </w:p>
        </w:tc>
        <w:tc>
          <w:tcPr>
            <w:tcW w:w="323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DA33B4C" w14:textId="77777777" w:rsidR="005206E4" w:rsidRPr="00E1464B" w:rsidRDefault="005206E4" w:rsidP="009C2B27">
            <w:pPr>
              <w:jc w:val="center"/>
              <w:rPr>
                <w:color w:val="000000"/>
                <w:sz w:val="22"/>
                <w:szCs w:val="22"/>
                <w:lang w:eastAsia="en-US"/>
              </w:rPr>
            </w:pPr>
            <w:r w:rsidRPr="00E1464B">
              <w:rPr>
                <w:color w:val="000000"/>
                <w:sz w:val="22"/>
                <w:szCs w:val="22"/>
              </w:rPr>
              <w:t>3.72</w:t>
            </w:r>
          </w:p>
        </w:tc>
        <w:tc>
          <w:tcPr>
            <w:tcW w:w="1136" w:type="dxa"/>
            <w:tcBorders>
              <w:top w:val="single" w:sz="6" w:space="0" w:color="auto"/>
              <w:left w:val="single" w:sz="6" w:space="0" w:color="auto"/>
              <w:bottom w:val="single" w:sz="6" w:space="0" w:color="auto"/>
            </w:tcBorders>
            <w:shd w:val="clear" w:color="auto" w:fill="auto"/>
            <w:vAlign w:val="center"/>
          </w:tcPr>
          <w:p w14:paraId="2A26C759" w14:textId="4801ADD1" w:rsidR="005206E4" w:rsidRPr="00E1464B" w:rsidRDefault="0096291B" w:rsidP="00D6472F">
            <w:pPr>
              <w:jc w:val="center"/>
              <w:rPr>
                <w:color w:val="000000"/>
                <w:sz w:val="22"/>
                <w:szCs w:val="22"/>
                <w:lang w:val="en-US"/>
              </w:rPr>
            </w:pPr>
            <w:r>
              <w:rPr>
                <w:noProof/>
                <w:color w:val="000000"/>
                <w:sz w:val="22"/>
                <w:szCs w:val="22"/>
                <w:lang w:val="en-US"/>
              </w:rPr>
              <w:fldChar w:fldCharType="begin"/>
            </w:r>
            <w:r w:rsidR="00D6472F">
              <w:rPr>
                <w:noProof/>
                <w:color w:val="000000"/>
                <w:sz w:val="22"/>
                <w:szCs w:val="22"/>
                <w:lang w:val="en-US"/>
              </w:rPr>
              <w:instrText xml:space="preserve"> ADDIN ZOTERO_ITEM CSL_CITATION {"citationID":"UfvSOTgw","properties":{"formattedCitation":"[7]","plainCitation":"[7]","noteIndex":0},"citationItems":[{"id":42428,"uris":["http://zotero.org/groups/2694996/items/YCAI45NB"],"itemData":{"id":42428,"type":"report","title":"eSalud 2018 Cost of procedures according to official tariffs. 2018."}}],"schema":"https://github.com/citation-style-language/schema/raw/master/csl-citation.json"} </w:instrText>
            </w:r>
            <w:r>
              <w:rPr>
                <w:noProof/>
                <w:color w:val="000000"/>
                <w:sz w:val="22"/>
                <w:szCs w:val="22"/>
                <w:lang w:val="en-US"/>
              </w:rPr>
              <w:fldChar w:fldCharType="separate"/>
            </w:r>
            <w:r w:rsidR="00D6472F" w:rsidRPr="00D6472F">
              <w:rPr>
                <w:sz w:val="22"/>
              </w:rPr>
              <w:t>[7]</w:t>
            </w:r>
            <w:r>
              <w:rPr>
                <w:noProof/>
                <w:color w:val="000000"/>
                <w:sz w:val="22"/>
                <w:szCs w:val="22"/>
                <w:lang w:val="en-US"/>
              </w:rPr>
              <w:fldChar w:fldCharType="end"/>
            </w:r>
          </w:p>
        </w:tc>
      </w:tr>
      <w:tr w:rsidR="005206E4" w:rsidRPr="00E1464B" w14:paraId="1C5C4CD1" w14:textId="77777777" w:rsidTr="00FD4D21">
        <w:trPr>
          <w:trHeight w:val="317"/>
        </w:trPr>
        <w:tc>
          <w:tcPr>
            <w:tcW w:w="7864" w:type="dxa"/>
            <w:gridSpan w:val="2"/>
            <w:tcBorders>
              <w:top w:val="single" w:sz="6" w:space="0" w:color="auto"/>
              <w:right w:val="single" w:sz="6" w:space="0" w:color="auto"/>
            </w:tcBorders>
            <w:shd w:val="clear" w:color="auto" w:fill="auto"/>
            <w:noWrap/>
            <w:hideMark/>
          </w:tcPr>
          <w:p w14:paraId="091418A9" w14:textId="6F35C745" w:rsidR="005206E4" w:rsidRPr="00E1464B" w:rsidRDefault="005206E4" w:rsidP="009C2B27">
            <w:pPr>
              <w:pStyle w:val="Tabletext"/>
              <w:spacing w:before="0" w:after="0"/>
              <w:rPr>
                <w:rFonts w:ascii="Times New Roman" w:hAnsi="Times New Roman"/>
                <w:sz w:val="22"/>
                <w:szCs w:val="22"/>
              </w:rPr>
            </w:pPr>
            <w:r w:rsidRPr="00E1464B">
              <w:rPr>
                <w:rFonts w:ascii="Times New Roman" w:hAnsi="Times New Roman"/>
                <w:sz w:val="22"/>
                <w:szCs w:val="22"/>
              </w:rPr>
              <w:t xml:space="preserve">*Adjusted to </w:t>
            </w:r>
            <w:r w:rsidR="005C080B">
              <w:rPr>
                <w:rFonts w:ascii="Times New Roman" w:hAnsi="Times New Roman"/>
                <w:sz w:val="22"/>
                <w:szCs w:val="22"/>
              </w:rPr>
              <w:t xml:space="preserve">Euro </w:t>
            </w:r>
            <w:r w:rsidRPr="00E1464B">
              <w:rPr>
                <w:rFonts w:ascii="Times New Roman" w:hAnsi="Times New Roman"/>
                <w:sz w:val="22"/>
                <w:szCs w:val="22"/>
              </w:rPr>
              <w:t>2022 through the website:</w:t>
            </w:r>
          </w:p>
          <w:p w14:paraId="6302BE6B" w14:textId="77777777" w:rsidR="005206E4" w:rsidRPr="00E1464B" w:rsidRDefault="005206E4" w:rsidP="009C2B27">
            <w:pPr>
              <w:spacing w:line="360" w:lineRule="auto"/>
              <w:rPr>
                <w:sz w:val="22"/>
                <w:szCs w:val="22"/>
                <w:lang w:val="en-US"/>
              </w:rPr>
            </w:pPr>
            <w:hyperlink r:id="rId11" w:history="1">
              <w:r w:rsidRPr="00E1464B">
                <w:rPr>
                  <w:rStyle w:val="Hyperlink"/>
                  <w:rFonts w:eastAsiaTheme="majorEastAsia"/>
                  <w:sz w:val="22"/>
                  <w:szCs w:val="22"/>
                  <w:lang w:val="en-US"/>
                </w:rPr>
                <w:t>https://fred.stlouisfed.org/series/CP0600ESM086NEST</w:t>
              </w:r>
            </w:hyperlink>
          </w:p>
          <w:p w14:paraId="7B500375" w14:textId="77777777" w:rsidR="005206E4" w:rsidRPr="00E1464B" w:rsidRDefault="005206E4" w:rsidP="009C2B27">
            <w:pPr>
              <w:spacing w:line="360" w:lineRule="auto"/>
              <w:rPr>
                <w:sz w:val="22"/>
                <w:szCs w:val="22"/>
                <w:lang w:val="en-US"/>
              </w:rPr>
            </w:pPr>
            <w:r w:rsidRPr="00E1464B">
              <w:rPr>
                <w:sz w:val="22"/>
                <w:szCs w:val="22"/>
                <w:lang w:val="en-US"/>
              </w:rPr>
              <w:t>https://www.ons.gov.uk/economy/inflationandpriceindices/timeseries/d7bz/mm23</w:t>
            </w:r>
          </w:p>
        </w:tc>
        <w:tc>
          <w:tcPr>
            <w:tcW w:w="1136" w:type="dxa"/>
            <w:tcBorders>
              <w:top w:val="single" w:sz="6" w:space="0" w:color="auto"/>
              <w:left w:val="single" w:sz="6" w:space="0" w:color="auto"/>
            </w:tcBorders>
            <w:shd w:val="clear" w:color="auto" w:fill="auto"/>
            <w:noWrap/>
            <w:hideMark/>
          </w:tcPr>
          <w:p w14:paraId="47A1919F" w14:textId="77777777" w:rsidR="005206E4" w:rsidRPr="00E1464B" w:rsidRDefault="005206E4" w:rsidP="009C2B27">
            <w:pPr>
              <w:rPr>
                <w:color w:val="0563C1"/>
                <w:sz w:val="22"/>
                <w:szCs w:val="22"/>
                <w:u w:val="single"/>
                <w:lang w:val="en-US"/>
              </w:rPr>
            </w:pPr>
          </w:p>
        </w:tc>
      </w:tr>
    </w:tbl>
    <w:p w14:paraId="284D6DB2" w14:textId="25523686" w:rsidR="00E14742" w:rsidRPr="00E14742" w:rsidRDefault="002B031E" w:rsidP="002B031E">
      <w:pPr>
        <w:spacing w:line="240" w:lineRule="auto"/>
        <w:rPr>
          <w:bCs/>
          <w:lang w:val="en-US"/>
        </w:rPr>
      </w:pPr>
      <w:r>
        <w:rPr>
          <w:bCs/>
          <w:lang w:val="en-US"/>
        </w:rPr>
        <w:br w:type="page"/>
      </w:r>
    </w:p>
    <w:p w14:paraId="5421E6FC" w14:textId="604D79AC" w:rsidR="00146B82" w:rsidRDefault="00146B82" w:rsidP="00146B82">
      <w:pPr>
        <w:rPr>
          <w:rFonts w:asciiTheme="majorBidi" w:hAnsiTheme="majorBidi" w:cstheme="majorBidi"/>
          <w:b/>
          <w:bCs/>
        </w:rPr>
      </w:pPr>
      <w:bookmarkStart w:id="1" w:name="_Ref9952285"/>
      <w:r>
        <w:rPr>
          <w:rFonts w:asciiTheme="majorBidi" w:hAnsiTheme="majorBidi" w:cstheme="majorBidi"/>
          <w:b/>
          <w:bCs/>
        </w:rPr>
        <w:lastRenderedPageBreak/>
        <w:t xml:space="preserve">Supplementary </w:t>
      </w:r>
      <w:r w:rsidRPr="00146B82">
        <w:rPr>
          <w:rFonts w:asciiTheme="majorBidi" w:hAnsiTheme="majorBidi" w:cstheme="majorBidi"/>
          <w:b/>
          <w:bCs/>
        </w:rPr>
        <w:t xml:space="preserve">Table </w:t>
      </w:r>
      <w:bookmarkEnd w:id="1"/>
      <w:r>
        <w:rPr>
          <w:rFonts w:asciiTheme="majorBidi" w:hAnsiTheme="majorBidi" w:cstheme="majorBidi"/>
          <w:b/>
          <w:bCs/>
        </w:rPr>
        <w:t>S</w:t>
      </w:r>
      <w:r w:rsidR="003D63D9">
        <w:rPr>
          <w:rFonts w:asciiTheme="majorBidi" w:hAnsiTheme="majorBidi" w:cstheme="majorBidi"/>
          <w:b/>
          <w:bCs/>
        </w:rPr>
        <w:t>3</w:t>
      </w:r>
      <w:r w:rsidR="009807AD">
        <w:rPr>
          <w:rFonts w:asciiTheme="majorBidi" w:hAnsiTheme="majorBidi" w:cstheme="majorBidi"/>
          <w:b/>
          <w:bCs/>
        </w:rPr>
        <w:tab/>
      </w:r>
      <w:r w:rsidRPr="00146B82">
        <w:rPr>
          <w:rFonts w:asciiTheme="majorBidi" w:hAnsiTheme="majorBidi" w:cstheme="majorBidi"/>
          <w:b/>
          <w:bCs/>
        </w:rPr>
        <w:t xml:space="preserve"> Annual Costs for rt-CGM and SMBG in type 2 Diabetes for </w:t>
      </w:r>
      <w:r w:rsidR="00874FFC">
        <w:rPr>
          <w:rFonts w:asciiTheme="majorBidi" w:hAnsiTheme="majorBidi" w:cstheme="majorBidi"/>
          <w:b/>
          <w:bCs/>
        </w:rPr>
        <w:t>Spain</w:t>
      </w:r>
    </w:p>
    <w:tbl>
      <w:tblPr>
        <w:tblW w:w="9260" w:type="dxa"/>
        <w:tblBorders>
          <w:top w:val="single" w:sz="18" w:space="0" w:color="000080"/>
          <w:left w:val="single" w:sz="18" w:space="0" w:color="000080"/>
          <w:bottom w:val="single" w:sz="18" w:space="0" w:color="000080"/>
          <w:right w:val="single" w:sz="18" w:space="0" w:color="000080"/>
          <w:insideH w:val="single" w:sz="6" w:space="0" w:color="000080"/>
          <w:insideV w:val="single" w:sz="6" w:space="0" w:color="000080"/>
        </w:tblBorders>
        <w:tblLayout w:type="fixed"/>
        <w:tblLook w:val="00A0" w:firstRow="1" w:lastRow="0" w:firstColumn="1" w:lastColumn="0" w:noHBand="0" w:noVBand="0"/>
      </w:tblPr>
      <w:tblGrid>
        <w:gridCol w:w="4760"/>
        <w:gridCol w:w="1620"/>
        <w:gridCol w:w="1080"/>
        <w:gridCol w:w="1800"/>
      </w:tblGrid>
      <w:tr w:rsidR="004D7930" w:rsidRPr="00E1464B" w14:paraId="274B65B9" w14:textId="77777777" w:rsidTr="009C2B27">
        <w:trPr>
          <w:trHeight w:val="411"/>
        </w:trPr>
        <w:tc>
          <w:tcPr>
            <w:tcW w:w="4760" w:type="dxa"/>
            <w:tcBorders>
              <w:top w:val="single" w:sz="8" w:space="0" w:color="auto"/>
              <w:left w:val="single" w:sz="8" w:space="0" w:color="auto"/>
              <w:bottom w:val="single" w:sz="6" w:space="0" w:color="auto"/>
              <w:right w:val="single" w:sz="6" w:space="0" w:color="auto"/>
            </w:tcBorders>
            <w:vAlign w:val="center"/>
          </w:tcPr>
          <w:p w14:paraId="6E445683" w14:textId="77777777" w:rsidR="004D7930" w:rsidRPr="00E1464B" w:rsidRDefault="004D7930" w:rsidP="009C2B27">
            <w:pPr>
              <w:pStyle w:val="Tabletext"/>
              <w:spacing w:before="0" w:after="0"/>
              <w:jc w:val="center"/>
              <w:rPr>
                <w:rFonts w:ascii="Times New Roman" w:hAnsi="Times New Roman"/>
                <w:b/>
                <w:bCs/>
                <w:sz w:val="22"/>
                <w:szCs w:val="22"/>
              </w:rPr>
            </w:pPr>
          </w:p>
        </w:tc>
        <w:tc>
          <w:tcPr>
            <w:tcW w:w="1620" w:type="dxa"/>
            <w:tcBorders>
              <w:top w:val="single" w:sz="8" w:space="0" w:color="auto"/>
              <w:left w:val="single" w:sz="6" w:space="0" w:color="auto"/>
              <w:bottom w:val="single" w:sz="6" w:space="0" w:color="auto"/>
              <w:right w:val="single" w:sz="6" w:space="0" w:color="auto"/>
            </w:tcBorders>
            <w:vAlign w:val="center"/>
          </w:tcPr>
          <w:p w14:paraId="4EB7D514" w14:textId="77777777" w:rsidR="004D7930" w:rsidRPr="00E1464B" w:rsidRDefault="004D7930" w:rsidP="009C2B27">
            <w:pPr>
              <w:pStyle w:val="Tabletext"/>
              <w:spacing w:before="0" w:after="0"/>
              <w:jc w:val="center"/>
              <w:rPr>
                <w:rFonts w:ascii="Times New Roman" w:hAnsi="Times New Roman"/>
                <w:b/>
                <w:bCs/>
                <w:sz w:val="22"/>
                <w:szCs w:val="22"/>
              </w:rPr>
            </w:pPr>
            <w:r w:rsidRPr="00E1464B">
              <w:rPr>
                <w:rFonts w:ascii="Times New Roman" w:hAnsi="Times New Roman"/>
                <w:b/>
                <w:bCs/>
                <w:sz w:val="22"/>
                <w:szCs w:val="22"/>
              </w:rPr>
              <w:t>Unit Cost</w:t>
            </w:r>
          </w:p>
        </w:tc>
        <w:tc>
          <w:tcPr>
            <w:tcW w:w="1080" w:type="dxa"/>
            <w:tcBorders>
              <w:top w:val="single" w:sz="8" w:space="0" w:color="auto"/>
              <w:left w:val="single" w:sz="6" w:space="0" w:color="auto"/>
              <w:bottom w:val="single" w:sz="6" w:space="0" w:color="auto"/>
              <w:right w:val="single" w:sz="6" w:space="0" w:color="auto"/>
            </w:tcBorders>
            <w:vAlign w:val="center"/>
          </w:tcPr>
          <w:p w14:paraId="7D7632E8" w14:textId="77777777" w:rsidR="004D7930" w:rsidRPr="00E1464B" w:rsidRDefault="004D7930" w:rsidP="009C2B27">
            <w:pPr>
              <w:pStyle w:val="Tabletext"/>
              <w:spacing w:before="0" w:after="0"/>
              <w:jc w:val="center"/>
              <w:rPr>
                <w:rFonts w:ascii="Times New Roman" w:hAnsi="Times New Roman"/>
                <w:b/>
                <w:bCs/>
                <w:sz w:val="22"/>
                <w:szCs w:val="22"/>
              </w:rPr>
            </w:pPr>
            <w:r w:rsidRPr="00E1464B">
              <w:rPr>
                <w:rFonts w:ascii="Times New Roman" w:hAnsi="Times New Roman"/>
                <w:b/>
                <w:bCs/>
                <w:sz w:val="22"/>
                <w:szCs w:val="22"/>
              </w:rPr>
              <w:t>Units</w:t>
            </w:r>
          </w:p>
        </w:tc>
        <w:tc>
          <w:tcPr>
            <w:tcW w:w="1800" w:type="dxa"/>
            <w:tcBorders>
              <w:top w:val="single" w:sz="8" w:space="0" w:color="auto"/>
              <w:left w:val="single" w:sz="6" w:space="0" w:color="auto"/>
              <w:bottom w:val="single" w:sz="6" w:space="0" w:color="auto"/>
              <w:right w:val="single" w:sz="8" w:space="0" w:color="auto"/>
            </w:tcBorders>
            <w:vAlign w:val="center"/>
          </w:tcPr>
          <w:p w14:paraId="3A8BFBE5" w14:textId="77777777" w:rsidR="004D7930" w:rsidRPr="00E1464B" w:rsidRDefault="004D7930" w:rsidP="009C2B27">
            <w:pPr>
              <w:pStyle w:val="Tabletext"/>
              <w:spacing w:before="0" w:after="0"/>
              <w:jc w:val="center"/>
              <w:rPr>
                <w:rFonts w:ascii="Times New Roman" w:hAnsi="Times New Roman"/>
                <w:b/>
                <w:bCs/>
                <w:sz w:val="22"/>
                <w:szCs w:val="22"/>
              </w:rPr>
            </w:pPr>
            <w:r w:rsidRPr="00E1464B">
              <w:rPr>
                <w:rFonts w:ascii="Times New Roman" w:hAnsi="Times New Roman"/>
                <w:b/>
                <w:bCs/>
                <w:sz w:val="22"/>
                <w:szCs w:val="22"/>
              </w:rPr>
              <w:t>Net Cost</w:t>
            </w:r>
          </w:p>
        </w:tc>
      </w:tr>
      <w:tr w:rsidR="004D7930" w:rsidRPr="00E1464B" w14:paraId="62226B1F" w14:textId="77777777" w:rsidTr="009C2B27">
        <w:trPr>
          <w:trHeight w:val="710"/>
        </w:trPr>
        <w:tc>
          <w:tcPr>
            <w:tcW w:w="4760" w:type="dxa"/>
            <w:tcBorders>
              <w:top w:val="single" w:sz="6" w:space="0" w:color="auto"/>
              <w:left w:val="single" w:sz="8" w:space="0" w:color="auto"/>
              <w:bottom w:val="single" w:sz="6" w:space="0" w:color="auto"/>
              <w:right w:val="single" w:sz="6" w:space="0" w:color="auto"/>
            </w:tcBorders>
            <w:vAlign w:val="center"/>
          </w:tcPr>
          <w:p w14:paraId="128A2268" w14:textId="77777777" w:rsidR="004D7930" w:rsidRPr="00E1464B" w:rsidRDefault="004D7930" w:rsidP="009C2B27">
            <w:pPr>
              <w:pStyle w:val="Tabletext"/>
              <w:spacing w:before="0" w:after="0" w:line="360" w:lineRule="auto"/>
              <w:jc w:val="center"/>
              <w:rPr>
                <w:rFonts w:ascii="Times New Roman" w:hAnsi="Times New Roman"/>
                <w:b/>
                <w:sz w:val="22"/>
                <w:szCs w:val="22"/>
              </w:rPr>
            </w:pPr>
            <w:r w:rsidRPr="00E1464B">
              <w:rPr>
                <w:rFonts w:ascii="Times New Roman" w:hAnsi="Times New Roman"/>
                <w:b/>
                <w:sz w:val="22"/>
                <w:szCs w:val="22"/>
              </w:rPr>
              <w:t>RT-CGM annual cost (current reimbursed price in Spain)</w:t>
            </w:r>
          </w:p>
          <w:p w14:paraId="5856AC19" w14:textId="77777777" w:rsidR="004D7930" w:rsidRPr="00E1464B" w:rsidRDefault="004D7930" w:rsidP="009C2B27">
            <w:pPr>
              <w:pStyle w:val="Tabletext"/>
              <w:spacing w:before="0" w:after="0" w:line="360" w:lineRule="auto"/>
              <w:jc w:val="center"/>
              <w:rPr>
                <w:rFonts w:ascii="Times New Roman" w:hAnsi="Times New Roman"/>
                <w:sz w:val="22"/>
                <w:szCs w:val="22"/>
              </w:rPr>
            </w:pPr>
            <w:r w:rsidRPr="00E1464B">
              <w:rPr>
                <w:rFonts w:ascii="Times New Roman" w:hAnsi="Times New Roman"/>
                <w:sz w:val="22"/>
                <w:szCs w:val="22"/>
              </w:rPr>
              <w:t>Total annual cost/patient for RT-CGM (includes 36 sensors and 4 transmitters)</w:t>
            </w:r>
          </w:p>
        </w:tc>
        <w:tc>
          <w:tcPr>
            <w:tcW w:w="1620" w:type="dxa"/>
            <w:tcBorders>
              <w:top w:val="single" w:sz="6" w:space="0" w:color="auto"/>
              <w:left w:val="single" w:sz="6" w:space="0" w:color="auto"/>
              <w:bottom w:val="single" w:sz="6" w:space="0" w:color="auto"/>
              <w:right w:val="single" w:sz="6" w:space="0" w:color="auto"/>
            </w:tcBorders>
            <w:vAlign w:val="center"/>
          </w:tcPr>
          <w:p w14:paraId="10151D64" w14:textId="77777777" w:rsidR="004D7930" w:rsidRPr="00E1464B" w:rsidRDefault="004D7930" w:rsidP="009C2B27">
            <w:pPr>
              <w:pStyle w:val="Tabletext"/>
              <w:spacing w:before="0" w:after="0" w:line="360" w:lineRule="auto"/>
              <w:jc w:val="center"/>
              <w:rPr>
                <w:rFonts w:ascii="Times New Roman" w:hAnsi="Times New Roman"/>
                <w:sz w:val="22"/>
                <w:szCs w:val="22"/>
              </w:rPr>
            </w:pPr>
            <w:r w:rsidRPr="00E1464B">
              <w:rPr>
                <w:rFonts w:ascii="Times New Roman" w:hAnsi="Times New Roman"/>
                <w:color w:val="202124"/>
                <w:sz w:val="22"/>
                <w:szCs w:val="22"/>
                <w:shd w:val="clear" w:color="auto" w:fill="FFFFFF"/>
              </w:rPr>
              <w:t>€</w:t>
            </w:r>
            <w:r w:rsidRPr="00E1464B">
              <w:rPr>
                <w:rFonts w:ascii="Times New Roman" w:hAnsi="Times New Roman"/>
                <w:sz w:val="22"/>
                <w:szCs w:val="22"/>
              </w:rPr>
              <w:t xml:space="preserve"> </w:t>
            </w:r>
            <w:r w:rsidRPr="00E1464B">
              <w:rPr>
                <w:rFonts w:ascii="Times New Roman" w:hAnsi="Times New Roman"/>
                <w:color w:val="000000"/>
                <w:sz w:val="22"/>
                <w:szCs w:val="22"/>
              </w:rPr>
              <w:t>1,100</w:t>
            </w:r>
          </w:p>
        </w:tc>
        <w:tc>
          <w:tcPr>
            <w:tcW w:w="1080" w:type="dxa"/>
            <w:tcBorders>
              <w:top w:val="single" w:sz="6" w:space="0" w:color="auto"/>
              <w:left w:val="single" w:sz="6" w:space="0" w:color="auto"/>
              <w:bottom w:val="single" w:sz="6" w:space="0" w:color="auto"/>
              <w:right w:val="single" w:sz="6" w:space="0" w:color="auto"/>
            </w:tcBorders>
            <w:vAlign w:val="center"/>
          </w:tcPr>
          <w:p w14:paraId="151544CC" w14:textId="77777777" w:rsidR="004D7930" w:rsidRPr="00E1464B" w:rsidRDefault="004D7930" w:rsidP="009C2B27">
            <w:pPr>
              <w:pStyle w:val="Tabletext"/>
              <w:spacing w:before="0" w:after="0" w:line="360" w:lineRule="auto"/>
              <w:jc w:val="center"/>
              <w:rPr>
                <w:rFonts w:ascii="Times New Roman" w:hAnsi="Times New Roman"/>
                <w:sz w:val="22"/>
                <w:szCs w:val="22"/>
              </w:rPr>
            </w:pPr>
            <w:r w:rsidRPr="00E1464B">
              <w:rPr>
                <w:rFonts w:ascii="Times New Roman" w:hAnsi="Times New Roman"/>
                <w:sz w:val="22"/>
                <w:szCs w:val="22"/>
              </w:rPr>
              <w:t>1</w:t>
            </w:r>
          </w:p>
        </w:tc>
        <w:tc>
          <w:tcPr>
            <w:tcW w:w="1800" w:type="dxa"/>
            <w:tcBorders>
              <w:top w:val="single" w:sz="6" w:space="0" w:color="auto"/>
              <w:left w:val="single" w:sz="6" w:space="0" w:color="auto"/>
              <w:bottom w:val="single" w:sz="6" w:space="0" w:color="auto"/>
              <w:right w:val="single" w:sz="8" w:space="0" w:color="auto"/>
            </w:tcBorders>
            <w:vAlign w:val="center"/>
          </w:tcPr>
          <w:p w14:paraId="6BFCF3D0" w14:textId="77777777" w:rsidR="004D7930" w:rsidRPr="00E1464B" w:rsidRDefault="004D7930" w:rsidP="009C2B27">
            <w:pPr>
              <w:pStyle w:val="Tabletext"/>
              <w:spacing w:before="0" w:after="0" w:line="360" w:lineRule="auto"/>
              <w:jc w:val="center"/>
              <w:rPr>
                <w:rFonts w:ascii="Times New Roman" w:hAnsi="Times New Roman"/>
                <w:b/>
                <w:sz w:val="22"/>
                <w:szCs w:val="22"/>
              </w:rPr>
            </w:pPr>
            <w:r w:rsidRPr="00E1464B">
              <w:rPr>
                <w:rFonts w:ascii="Times New Roman" w:hAnsi="Times New Roman"/>
                <w:color w:val="202124"/>
                <w:sz w:val="22"/>
                <w:szCs w:val="22"/>
                <w:shd w:val="clear" w:color="auto" w:fill="FFFFFF"/>
              </w:rPr>
              <w:t>€</w:t>
            </w:r>
            <w:r w:rsidRPr="00E1464B">
              <w:rPr>
                <w:rFonts w:ascii="Times New Roman" w:hAnsi="Times New Roman"/>
                <w:sz w:val="22"/>
                <w:szCs w:val="22"/>
              </w:rPr>
              <w:t xml:space="preserve"> </w:t>
            </w:r>
            <w:r w:rsidRPr="00E1464B">
              <w:rPr>
                <w:rFonts w:ascii="Times New Roman" w:hAnsi="Times New Roman"/>
                <w:color w:val="000000"/>
                <w:sz w:val="22"/>
                <w:szCs w:val="22"/>
              </w:rPr>
              <w:t>1,100</w:t>
            </w:r>
          </w:p>
        </w:tc>
      </w:tr>
      <w:tr w:rsidR="004D7930" w:rsidRPr="00E1464B" w14:paraId="4C65308A" w14:textId="77777777" w:rsidTr="00D10A1E">
        <w:trPr>
          <w:trHeight w:val="800"/>
        </w:trPr>
        <w:tc>
          <w:tcPr>
            <w:tcW w:w="4760" w:type="dxa"/>
            <w:tcBorders>
              <w:top w:val="single" w:sz="6" w:space="0" w:color="auto"/>
              <w:left w:val="single" w:sz="8" w:space="0" w:color="auto"/>
              <w:bottom w:val="single" w:sz="6" w:space="0" w:color="auto"/>
              <w:right w:val="single" w:sz="6" w:space="0" w:color="auto"/>
            </w:tcBorders>
            <w:vAlign w:val="center"/>
          </w:tcPr>
          <w:p w14:paraId="5D746824" w14:textId="04C608AE" w:rsidR="004D7930" w:rsidRPr="00E1464B" w:rsidRDefault="004D7930" w:rsidP="009C2B27">
            <w:pPr>
              <w:pStyle w:val="Tabletext"/>
              <w:spacing w:before="0" w:after="0" w:line="360" w:lineRule="auto"/>
              <w:jc w:val="center"/>
              <w:rPr>
                <w:rFonts w:ascii="Times New Roman" w:hAnsi="Times New Roman"/>
                <w:b/>
                <w:sz w:val="22"/>
                <w:szCs w:val="22"/>
              </w:rPr>
            </w:pPr>
            <w:r w:rsidRPr="00E1464B">
              <w:rPr>
                <w:rFonts w:ascii="Times New Roman" w:hAnsi="Times New Roman"/>
                <w:b/>
                <w:sz w:val="22"/>
                <w:szCs w:val="22"/>
              </w:rPr>
              <w:t>SMBG annual cost (</w:t>
            </w:r>
            <w:r w:rsidRPr="00E1464B">
              <w:rPr>
                <w:rFonts w:ascii="Times New Roman" w:hAnsi="Times New Roman"/>
                <w:sz w:val="22"/>
                <w:szCs w:val="22"/>
              </w:rPr>
              <w:t>Single-use blood glucose test strip.  Testing assumed to be 3.8 times per day</w:t>
            </w:r>
            <w:r w:rsidR="00F81FE0">
              <w:rPr>
                <w:rFonts w:ascii="Times New Roman" w:hAnsi="Times New Roman"/>
                <w:sz w:val="22"/>
                <w:szCs w:val="22"/>
              </w:rPr>
              <w:t>*</w:t>
            </w:r>
            <w:r w:rsidRPr="00E1464B">
              <w:rPr>
                <w:rFonts w:ascii="Times New Roman" w:hAnsi="Times New Roman"/>
                <w:sz w:val="22"/>
                <w:szCs w:val="22"/>
              </w:rPr>
              <w:t>)</w:t>
            </w:r>
          </w:p>
          <w:p w14:paraId="55CC0BC9" w14:textId="77777777" w:rsidR="004D7930" w:rsidRPr="00E1464B" w:rsidRDefault="004D7930" w:rsidP="009C2B27">
            <w:pPr>
              <w:pStyle w:val="Tabletext"/>
              <w:spacing w:before="0" w:after="0" w:line="360" w:lineRule="auto"/>
              <w:jc w:val="center"/>
              <w:rPr>
                <w:rFonts w:ascii="Times New Roman" w:hAnsi="Times New Roman"/>
                <w:sz w:val="22"/>
                <w:szCs w:val="22"/>
              </w:rPr>
            </w:pPr>
          </w:p>
        </w:tc>
        <w:tc>
          <w:tcPr>
            <w:tcW w:w="1620" w:type="dxa"/>
            <w:tcBorders>
              <w:top w:val="single" w:sz="6" w:space="0" w:color="auto"/>
              <w:left w:val="single" w:sz="6" w:space="0" w:color="auto"/>
              <w:bottom w:val="single" w:sz="6" w:space="0" w:color="auto"/>
              <w:right w:val="single" w:sz="6" w:space="0" w:color="auto"/>
            </w:tcBorders>
            <w:vAlign w:val="center"/>
          </w:tcPr>
          <w:p w14:paraId="0FED0EA4" w14:textId="77777777" w:rsidR="004D7930" w:rsidRPr="00E1464B" w:rsidRDefault="004D7930" w:rsidP="009C2B27">
            <w:pPr>
              <w:pStyle w:val="Tabletext"/>
              <w:spacing w:before="0" w:after="0" w:line="360" w:lineRule="auto"/>
              <w:jc w:val="center"/>
              <w:rPr>
                <w:rFonts w:ascii="Times New Roman" w:hAnsi="Times New Roman"/>
                <w:sz w:val="22"/>
                <w:szCs w:val="22"/>
              </w:rPr>
            </w:pPr>
            <w:r w:rsidRPr="00E1464B">
              <w:rPr>
                <w:rFonts w:ascii="Times New Roman" w:hAnsi="Times New Roman"/>
                <w:color w:val="202124"/>
                <w:sz w:val="22"/>
                <w:szCs w:val="22"/>
                <w:shd w:val="clear" w:color="auto" w:fill="FFFFFF"/>
              </w:rPr>
              <w:t xml:space="preserve">€0.29 </w:t>
            </w:r>
            <w:r w:rsidRPr="00E1464B">
              <w:rPr>
                <w:rFonts w:ascii="Times New Roman" w:hAnsi="Times New Roman"/>
                <w:sz w:val="22"/>
                <w:szCs w:val="22"/>
              </w:rPr>
              <w:t>per test</w:t>
            </w:r>
          </w:p>
        </w:tc>
        <w:tc>
          <w:tcPr>
            <w:tcW w:w="1080" w:type="dxa"/>
            <w:tcBorders>
              <w:top w:val="single" w:sz="6" w:space="0" w:color="auto"/>
              <w:left w:val="single" w:sz="6" w:space="0" w:color="auto"/>
              <w:bottom w:val="single" w:sz="6" w:space="0" w:color="auto"/>
              <w:right w:val="single" w:sz="6" w:space="0" w:color="auto"/>
            </w:tcBorders>
            <w:vAlign w:val="center"/>
          </w:tcPr>
          <w:p w14:paraId="14575D48" w14:textId="77777777" w:rsidR="004D7930" w:rsidRPr="00E1464B" w:rsidRDefault="004D7930" w:rsidP="009C2B27">
            <w:pPr>
              <w:pStyle w:val="Tabletext"/>
              <w:spacing w:before="0" w:after="0" w:line="360" w:lineRule="auto"/>
              <w:jc w:val="center"/>
              <w:rPr>
                <w:rFonts w:ascii="Times New Roman" w:hAnsi="Times New Roman"/>
                <w:sz w:val="22"/>
                <w:szCs w:val="22"/>
                <w:highlight w:val="yellow"/>
              </w:rPr>
            </w:pPr>
            <w:r w:rsidRPr="00E1464B">
              <w:rPr>
                <w:rFonts w:ascii="Times New Roman" w:hAnsi="Times New Roman"/>
                <w:sz w:val="22"/>
                <w:szCs w:val="22"/>
              </w:rPr>
              <w:t>1,387</w:t>
            </w:r>
          </w:p>
        </w:tc>
        <w:tc>
          <w:tcPr>
            <w:tcW w:w="1800" w:type="dxa"/>
            <w:tcBorders>
              <w:top w:val="single" w:sz="6" w:space="0" w:color="auto"/>
              <w:left w:val="single" w:sz="6" w:space="0" w:color="auto"/>
              <w:bottom w:val="single" w:sz="6" w:space="0" w:color="auto"/>
              <w:right w:val="single" w:sz="8" w:space="0" w:color="auto"/>
            </w:tcBorders>
            <w:vAlign w:val="center"/>
          </w:tcPr>
          <w:p w14:paraId="76A2535E" w14:textId="77777777" w:rsidR="004D7930" w:rsidRPr="00E1464B" w:rsidRDefault="004D7930" w:rsidP="009C2B27">
            <w:pPr>
              <w:pStyle w:val="Tabletext"/>
              <w:spacing w:before="0" w:after="0" w:line="360" w:lineRule="auto"/>
              <w:jc w:val="center"/>
              <w:rPr>
                <w:rFonts w:ascii="Times New Roman" w:hAnsi="Times New Roman"/>
                <w:b/>
                <w:sz w:val="22"/>
                <w:szCs w:val="22"/>
                <w:highlight w:val="yellow"/>
              </w:rPr>
            </w:pPr>
            <w:r w:rsidRPr="00E1464B">
              <w:rPr>
                <w:rFonts w:ascii="Times New Roman" w:hAnsi="Times New Roman"/>
                <w:color w:val="202124"/>
                <w:sz w:val="22"/>
                <w:szCs w:val="22"/>
                <w:shd w:val="clear" w:color="auto" w:fill="FFFFFF"/>
              </w:rPr>
              <w:t xml:space="preserve">€ </w:t>
            </w:r>
            <w:r w:rsidRPr="00E1464B">
              <w:rPr>
                <w:rFonts w:ascii="Times New Roman" w:hAnsi="Times New Roman"/>
                <w:color w:val="000000"/>
                <w:sz w:val="22"/>
                <w:szCs w:val="22"/>
              </w:rPr>
              <w:t>402.23</w:t>
            </w:r>
          </w:p>
        </w:tc>
      </w:tr>
      <w:tr w:rsidR="00D10A1E" w:rsidRPr="00E1464B" w14:paraId="4681DB16" w14:textId="77777777" w:rsidTr="00AD7B71">
        <w:trPr>
          <w:trHeight w:val="800"/>
        </w:trPr>
        <w:tc>
          <w:tcPr>
            <w:tcW w:w="9260" w:type="dxa"/>
            <w:gridSpan w:val="4"/>
            <w:tcBorders>
              <w:top w:val="single" w:sz="6" w:space="0" w:color="auto"/>
              <w:left w:val="single" w:sz="8" w:space="0" w:color="auto"/>
              <w:bottom w:val="single" w:sz="8" w:space="0" w:color="auto"/>
              <w:right w:val="single" w:sz="8" w:space="0" w:color="auto"/>
            </w:tcBorders>
            <w:vAlign w:val="center"/>
          </w:tcPr>
          <w:p w14:paraId="48462839" w14:textId="64370B23" w:rsidR="00D10A1E" w:rsidRPr="00E1464B" w:rsidRDefault="00F81FE0" w:rsidP="008A7AFD">
            <w:pPr>
              <w:pStyle w:val="Tabletext"/>
              <w:spacing w:before="0" w:after="0" w:line="360" w:lineRule="auto"/>
              <w:rPr>
                <w:rFonts w:ascii="Times New Roman" w:hAnsi="Times New Roman"/>
                <w:color w:val="202124"/>
                <w:sz w:val="22"/>
                <w:szCs w:val="22"/>
                <w:shd w:val="clear" w:color="auto" w:fill="FFFFFF"/>
              </w:rPr>
            </w:pPr>
            <w:r>
              <w:rPr>
                <w:rFonts w:ascii="Times New Roman" w:hAnsi="Times New Roman"/>
                <w:color w:val="202124"/>
                <w:sz w:val="22"/>
                <w:szCs w:val="22"/>
                <w:shd w:val="clear" w:color="auto" w:fill="FFFFFF"/>
              </w:rPr>
              <w:t xml:space="preserve">*Assumptions regarding testing frequency sourced from </w:t>
            </w:r>
            <w:r w:rsidR="0004336F">
              <w:rPr>
                <w:rFonts w:ascii="Times New Roman" w:hAnsi="Times New Roman"/>
                <w:color w:val="202124"/>
                <w:sz w:val="22"/>
                <w:szCs w:val="22"/>
                <w:shd w:val="clear" w:color="auto" w:fill="FFFFFF"/>
              </w:rPr>
              <w:t xml:space="preserve">the DIAMOND trial </w:t>
            </w:r>
            <w:r w:rsidR="008A7AFD">
              <w:rPr>
                <w:rFonts w:ascii="Times New Roman" w:hAnsi="Times New Roman"/>
                <w:color w:val="202124"/>
                <w:sz w:val="22"/>
                <w:szCs w:val="22"/>
                <w:shd w:val="clear" w:color="auto" w:fill="FFFFFF"/>
              </w:rPr>
              <w:fldChar w:fldCharType="begin"/>
            </w:r>
            <w:r w:rsidR="008A7AFD">
              <w:rPr>
                <w:rFonts w:ascii="Times New Roman" w:hAnsi="Times New Roman"/>
                <w:color w:val="202124"/>
                <w:sz w:val="22"/>
                <w:szCs w:val="22"/>
                <w:shd w:val="clear" w:color="auto" w:fill="FFFFFF"/>
              </w:rPr>
              <w:instrText xml:space="preserve"> ADDIN ZOTERO_ITEM CSL_CITATION {"citationID":"XTIPocUc","properties":{"formattedCitation":"[8]","plainCitation":"[8]","noteIndex":0},"citationItems":[{"id":13862,"uris":["http://zotero.org/groups/2694996/items/8Y8KMA9V"],"itemData":{"id":13862,"type":"article-journal","abstract":"Background: Continuous glucose monitoring (CGM), which studies have shown is beneficial for adults with type 1 diabetes, has not been well-evaluated in those with type 2 diabetes receiving insulin.\nObjective: To determine the effectiveness of CGM in adults with type 2 diabetes receiving multiple daily injections of insulin.\nDesign: Randomized clinical trial. (The protocol also included a type 1 diabetes cohort in a parallel trial and subsequent second trial.) (ClinicalTrials.gov: NCT02282397).\nSetting: 25 endocrinology practices in North America.\nPatients: 158 adults who had had type 2 diabetes for a median of 17 years (interquartile range, 11 to 23 years). Participants were aged 35 to 79 years (mean, 60 years [SD, 10]), were receiving multiple daily injections of insulin, and had hemoglobin A1c (HbA1c) levels of 7.5% to 9.9% (mean, 8.5%).\nIntervention: Random assignment to CGM (n = 79) or usual care (control group, n = 79).\nMeasurements: The primary outcome was HbA1c reduction at 24 weeks.\nResults: Mean HbA1c levels decreased to 7.7% in the CGM group and 8.0% in the control group at 24 weeks (adjusted difference in mean change, -0.3% [95% CI, -0.5% to 0.0%]; P = 0.022). The groups did not differ meaningfully in CGM-measured hypoglycemia or quality-of-life outcomes. The CGM group averaged 6.7 days (SD, 0.9) of CGM use per week.\nLimitation: 6-month follow-up.\nConclusion: A high percentage of adults who received multiple daily insulin injections for type 2 diabetes used CGM on a daily or near-daily basis for 24 weeks and had improved glycemic control. Because few insulin-treated patients with type 2 diabetes currently use CGM, these results support an additional management method that may benefit these patients.\nPrimary Funding Source: Dexcom.","container-title":"Annals of Internal Medicine","DOI":"10.7326/M16-2855","ISSN":"1539-3704","issue":"6","journalAbbreviation":"Ann Intern Med","language":"eng","note":"PMID: 28828487","page":"365-374","source":"PubMed","title":"Continuous glucose monitoring versus usual care in patients with type 2 diabetes receiving multiple daily insulin injections: a randomized trial","title-short":"Continuous glucose monitoring versus usual care in patients with type 2 diabetes receiving multiple daily insulin injections","volume":"167","author":[{"family":"Beck","given":"Roy W."},{"family":"Riddlesworth","given":"Tonya D."},{"family":"Ruedy","given":"Katrina"},{"family":"Ahmann","given":"Andrew"},{"family":"Haller","given":"Stacie"},{"family":"Kruger","given":"Davida"},{"family":"McGill","given":"Janet B."},{"family":"Polonsky","given":"William"},{"family":"Price","given":"David"},{"family":"Aronoff","given":"Stephen"},{"family":"Aronson","given":"Ronnie"},{"family":"Toschi","given":"Elena"},{"family":"Kollman","given":"Craig"},{"family":"Bergenstal","given":"Richard"},{"literal":"DIAMOND Study Group"}],"issued":{"date-parts":[["2017",9,19]]}}}],"schema":"https://github.com/citation-style-language/schema/raw/master/csl-citation.json"} </w:instrText>
            </w:r>
            <w:r w:rsidR="008A7AFD">
              <w:rPr>
                <w:rFonts w:ascii="Times New Roman" w:hAnsi="Times New Roman"/>
                <w:color w:val="202124"/>
                <w:sz w:val="22"/>
                <w:szCs w:val="22"/>
                <w:shd w:val="clear" w:color="auto" w:fill="FFFFFF"/>
              </w:rPr>
              <w:fldChar w:fldCharType="separate"/>
            </w:r>
            <w:r w:rsidR="008A7AFD" w:rsidRPr="008A7AFD">
              <w:rPr>
                <w:rFonts w:ascii="Times New Roman" w:hAnsi="Times New Roman"/>
                <w:sz w:val="22"/>
              </w:rPr>
              <w:t>[8]</w:t>
            </w:r>
            <w:r w:rsidR="008A7AFD">
              <w:rPr>
                <w:rFonts w:ascii="Times New Roman" w:hAnsi="Times New Roman"/>
                <w:color w:val="202124"/>
                <w:sz w:val="22"/>
                <w:szCs w:val="22"/>
                <w:shd w:val="clear" w:color="auto" w:fill="FFFFFF"/>
              </w:rPr>
              <w:fldChar w:fldCharType="end"/>
            </w:r>
            <w:r w:rsidR="0004336F">
              <w:rPr>
                <w:rFonts w:ascii="Times New Roman" w:hAnsi="Times New Roman"/>
                <w:color w:val="202124"/>
                <w:sz w:val="22"/>
                <w:szCs w:val="22"/>
                <w:shd w:val="clear" w:color="auto" w:fill="FFFFFF"/>
              </w:rPr>
              <w:t xml:space="preserve">. </w:t>
            </w:r>
          </w:p>
        </w:tc>
      </w:tr>
    </w:tbl>
    <w:p w14:paraId="0A36AAD5" w14:textId="77777777" w:rsidR="004D7930" w:rsidRPr="00146B82" w:rsidRDefault="004D7930" w:rsidP="00146B82">
      <w:pPr>
        <w:rPr>
          <w:rFonts w:asciiTheme="majorBidi" w:hAnsiTheme="majorBidi" w:cstheme="majorBidi"/>
          <w:b/>
          <w:bCs/>
        </w:rPr>
      </w:pPr>
    </w:p>
    <w:p w14:paraId="24096764" w14:textId="7A14DA03" w:rsidR="000D18C6" w:rsidRPr="000D18C6" w:rsidRDefault="00E14742" w:rsidP="000D18C6">
      <w:pPr>
        <w:pStyle w:val="Caption"/>
        <w:keepNext/>
        <w:spacing w:before="100" w:after="100"/>
        <w:rPr>
          <w:rFonts w:asciiTheme="majorBidi" w:hAnsiTheme="majorBidi" w:cstheme="majorBidi"/>
          <w:sz w:val="24"/>
          <w:szCs w:val="24"/>
        </w:rPr>
      </w:pPr>
      <w:r>
        <w:rPr>
          <w:bCs/>
          <w:sz w:val="2"/>
          <w:szCs w:val="2"/>
          <w:lang w:val="en-US"/>
        </w:rPr>
        <w:br w:type="page"/>
      </w:r>
      <w:bookmarkStart w:id="2" w:name="_Ref9952312"/>
      <w:bookmarkStart w:id="3" w:name="_Ref14097774"/>
      <w:r w:rsidR="000D18C6" w:rsidRPr="000D18C6">
        <w:rPr>
          <w:rFonts w:asciiTheme="majorBidi" w:hAnsiTheme="majorBidi" w:cstheme="majorBidi"/>
          <w:bCs/>
          <w:sz w:val="24"/>
          <w:szCs w:val="24"/>
          <w:lang w:val="en-US"/>
        </w:rPr>
        <w:lastRenderedPageBreak/>
        <w:t xml:space="preserve">Supplementary </w:t>
      </w:r>
      <w:r w:rsidR="000D18C6" w:rsidRPr="000D18C6">
        <w:rPr>
          <w:rFonts w:asciiTheme="majorBidi" w:hAnsiTheme="majorBidi" w:cstheme="majorBidi"/>
          <w:sz w:val="24"/>
          <w:szCs w:val="24"/>
        </w:rPr>
        <w:t>Table</w:t>
      </w:r>
      <w:bookmarkEnd w:id="2"/>
      <w:bookmarkEnd w:id="3"/>
      <w:r w:rsidR="000D18C6" w:rsidRPr="000D18C6">
        <w:rPr>
          <w:rFonts w:asciiTheme="majorBidi" w:hAnsiTheme="majorBidi" w:cstheme="majorBidi"/>
          <w:sz w:val="24"/>
          <w:szCs w:val="24"/>
        </w:rPr>
        <w:t xml:space="preserve"> S</w:t>
      </w:r>
      <w:r w:rsidR="002A27E6">
        <w:rPr>
          <w:rFonts w:asciiTheme="majorBidi" w:hAnsiTheme="majorBidi" w:cstheme="majorBidi"/>
          <w:sz w:val="24"/>
          <w:szCs w:val="24"/>
        </w:rPr>
        <w:t>4</w:t>
      </w:r>
      <w:r w:rsidR="000D18C6">
        <w:rPr>
          <w:rFonts w:asciiTheme="majorBidi" w:hAnsiTheme="majorBidi" w:cstheme="majorBidi"/>
          <w:sz w:val="24"/>
          <w:szCs w:val="24"/>
        </w:rPr>
        <w:tab/>
      </w:r>
      <w:r w:rsidR="000D18C6" w:rsidRPr="000D18C6">
        <w:rPr>
          <w:rFonts w:asciiTheme="majorBidi" w:hAnsiTheme="majorBidi" w:cstheme="majorBidi"/>
          <w:sz w:val="24"/>
          <w:szCs w:val="24"/>
        </w:rPr>
        <w:t xml:space="preserve"> Baseline Utility and Diabetes Complication Disutility Values Used in the Comparison between rt-CGM and SMBG</w:t>
      </w:r>
    </w:p>
    <w:tbl>
      <w:tblPr>
        <w:tblW w:w="9350" w:type="dxa"/>
        <w:tblBorders>
          <w:top w:val="single" w:sz="18" w:space="0" w:color="000080"/>
          <w:left w:val="single" w:sz="18" w:space="0" w:color="000080"/>
          <w:bottom w:val="single" w:sz="18" w:space="0" w:color="000080"/>
          <w:right w:val="single" w:sz="18" w:space="0" w:color="000080"/>
          <w:insideH w:val="single" w:sz="6" w:space="0" w:color="000080"/>
          <w:insideV w:val="single" w:sz="6" w:space="0" w:color="000080"/>
        </w:tblBorders>
        <w:tblLook w:val="0000" w:firstRow="0" w:lastRow="0" w:firstColumn="0" w:lastColumn="0" w:noHBand="0" w:noVBand="0"/>
      </w:tblPr>
      <w:tblGrid>
        <w:gridCol w:w="5235"/>
        <w:gridCol w:w="2552"/>
        <w:gridCol w:w="1563"/>
      </w:tblGrid>
      <w:tr w:rsidR="00FF5BAA" w:rsidRPr="00E1464B" w14:paraId="1493CEB0" w14:textId="77777777" w:rsidTr="00C05A3B">
        <w:trPr>
          <w:trHeight w:val="20"/>
          <w:tblHeader/>
        </w:trPr>
        <w:tc>
          <w:tcPr>
            <w:tcW w:w="5235" w:type="dxa"/>
            <w:tcBorders>
              <w:top w:val="single" w:sz="8" w:space="0" w:color="auto"/>
              <w:left w:val="single" w:sz="8" w:space="0" w:color="auto"/>
              <w:bottom w:val="single" w:sz="6" w:space="0" w:color="auto"/>
              <w:right w:val="single" w:sz="6" w:space="0" w:color="auto"/>
            </w:tcBorders>
            <w:vAlign w:val="center"/>
          </w:tcPr>
          <w:p w14:paraId="4EB42B3F" w14:textId="77777777" w:rsidR="00FF5BAA" w:rsidRPr="00C20480" w:rsidRDefault="00FF5BAA" w:rsidP="009C2B27">
            <w:pPr>
              <w:ind w:firstLineChars="200" w:firstLine="482"/>
              <w:rPr>
                <w:rFonts w:asciiTheme="majorBidi" w:hAnsiTheme="majorBidi" w:cstheme="majorBidi"/>
                <w:b/>
                <w:bCs/>
                <w:color w:val="000000"/>
                <w:lang w:val="en-US"/>
              </w:rPr>
            </w:pPr>
            <w:bookmarkStart w:id="4" w:name="_Ref165360145"/>
            <w:r w:rsidRPr="00C20480">
              <w:rPr>
                <w:rFonts w:asciiTheme="majorBidi" w:hAnsiTheme="majorBidi" w:cstheme="majorBidi"/>
                <w:b/>
                <w:bCs/>
                <w:color w:val="000000"/>
                <w:lang w:val="en-US"/>
              </w:rPr>
              <w:t>Event/State</w:t>
            </w:r>
          </w:p>
        </w:tc>
        <w:tc>
          <w:tcPr>
            <w:tcW w:w="2552" w:type="dxa"/>
            <w:tcBorders>
              <w:top w:val="single" w:sz="8" w:space="0" w:color="auto"/>
              <w:left w:val="single" w:sz="6" w:space="0" w:color="auto"/>
              <w:bottom w:val="single" w:sz="6" w:space="0" w:color="auto"/>
              <w:right w:val="single" w:sz="6" w:space="0" w:color="auto"/>
            </w:tcBorders>
            <w:vAlign w:val="center"/>
          </w:tcPr>
          <w:p w14:paraId="70EBDE7C" w14:textId="77777777" w:rsidR="00FF5BAA" w:rsidRPr="00C20480" w:rsidRDefault="00FF5BAA" w:rsidP="009C2B27">
            <w:pPr>
              <w:ind w:firstLineChars="200" w:firstLine="482"/>
              <w:rPr>
                <w:rFonts w:asciiTheme="majorBidi" w:hAnsiTheme="majorBidi" w:cstheme="majorBidi"/>
                <w:b/>
                <w:bCs/>
                <w:color w:val="000000"/>
                <w:lang w:val="en-US"/>
              </w:rPr>
            </w:pPr>
            <w:r w:rsidRPr="00C20480">
              <w:rPr>
                <w:rFonts w:asciiTheme="majorBidi" w:hAnsiTheme="majorBidi" w:cstheme="majorBidi"/>
                <w:b/>
                <w:bCs/>
                <w:color w:val="000000"/>
                <w:lang w:val="en-US"/>
              </w:rPr>
              <w:t>Utility/Disutility</w:t>
            </w:r>
          </w:p>
        </w:tc>
        <w:tc>
          <w:tcPr>
            <w:tcW w:w="1563" w:type="dxa"/>
            <w:tcBorders>
              <w:top w:val="single" w:sz="8" w:space="0" w:color="auto"/>
              <w:left w:val="single" w:sz="6" w:space="0" w:color="auto"/>
              <w:bottom w:val="single" w:sz="6" w:space="0" w:color="auto"/>
              <w:right w:val="single" w:sz="8" w:space="0" w:color="auto"/>
            </w:tcBorders>
            <w:vAlign w:val="center"/>
          </w:tcPr>
          <w:p w14:paraId="23C340A5" w14:textId="77777777" w:rsidR="00FF5BAA" w:rsidRPr="00C20480" w:rsidRDefault="00FF5BAA" w:rsidP="009C2B27">
            <w:pPr>
              <w:jc w:val="center"/>
              <w:rPr>
                <w:rFonts w:asciiTheme="majorBidi" w:hAnsiTheme="majorBidi" w:cstheme="majorBidi"/>
                <w:b/>
                <w:bCs/>
                <w:color w:val="000000"/>
                <w:lang w:val="en-US"/>
              </w:rPr>
            </w:pPr>
            <w:r w:rsidRPr="00C20480">
              <w:rPr>
                <w:rFonts w:asciiTheme="majorBidi" w:hAnsiTheme="majorBidi" w:cstheme="majorBidi"/>
                <w:b/>
                <w:bCs/>
                <w:color w:val="000000"/>
                <w:lang w:val="en-US"/>
              </w:rPr>
              <w:t>Reference</w:t>
            </w:r>
          </w:p>
        </w:tc>
      </w:tr>
      <w:tr w:rsidR="00FF5BAA" w:rsidRPr="00E1464B" w14:paraId="418077E3" w14:textId="77777777" w:rsidTr="00C05A3B">
        <w:trPr>
          <w:cantSplit/>
          <w:trHeight w:val="20"/>
        </w:trPr>
        <w:tc>
          <w:tcPr>
            <w:tcW w:w="5235" w:type="dxa"/>
            <w:tcBorders>
              <w:top w:val="single" w:sz="6" w:space="0" w:color="auto"/>
              <w:left w:val="single" w:sz="8" w:space="0" w:color="auto"/>
              <w:bottom w:val="single" w:sz="6" w:space="0" w:color="auto"/>
              <w:right w:val="single" w:sz="6" w:space="0" w:color="auto"/>
            </w:tcBorders>
            <w:vAlign w:val="center"/>
          </w:tcPr>
          <w:p w14:paraId="056CFA20" w14:textId="77777777" w:rsidR="00FF5BAA" w:rsidRPr="00C20480" w:rsidRDefault="00FF5BAA" w:rsidP="00C05A3B">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T2D, no complication</w:t>
            </w:r>
          </w:p>
        </w:tc>
        <w:tc>
          <w:tcPr>
            <w:tcW w:w="2552" w:type="dxa"/>
            <w:tcBorders>
              <w:top w:val="single" w:sz="6" w:space="0" w:color="auto"/>
              <w:left w:val="single" w:sz="6" w:space="0" w:color="auto"/>
              <w:bottom w:val="single" w:sz="6" w:space="0" w:color="auto"/>
              <w:right w:val="single" w:sz="6" w:space="0" w:color="auto"/>
            </w:tcBorders>
            <w:vAlign w:val="center"/>
          </w:tcPr>
          <w:p w14:paraId="40C45C57" w14:textId="77777777" w:rsidR="00FF5BAA" w:rsidRPr="00C20480" w:rsidRDefault="00FF5BAA" w:rsidP="009C2B27">
            <w:pPr>
              <w:tabs>
                <w:tab w:val="left" w:pos="1469"/>
              </w:tabs>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0.785±0.007</w:t>
            </w:r>
          </w:p>
        </w:tc>
        <w:tc>
          <w:tcPr>
            <w:tcW w:w="1563" w:type="dxa"/>
            <w:tcBorders>
              <w:top w:val="single" w:sz="6" w:space="0" w:color="auto"/>
              <w:left w:val="single" w:sz="6" w:space="0" w:color="auto"/>
              <w:bottom w:val="single" w:sz="6" w:space="0" w:color="auto"/>
              <w:right w:val="single" w:sz="8" w:space="0" w:color="auto"/>
            </w:tcBorders>
            <w:vAlign w:val="center"/>
          </w:tcPr>
          <w:p w14:paraId="481750B8" w14:textId="055462D2" w:rsidR="00FF5BAA" w:rsidRPr="00C20480" w:rsidRDefault="00EB4980" w:rsidP="008A7AFD">
            <w:pPr>
              <w:ind w:firstLineChars="200" w:firstLine="480"/>
              <w:rPr>
                <w:rFonts w:asciiTheme="majorBidi" w:hAnsiTheme="majorBidi" w:cstheme="majorBidi"/>
                <w:color w:val="000000"/>
                <w:lang w:val="en-US"/>
              </w:rPr>
            </w:pPr>
            <w:r>
              <w:rPr>
                <w:rFonts w:asciiTheme="majorBidi" w:hAnsiTheme="majorBidi" w:cstheme="majorBidi"/>
                <w:color w:val="000000"/>
                <w:lang w:val="en-US"/>
              </w:rPr>
              <w:fldChar w:fldCharType="begin"/>
            </w:r>
            <w:r w:rsidR="008A7AFD">
              <w:rPr>
                <w:rFonts w:asciiTheme="majorBidi" w:hAnsiTheme="majorBidi" w:cstheme="majorBidi"/>
                <w:color w:val="000000"/>
                <w:lang w:val="en-US"/>
              </w:rPr>
              <w:instrText xml:space="preserve"> ADDIN ZOTERO_ITEM CSL_CITATION {"citationID":"70smyIYi","properties":{"formattedCitation":"[9]","plainCitation":"[9]","noteIndex":0},"citationItems":[{"id":754,"uris":["http://zotero.org/groups/2694996/items/YDHUTRLK"],"itemData":{"id":754,"type":"article-journal","abstract":"&lt;h2&gt;Abstract&lt;/h2&gt;&lt;h3&gt;Objectives&lt;/h3&gt;&lt;p&gt;Economic analysis in type 2 diabetes mellitus (T2DM) requires an assessment of the effect of a wide range of complications. The objective of this article was to identify a set of utility values consistent with the National Institute for Health and Care Excellence (NICE) reference case and to critically discuss and illustrate challenges in creating such a utility set.&lt;/p&gt;&lt;h3&gt;Methods&lt;/h3&gt;&lt;p&gt;A systematic literature review was conducted to identify studies reporting utility values for relevant complications. The methodology of each study was assessed for consistency with the NICE reference case. A suggested set of utility values applicable to modeling was derived, giving preference to studies reporting multiple complications and correcting for comorbidity.&lt;/p&gt;&lt;h3&gt;Results&lt;/h3&gt;&lt;p&gt;The review considered 21 relevant diabetes complications. A total of 16,574 articles were identified; after screening, 61 articles were assessed for methodological quality. Nineteen articles met NICE criteria, reporting utility values for 20 of 21 relevant complications. For renal transplant, because no articles meeting NICE criteria were identified, two articles using other methodologies were included. Index value estimates for T2DM without complication ranged from 0.711 to 0.940. Utility decrement associated with complications ranged from 0.014 (minor hypoglycemia) to 0.28 (amputation). Limitations associated with the selection of a utility value for use in economic modeling included variability in patient recruitment, heterogeneity in statistical analysis, large variability around some point estimates, and lack of recent data.&lt;/p&gt;&lt;h3&gt;Conclusions&lt;/h3&gt;&lt;p&gt;A reference set of utility values for T2DM and its complications in line with NICE requirements was identified. This research illustrates the challenges associated with systematically selecting utility data for economic evaluations.&lt;/p&gt;","container-title":"Value in Health","DOI":"10.1016/j.jval.2014.03.003","ISSN":"1098-3015, 1524-4733","issue":"4","journalAbbreviation":"Value Health","language":"English","note":"publisher: Elsevier\nPMID: 24969008","page":"462-470","source":"www.valueinhealthjournal.com","title":"Review of utility values for economic modeling in type 2 diabetes","volume":"17","author":[{"family":"Beaudet","given":"Amélie"},{"family":"Clegg","given":"John"},{"family":"Thuresson","given":"Per-Olof"},{"family":"Lloyd","given":"Adam"},{"family":"McEwan","given":"Phil"}],"issued":{"date-parts":[["2014"]]}}}],"schema":"https://github.com/citation-style-language/schema/raw/master/csl-citation.json"} </w:instrText>
            </w:r>
            <w:r>
              <w:rPr>
                <w:rFonts w:asciiTheme="majorBidi" w:hAnsiTheme="majorBidi" w:cstheme="majorBidi"/>
                <w:color w:val="000000"/>
                <w:lang w:val="en-US"/>
              </w:rPr>
              <w:fldChar w:fldCharType="separate"/>
            </w:r>
            <w:r w:rsidR="008A7AFD" w:rsidRPr="008A7AFD">
              <w:t>[9]</w:t>
            </w:r>
            <w:r>
              <w:rPr>
                <w:rFonts w:asciiTheme="majorBidi" w:hAnsiTheme="majorBidi" w:cstheme="majorBidi"/>
                <w:color w:val="000000"/>
                <w:lang w:val="en-US"/>
              </w:rPr>
              <w:fldChar w:fldCharType="end"/>
            </w:r>
          </w:p>
        </w:tc>
      </w:tr>
      <w:tr w:rsidR="00FF5BAA" w:rsidRPr="00E1464B" w14:paraId="79918AE5" w14:textId="77777777" w:rsidTr="00C05A3B">
        <w:trPr>
          <w:cantSplit/>
          <w:trHeight w:val="20"/>
        </w:trPr>
        <w:tc>
          <w:tcPr>
            <w:tcW w:w="5235" w:type="dxa"/>
            <w:tcBorders>
              <w:top w:val="single" w:sz="6" w:space="0" w:color="auto"/>
              <w:left w:val="single" w:sz="8" w:space="0" w:color="auto"/>
              <w:bottom w:val="single" w:sz="6" w:space="0" w:color="auto"/>
              <w:right w:val="single" w:sz="6" w:space="0" w:color="auto"/>
            </w:tcBorders>
            <w:vAlign w:val="center"/>
          </w:tcPr>
          <w:p w14:paraId="78841F85" w14:textId="77777777" w:rsidR="00FF5BAA" w:rsidRPr="00C20480" w:rsidRDefault="00FF5BAA" w:rsidP="00C05A3B">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Angina disutility, year of event</w:t>
            </w:r>
          </w:p>
        </w:tc>
        <w:tc>
          <w:tcPr>
            <w:tcW w:w="2552" w:type="dxa"/>
            <w:tcBorders>
              <w:top w:val="single" w:sz="6" w:space="0" w:color="auto"/>
              <w:left w:val="single" w:sz="6" w:space="0" w:color="auto"/>
              <w:bottom w:val="single" w:sz="6" w:space="0" w:color="auto"/>
              <w:right w:val="single" w:sz="6" w:space="0" w:color="auto"/>
            </w:tcBorders>
            <w:vAlign w:val="center"/>
          </w:tcPr>
          <w:p w14:paraId="7FBA2C45" w14:textId="77777777" w:rsidR="00FF5BAA" w:rsidRPr="00C20480" w:rsidRDefault="00FF5BAA" w:rsidP="009C2B27">
            <w:pPr>
              <w:tabs>
                <w:tab w:val="left" w:pos="1469"/>
              </w:tabs>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0.09±0.01</w:t>
            </w:r>
          </w:p>
        </w:tc>
        <w:tc>
          <w:tcPr>
            <w:tcW w:w="1563" w:type="dxa"/>
            <w:tcBorders>
              <w:top w:val="single" w:sz="6" w:space="0" w:color="auto"/>
              <w:left w:val="single" w:sz="6" w:space="0" w:color="auto"/>
              <w:bottom w:val="single" w:sz="6" w:space="0" w:color="auto"/>
              <w:right w:val="single" w:sz="8" w:space="0" w:color="auto"/>
            </w:tcBorders>
            <w:vAlign w:val="center"/>
          </w:tcPr>
          <w:p w14:paraId="2441561E" w14:textId="535CBDA5" w:rsidR="00FF5BAA" w:rsidRPr="00C20480" w:rsidRDefault="00E913EA" w:rsidP="008A7AFD">
            <w:pPr>
              <w:ind w:firstLineChars="200" w:firstLine="480"/>
              <w:rPr>
                <w:rFonts w:asciiTheme="majorBidi" w:hAnsiTheme="majorBidi" w:cstheme="majorBidi"/>
                <w:color w:val="000000"/>
                <w:lang w:val="en-US"/>
              </w:rPr>
            </w:pPr>
            <w:r>
              <w:rPr>
                <w:rFonts w:asciiTheme="majorBidi" w:hAnsiTheme="majorBidi" w:cstheme="majorBidi"/>
                <w:color w:val="000000"/>
                <w:lang w:val="en-US"/>
              </w:rPr>
              <w:fldChar w:fldCharType="begin"/>
            </w:r>
            <w:r w:rsidR="008A7AFD">
              <w:rPr>
                <w:rFonts w:asciiTheme="majorBidi" w:hAnsiTheme="majorBidi" w:cstheme="majorBidi"/>
                <w:color w:val="000000"/>
                <w:lang w:val="en-US"/>
              </w:rPr>
              <w:instrText xml:space="preserve"> ADDIN ZOTERO_ITEM CSL_CITATION {"citationID":"QjsYg58J","properties":{"formattedCitation":"[9]","plainCitation":"[9]","noteIndex":0},"citationItems":[{"id":754,"uris":["http://zotero.org/groups/2694996/items/YDHUTRLK"],"itemData":{"id":754,"type":"article-journal","abstract":"&lt;h2&gt;Abstract&lt;/h2&gt;&lt;h3&gt;Objectives&lt;/h3&gt;&lt;p&gt;Economic analysis in type 2 diabetes mellitus (T2DM) requires an assessment of the effect of a wide range of complications. The objective of this article was to identify a set of utility values consistent with the National Institute for Health and Care Excellence (NICE) reference case and to critically discuss and illustrate challenges in creating such a utility set.&lt;/p&gt;&lt;h3&gt;Methods&lt;/h3&gt;&lt;p&gt;A systematic literature review was conducted to identify studies reporting utility values for relevant complications. The methodology of each study was assessed for consistency with the NICE reference case. A suggested set of utility values applicable to modeling was derived, giving preference to studies reporting multiple complications and correcting for comorbidity.&lt;/p&gt;&lt;h3&gt;Results&lt;/h3&gt;&lt;p&gt;The review considered 21 relevant diabetes complications. A total of 16,574 articles were identified; after screening, 61 articles were assessed for methodological quality. Nineteen articles met NICE criteria, reporting utility values for 20 of 21 relevant complications. For renal transplant, because no articles meeting NICE criteria were identified, two articles using other methodologies were included. Index value estimates for T2DM without complication ranged from 0.711 to 0.940. Utility decrement associated with complications ranged from 0.014 (minor hypoglycemia) to 0.28 (amputation). Limitations associated with the selection of a utility value for use in economic modeling included variability in patient recruitment, heterogeneity in statistical analysis, large variability around some point estimates, and lack of recent data.&lt;/p&gt;&lt;h3&gt;Conclusions&lt;/h3&gt;&lt;p&gt;A reference set of utility values for T2DM and its complications in line with NICE requirements was identified. This research illustrates the challenges associated with systematically selecting utility data for economic evaluations.&lt;/p&gt;","container-title":"Value in Health","DOI":"10.1016/j.jval.2014.03.003","ISSN":"1098-3015, 1524-4733","issue":"4","journalAbbreviation":"Value Health","language":"English","note":"publisher: Elsevier\nPMID: 24969008","page":"462-470","source":"www.valueinhealthjournal.com","title":"Review of utility values for economic modeling in type 2 diabetes","volume":"17","author":[{"family":"Beaudet","given":"Amélie"},{"family":"Clegg","given":"John"},{"family":"Thuresson","given":"Per-Olof"},{"family":"Lloyd","given":"Adam"},{"family":"McEwan","given":"Phil"}],"issued":{"date-parts":[["2014"]]}}}],"schema":"https://github.com/citation-style-language/schema/raw/master/csl-citation.json"} </w:instrText>
            </w:r>
            <w:r>
              <w:rPr>
                <w:rFonts w:asciiTheme="majorBidi" w:hAnsiTheme="majorBidi" w:cstheme="majorBidi"/>
                <w:color w:val="000000"/>
                <w:lang w:val="en-US"/>
              </w:rPr>
              <w:fldChar w:fldCharType="separate"/>
            </w:r>
            <w:r w:rsidR="008A7AFD" w:rsidRPr="008A7AFD">
              <w:t>[9]</w:t>
            </w:r>
            <w:r>
              <w:rPr>
                <w:rFonts w:asciiTheme="majorBidi" w:hAnsiTheme="majorBidi" w:cstheme="majorBidi"/>
                <w:color w:val="000000"/>
                <w:lang w:val="en-US"/>
              </w:rPr>
              <w:fldChar w:fldCharType="end"/>
            </w:r>
          </w:p>
        </w:tc>
      </w:tr>
      <w:tr w:rsidR="00FF5BAA" w:rsidRPr="00E1464B" w14:paraId="4AB17DB2" w14:textId="77777777" w:rsidTr="00C05A3B">
        <w:trPr>
          <w:cantSplit/>
          <w:trHeight w:val="20"/>
        </w:trPr>
        <w:tc>
          <w:tcPr>
            <w:tcW w:w="5235" w:type="dxa"/>
            <w:tcBorders>
              <w:top w:val="single" w:sz="6" w:space="0" w:color="auto"/>
              <w:left w:val="single" w:sz="8" w:space="0" w:color="auto"/>
              <w:bottom w:val="single" w:sz="6" w:space="0" w:color="auto"/>
              <w:right w:val="single" w:sz="6" w:space="0" w:color="auto"/>
            </w:tcBorders>
            <w:vAlign w:val="center"/>
          </w:tcPr>
          <w:p w14:paraId="5F8A76C4" w14:textId="46BD8DE7" w:rsidR="00FF5BAA" w:rsidRPr="00C20480" w:rsidRDefault="00FF5BAA" w:rsidP="00C05A3B">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Congestive heart failure disutility, year of</w:t>
            </w:r>
            <w:r w:rsidR="00C20480">
              <w:rPr>
                <w:rFonts w:asciiTheme="majorBidi" w:hAnsiTheme="majorBidi" w:cstheme="majorBidi"/>
                <w:color w:val="000000"/>
                <w:lang w:val="en-US"/>
              </w:rPr>
              <w:t xml:space="preserve"> </w:t>
            </w:r>
            <w:r w:rsidRPr="00C20480">
              <w:rPr>
                <w:rFonts w:asciiTheme="majorBidi" w:hAnsiTheme="majorBidi" w:cstheme="majorBidi"/>
                <w:color w:val="000000"/>
                <w:lang w:val="en-US"/>
              </w:rPr>
              <w:t>event</w:t>
            </w:r>
          </w:p>
        </w:tc>
        <w:tc>
          <w:tcPr>
            <w:tcW w:w="2552" w:type="dxa"/>
            <w:tcBorders>
              <w:top w:val="single" w:sz="6" w:space="0" w:color="auto"/>
              <w:left w:val="single" w:sz="6" w:space="0" w:color="auto"/>
              <w:bottom w:val="single" w:sz="6" w:space="0" w:color="auto"/>
              <w:right w:val="single" w:sz="6" w:space="0" w:color="auto"/>
            </w:tcBorders>
            <w:vAlign w:val="center"/>
          </w:tcPr>
          <w:p w14:paraId="5DFB158B" w14:textId="77777777" w:rsidR="00FF5BAA" w:rsidRPr="00C20480" w:rsidRDefault="00FF5BAA" w:rsidP="009C2B27">
            <w:pPr>
              <w:tabs>
                <w:tab w:val="left" w:pos="1469"/>
              </w:tabs>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0.108±0.01</w:t>
            </w:r>
          </w:p>
        </w:tc>
        <w:tc>
          <w:tcPr>
            <w:tcW w:w="1563" w:type="dxa"/>
            <w:tcBorders>
              <w:top w:val="single" w:sz="6" w:space="0" w:color="auto"/>
              <w:left w:val="single" w:sz="6" w:space="0" w:color="auto"/>
              <w:bottom w:val="single" w:sz="6" w:space="0" w:color="auto"/>
              <w:right w:val="single" w:sz="8" w:space="0" w:color="auto"/>
            </w:tcBorders>
            <w:vAlign w:val="center"/>
          </w:tcPr>
          <w:p w14:paraId="04765542" w14:textId="7FB29050" w:rsidR="00FF5BAA" w:rsidRPr="00C20480" w:rsidRDefault="00E913EA" w:rsidP="008A7AFD">
            <w:pPr>
              <w:ind w:firstLineChars="200" w:firstLine="480"/>
              <w:rPr>
                <w:rFonts w:asciiTheme="majorBidi" w:hAnsiTheme="majorBidi" w:cstheme="majorBidi"/>
                <w:color w:val="000000"/>
                <w:lang w:val="en-US"/>
              </w:rPr>
            </w:pPr>
            <w:r>
              <w:rPr>
                <w:rFonts w:asciiTheme="majorBidi" w:hAnsiTheme="majorBidi" w:cstheme="majorBidi"/>
                <w:color w:val="000000"/>
                <w:lang w:val="en-US"/>
              </w:rPr>
              <w:fldChar w:fldCharType="begin"/>
            </w:r>
            <w:r w:rsidR="008A7AFD">
              <w:rPr>
                <w:rFonts w:asciiTheme="majorBidi" w:hAnsiTheme="majorBidi" w:cstheme="majorBidi"/>
                <w:color w:val="000000"/>
                <w:lang w:val="en-US"/>
              </w:rPr>
              <w:instrText xml:space="preserve"> ADDIN ZOTERO_ITEM CSL_CITATION {"citationID":"ggaxxACB","properties":{"formattedCitation":"[9]","plainCitation":"[9]","noteIndex":0},"citationItems":[{"id":754,"uris":["http://zotero.org/groups/2694996/items/YDHUTRLK"],"itemData":{"id":754,"type":"article-journal","abstract":"&lt;h2&gt;Abstract&lt;/h2&gt;&lt;h3&gt;Objectives&lt;/h3&gt;&lt;p&gt;Economic analysis in type 2 diabetes mellitus (T2DM) requires an assessment of the effect of a wide range of complications. The objective of this article was to identify a set of utility values consistent with the National Institute for Health and Care Excellence (NICE) reference case and to critically discuss and illustrate challenges in creating such a utility set.&lt;/p&gt;&lt;h3&gt;Methods&lt;/h3&gt;&lt;p&gt;A systematic literature review was conducted to identify studies reporting utility values for relevant complications. The methodology of each study was assessed for consistency with the NICE reference case. A suggested set of utility values applicable to modeling was derived, giving preference to studies reporting multiple complications and correcting for comorbidity.&lt;/p&gt;&lt;h3&gt;Results&lt;/h3&gt;&lt;p&gt;The review considered 21 relevant diabetes complications. A total of 16,574 articles were identified; after screening, 61 articles were assessed for methodological quality. Nineteen articles met NICE criteria, reporting utility values for 20 of 21 relevant complications. For renal transplant, because no articles meeting NICE criteria were identified, two articles using other methodologies were included. Index value estimates for T2DM without complication ranged from 0.711 to 0.940. Utility decrement associated with complications ranged from 0.014 (minor hypoglycemia) to 0.28 (amputation). Limitations associated with the selection of a utility value for use in economic modeling included variability in patient recruitment, heterogeneity in statistical analysis, large variability around some point estimates, and lack of recent data.&lt;/p&gt;&lt;h3&gt;Conclusions&lt;/h3&gt;&lt;p&gt;A reference set of utility values for T2DM and its complications in line with NICE requirements was identified. This research illustrates the challenges associated with systematically selecting utility data for economic evaluations.&lt;/p&gt;","container-title":"Value in Health","DOI":"10.1016/j.jval.2014.03.003","ISSN":"1098-3015, 1524-4733","issue":"4","journalAbbreviation":"Value Health","language":"English","note":"publisher: Elsevier\nPMID: 24969008","page":"462-470","source":"www.valueinhealthjournal.com","title":"Review of utility values for economic modeling in type 2 diabetes","volume":"17","author":[{"family":"Beaudet","given":"Amélie"},{"family":"Clegg","given":"John"},{"family":"Thuresson","given":"Per-Olof"},{"family":"Lloyd","given":"Adam"},{"family":"McEwan","given":"Phil"}],"issued":{"date-parts":[["2014"]]}}}],"schema":"https://github.com/citation-style-language/schema/raw/master/csl-citation.json"} </w:instrText>
            </w:r>
            <w:r>
              <w:rPr>
                <w:rFonts w:asciiTheme="majorBidi" w:hAnsiTheme="majorBidi" w:cstheme="majorBidi"/>
                <w:color w:val="000000"/>
                <w:lang w:val="en-US"/>
              </w:rPr>
              <w:fldChar w:fldCharType="separate"/>
            </w:r>
            <w:r w:rsidR="008A7AFD" w:rsidRPr="008A7AFD">
              <w:t>[9]</w:t>
            </w:r>
            <w:r>
              <w:rPr>
                <w:rFonts w:asciiTheme="majorBidi" w:hAnsiTheme="majorBidi" w:cstheme="majorBidi"/>
                <w:color w:val="000000"/>
                <w:lang w:val="en-US"/>
              </w:rPr>
              <w:fldChar w:fldCharType="end"/>
            </w:r>
          </w:p>
        </w:tc>
      </w:tr>
      <w:tr w:rsidR="00FF5BAA" w:rsidRPr="00E1464B" w14:paraId="7B29353A" w14:textId="77777777" w:rsidTr="00C05A3B">
        <w:trPr>
          <w:cantSplit/>
          <w:trHeight w:val="20"/>
        </w:trPr>
        <w:tc>
          <w:tcPr>
            <w:tcW w:w="5235" w:type="dxa"/>
            <w:tcBorders>
              <w:top w:val="single" w:sz="6" w:space="0" w:color="auto"/>
              <w:left w:val="single" w:sz="8" w:space="0" w:color="auto"/>
              <w:bottom w:val="single" w:sz="6" w:space="0" w:color="auto"/>
              <w:right w:val="single" w:sz="6" w:space="0" w:color="auto"/>
            </w:tcBorders>
            <w:vAlign w:val="center"/>
          </w:tcPr>
          <w:p w14:paraId="163002C3" w14:textId="77777777" w:rsidR="00FF5BAA" w:rsidRPr="00C20480" w:rsidRDefault="00FF5BAA" w:rsidP="00C05A3B">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Myocardial infarction disutility, year of event</w:t>
            </w:r>
          </w:p>
        </w:tc>
        <w:tc>
          <w:tcPr>
            <w:tcW w:w="2552" w:type="dxa"/>
            <w:tcBorders>
              <w:top w:val="single" w:sz="6" w:space="0" w:color="auto"/>
              <w:left w:val="single" w:sz="6" w:space="0" w:color="auto"/>
              <w:bottom w:val="single" w:sz="6" w:space="0" w:color="auto"/>
              <w:right w:val="single" w:sz="6" w:space="0" w:color="auto"/>
            </w:tcBorders>
            <w:vAlign w:val="center"/>
          </w:tcPr>
          <w:p w14:paraId="4AE6B84C" w14:textId="77777777" w:rsidR="00FF5BAA" w:rsidRPr="00C20480" w:rsidRDefault="00FF5BAA" w:rsidP="009C2B27">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0.055±0.01</w:t>
            </w:r>
          </w:p>
        </w:tc>
        <w:tc>
          <w:tcPr>
            <w:tcW w:w="1563" w:type="dxa"/>
            <w:tcBorders>
              <w:top w:val="single" w:sz="6" w:space="0" w:color="auto"/>
              <w:left w:val="single" w:sz="6" w:space="0" w:color="auto"/>
              <w:bottom w:val="single" w:sz="6" w:space="0" w:color="auto"/>
              <w:right w:val="single" w:sz="8" w:space="0" w:color="auto"/>
            </w:tcBorders>
            <w:vAlign w:val="center"/>
          </w:tcPr>
          <w:p w14:paraId="10392410" w14:textId="60EA7076" w:rsidR="00FF5BAA" w:rsidRPr="00C20480" w:rsidRDefault="00E913EA" w:rsidP="008A7AFD">
            <w:pPr>
              <w:ind w:firstLineChars="200" w:firstLine="480"/>
              <w:rPr>
                <w:rFonts w:asciiTheme="majorBidi" w:hAnsiTheme="majorBidi" w:cstheme="majorBidi"/>
                <w:color w:val="000000"/>
                <w:lang w:val="en-US"/>
              </w:rPr>
            </w:pPr>
            <w:r>
              <w:rPr>
                <w:rFonts w:asciiTheme="majorBidi" w:hAnsiTheme="majorBidi" w:cstheme="majorBidi"/>
                <w:color w:val="000000"/>
                <w:lang w:val="en-US"/>
              </w:rPr>
              <w:fldChar w:fldCharType="begin"/>
            </w:r>
            <w:r w:rsidR="008A7AFD">
              <w:rPr>
                <w:rFonts w:asciiTheme="majorBidi" w:hAnsiTheme="majorBidi" w:cstheme="majorBidi"/>
                <w:color w:val="000000"/>
                <w:lang w:val="en-US"/>
              </w:rPr>
              <w:instrText xml:space="preserve"> ADDIN ZOTERO_ITEM CSL_CITATION {"citationID":"mEZdwml5","properties":{"formattedCitation":"[9]","plainCitation":"[9]","noteIndex":0},"citationItems":[{"id":754,"uris":["http://zotero.org/groups/2694996/items/YDHUTRLK"],"itemData":{"id":754,"type":"article-journal","abstract":"&lt;h2&gt;Abstract&lt;/h2&gt;&lt;h3&gt;Objectives&lt;/h3&gt;&lt;p&gt;Economic analysis in type 2 diabetes mellitus (T2DM) requires an assessment of the effect of a wide range of complications. The objective of this article was to identify a set of utility values consistent with the National Institute for Health and Care Excellence (NICE) reference case and to critically discuss and illustrate challenges in creating such a utility set.&lt;/p&gt;&lt;h3&gt;Methods&lt;/h3&gt;&lt;p&gt;A systematic literature review was conducted to identify studies reporting utility values for relevant complications. The methodology of each study was assessed for consistency with the NICE reference case. A suggested set of utility values applicable to modeling was derived, giving preference to studies reporting multiple complications and correcting for comorbidity.&lt;/p&gt;&lt;h3&gt;Results&lt;/h3&gt;&lt;p&gt;The review considered 21 relevant diabetes complications. A total of 16,574 articles were identified; after screening, 61 articles were assessed for methodological quality. Nineteen articles met NICE criteria, reporting utility values for 20 of 21 relevant complications. For renal transplant, because no articles meeting NICE criteria were identified, two articles using other methodologies were included. Index value estimates for T2DM without complication ranged from 0.711 to 0.940. Utility decrement associated with complications ranged from 0.014 (minor hypoglycemia) to 0.28 (amputation). Limitations associated with the selection of a utility value for use in economic modeling included variability in patient recruitment, heterogeneity in statistical analysis, large variability around some point estimates, and lack of recent data.&lt;/p&gt;&lt;h3&gt;Conclusions&lt;/h3&gt;&lt;p&gt;A reference set of utility values for T2DM and its complications in line with NICE requirements was identified. This research illustrates the challenges associated with systematically selecting utility data for economic evaluations.&lt;/p&gt;","container-title":"Value in Health","DOI":"10.1016/j.jval.2014.03.003","ISSN":"1098-3015, 1524-4733","issue":"4","journalAbbreviation":"Value Health","language":"English","note":"publisher: Elsevier\nPMID: 24969008","page":"462-470","source":"www.valueinhealthjournal.com","title":"Review of utility values for economic modeling in type 2 diabetes","volume":"17","author":[{"family":"Beaudet","given":"Amélie"},{"family":"Clegg","given":"John"},{"family":"Thuresson","given":"Per-Olof"},{"family":"Lloyd","given":"Adam"},{"family":"McEwan","given":"Phil"}],"issued":{"date-parts":[["2014"]]}}}],"schema":"https://github.com/citation-style-language/schema/raw/master/csl-citation.json"} </w:instrText>
            </w:r>
            <w:r>
              <w:rPr>
                <w:rFonts w:asciiTheme="majorBidi" w:hAnsiTheme="majorBidi" w:cstheme="majorBidi"/>
                <w:color w:val="000000"/>
                <w:lang w:val="en-US"/>
              </w:rPr>
              <w:fldChar w:fldCharType="separate"/>
            </w:r>
            <w:r w:rsidR="008A7AFD" w:rsidRPr="008A7AFD">
              <w:t>[9]</w:t>
            </w:r>
            <w:r>
              <w:rPr>
                <w:rFonts w:asciiTheme="majorBidi" w:hAnsiTheme="majorBidi" w:cstheme="majorBidi"/>
                <w:color w:val="000000"/>
                <w:lang w:val="en-US"/>
              </w:rPr>
              <w:fldChar w:fldCharType="end"/>
            </w:r>
          </w:p>
        </w:tc>
      </w:tr>
      <w:tr w:rsidR="00FF5BAA" w:rsidRPr="00E1464B" w14:paraId="3B071B19" w14:textId="77777777" w:rsidTr="00C05A3B">
        <w:trPr>
          <w:cantSplit/>
          <w:trHeight w:val="20"/>
        </w:trPr>
        <w:tc>
          <w:tcPr>
            <w:tcW w:w="5235" w:type="dxa"/>
            <w:tcBorders>
              <w:top w:val="single" w:sz="6" w:space="0" w:color="auto"/>
              <w:left w:val="single" w:sz="8" w:space="0" w:color="auto"/>
              <w:bottom w:val="single" w:sz="6" w:space="0" w:color="auto"/>
              <w:right w:val="single" w:sz="6" w:space="0" w:color="auto"/>
            </w:tcBorders>
            <w:vAlign w:val="center"/>
          </w:tcPr>
          <w:p w14:paraId="76EBF3D8" w14:textId="77777777" w:rsidR="00FF5BAA" w:rsidRPr="00C20480" w:rsidRDefault="00FF5BAA" w:rsidP="00C05A3B">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Stroke disutility, year of event</w:t>
            </w:r>
          </w:p>
        </w:tc>
        <w:tc>
          <w:tcPr>
            <w:tcW w:w="2552" w:type="dxa"/>
            <w:tcBorders>
              <w:top w:val="single" w:sz="6" w:space="0" w:color="auto"/>
              <w:left w:val="single" w:sz="6" w:space="0" w:color="auto"/>
              <w:bottom w:val="single" w:sz="6" w:space="0" w:color="auto"/>
              <w:right w:val="single" w:sz="6" w:space="0" w:color="auto"/>
            </w:tcBorders>
            <w:vAlign w:val="center"/>
          </w:tcPr>
          <w:p w14:paraId="54F69662" w14:textId="77777777" w:rsidR="00FF5BAA" w:rsidRPr="00C20480" w:rsidRDefault="00FF5BAA" w:rsidP="009C2B27">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0.164±0.01</w:t>
            </w:r>
          </w:p>
        </w:tc>
        <w:tc>
          <w:tcPr>
            <w:tcW w:w="1563" w:type="dxa"/>
            <w:tcBorders>
              <w:top w:val="single" w:sz="6" w:space="0" w:color="auto"/>
              <w:left w:val="single" w:sz="6" w:space="0" w:color="auto"/>
              <w:bottom w:val="single" w:sz="6" w:space="0" w:color="auto"/>
              <w:right w:val="single" w:sz="8" w:space="0" w:color="auto"/>
            </w:tcBorders>
            <w:vAlign w:val="center"/>
          </w:tcPr>
          <w:p w14:paraId="12F4239E" w14:textId="79641515" w:rsidR="00FF5BAA" w:rsidRPr="00C20480" w:rsidRDefault="00E913EA" w:rsidP="008A7AFD">
            <w:pPr>
              <w:ind w:firstLineChars="200" w:firstLine="480"/>
              <w:rPr>
                <w:rFonts w:asciiTheme="majorBidi" w:hAnsiTheme="majorBidi" w:cstheme="majorBidi"/>
                <w:color w:val="000000"/>
                <w:lang w:val="en-US"/>
              </w:rPr>
            </w:pPr>
            <w:r>
              <w:rPr>
                <w:rFonts w:asciiTheme="majorBidi" w:hAnsiTheme="majorBidi" w:cstheme="majorBidi"/>
                <w:color w:val="000000"/>
                <w:lang w:val="en-US"/>
              </w:rPr>
              <w:fldChar w:fldCharType="begin"/>
            </w:r>
            <w:r w:rsidR="008A7AFD">
              <w:rPr>
                <w:rFonts w:asciiTheme="majorBidi" w:hAnsiTheme="majorBidi" w:cstheme="majorBidi"/>
                <w:color w:val="000000"/>
                <w:lang w:val="en-US"/>
              </w:rPr>
              <w:instrText xml:space="preserve"> ADDIN ZOTERO_ITEM CSL_CITATION {"citationID":"KMnmOpsY","properties":{"formattedCitation":"[9]","plainCitation":"[9]","noteIndex":0},"citationItems":[{"id":754,"uris":["http://zotero.org/groups/2694996/items/YDHUTRLK"],"itemData":{"id":754,"type":"article-journal","abstract":"&lt;h2&gt;Abstract&lt;/h2&gt;&lt;h3&gt;Objectives&lt;/h3&gt;&lt;p&gt;Economic analysis in type 2 diabetes mellitus (T2DM) requires an assessment of the effect of a wide range of complications. The objective of this article was to identify a set of utility values consistent with the National Institute for Health and Care Excellence (NICE) reference case and to critically discuss and illustrate challenges in creating such a utility set.&lt;/p&gt;&lt;h3&gt;Methods&lt;/h3&gt;&lt;p&gt;A systematic literature review was conducted to identify studies reporting utility values for relevant complications. The methodology of each study was assessed for consistency with the NICE reference case. A suggested set of utility values applicable to modeling was derived, giving preference to studies reporting multiple complications and correcting for comorbidity.&lt;/p&gt;&lt;h3&gt;Results&lt;/h3&gt;&lt;p&gt;The review considered 21 relevant diabetes complications. A total of 16,574 articles were identified; after screening, 61 articles were assessed for methodological quality. Nineteen articles met NICE criteria, reporting utility values for 20 of 21 relevant complications. For renal transplant, because no articles meeting NICE criteria were identified, two articles using other methodologies were included. Index value estimates for T2DM without complication ranged from 0.711 to 0.940. Utility decrement associated with complications ranged from 0.014 (minor hypoglycemia) to 0.28 (amputation). Limitations associated with the selection of a utility value for use in economic modeling included variability in patient recruitment, heterogeneity in statistical analysis, large variability around some point estimates, and lack of recent data.&lt;/p&gt;&lt;h3&gt;Conclusions&lt;/h3&gt;&lt;p&gt;A reference set of utility values for T2DM and its complications in line with NICE requirements was identified. This research illustrates the challenges associated with systematically selecting utility data for economic evaluations.&lt;/p&gt;","container-title":"Value in Health","DOI":"10.1016/j.jval.2014.03.003","ISSN":"1098-3015, 1524-4733","issue":"4","journalAbbreviation":"Value Health","language":"English","note":"publisher: Elsevier\nPMID: 24969008","page":"462-470","source":"www.valueinhealthjournal.com","title":"Review of utility values for economic modeling in type 2 diabetes","volume":"17","author":[{"family":"Beaudet","given":"Amélie"},{"family":"Clegg","given":"John"},{"family":"Thuresson","given":"Per-Olof"},{"family":"Lloyd","given":"Adam"},{"family":"McEwan","given":"Phil"}],"issued":{"date-parts":[["2014"]]}}}],"schema":"https://github.com/citation-style-language/schema/raw/master/csl-citation.json"} </w:instrText>
            </w:r>
            <w:r>
              <w:rPr>
                <w:rFonts w:asciiTheme="majorBidi" w:hAnsiTheme="majorBidi" w:cstheme="majorBidi"/>
                <w:color w:val="000000"/>
                <w:lang w:val="en-US"/>
              </w:rPr>
              <w:fldChar w:fldCharType="separate"/>
            </w:r>
            <w:r w:rsidR="008A7AFD" w:rsidRPr="008A7AFD">
              <w:t>[9]</w:t>
            </w:r>
            <w:r>
              <w:rPr>
                <w:rFonts w:asciiTheme="majorBidi" w:hAnsiTheme="majorBidi" w:cstheme="majorBidi"/>
                <w:color w:val="000000"/>
                <w:lang w:val="en-US"/>
              </w:rPr>
              <w:fldChar w:fldCharType="end"/>
            </w:r>
          </w:p>
        </w:tc>
      </w:tr>
      <w:tr w:rsidR="00FF5BAA" w:rsidRPr="00E1464B" w14:paraId="34BE1971" w14:textId="77777777" w:rsidTr="00C05A3B">
        <w:trPr>
          <w:cantSplit/>
          <w:trHeight w:val="20"/>
        </w:trPr>
        <w:tc>
          <w:tcPr>
            <w:tcW w:w="5235" w:type="dxa"/>
            <w:tcBorders>
              <w:top w:val="single" w:sz="6" w:space="0" w:color="auto"/>
              <w:left w:val="single" w:sz="8" w:space="0" w:color="auto"/>
              <w:bottom w:val="single" w:sz="6" w:space="0" w:color="auto"/>
              <w:right w:val="single" w:sz="6" w:space="0" w:color="auto"/>
            </w:tcBorders>
            <w:vAlign w:val="center"/>
          </w:tcPr>
          <w:p w14:paraId="1AA7587D" w14:textId="77777777" w:rsidR="00FF5BAA" w:rsidRPr="00C20480" w:rsidRDefault="00FF5BAA" w:rsidP="00C05A3B">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Peripheral vascular disease disutility, year of event</w:t>
            </w:r>
          </w:p>
        </w:tc>
        <w:tc>
          <w:tcPr>
            <w:tcW w:w="2552" w:type="dxa"/>
            <w:tcBorders>
              <w:top w:val="single" w:sz="6" w:space="0" w:color="auto"/>
              <w:left w:val="single" w:sz="6" w:space="0" w:color="auto"/>
              <w:bottom w:val="single" w:sz="6" w:space="0" w:color="auto"/>
              <w:right w:val="single" w:sz="6" w:space="0" w:color="auto"/>
            </w:tcBorders>
            <w:vAlign w:val="center"/>
          </w:tcPr>
          <w:p w14:paraId="20FA750D" w14:textId="77777777" w:rsidR="00FF5BAA" w:rsidRPr="00C20480" w:rsidRDefault="00FF5BAA" w:rsidP="009C2B27">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0.061±0.01</w:t>
            </w:r>
          </w:p>
        </w:tc>
        <w:tc>
          <w:tcPr>
            <w:tcW w:w="1563" w:type="dxa"/>
            <w:tcBorders>
              <w:top w:val="single" w:sz="6" w:space="0" w:color="auto"/>
              <w:left w:val="single" w:sz="6" w:space="0" w:color="auto"/>
              <w:bottom w:val="single" w:sz="6" w:space="0" w:color="auto"/>
              <w:right w:val="single" w:sz="8" w:space="0" w:color="auto"/>
            </w:tcBorders>
            <w:vAlign w:val="center"/>
          </w:tcPr>
          <w:p w14:paraId="43692BB2" w14:textId="1016BCC0" w:rsidR="00FF5BAA" w:rsidRPr="00C20480" w:rsidRDefault="00D42B76" w:rsidP="008A7AFD">
            <w:pPr>
              <w:ind w:firstLineChars="200" w:firstLine="480"/>
              <w:rPr>
                <w:rFonts w:asciiTheme="majorBidi" w:hAnsiTheme="majorBidi" w:cstheme="majorBidi"/>
                <w:color w:val="000000"/>
                <w:lang w:val="en-US"/>
              </w:rPr>
            </w:pPr>
            <w:r>
              <w:rPr>
                <w:rFonts w:asciiTheme="majorBidi" w:hAnsiTheme="majorBidi" w:cstheme="majorBidi"/>
                <w:color w:val="000000"/>
                <w:lang w:val="en-US"/>
              </w:rPr>
              <w:fldChar w:fldCharType="begin"/>
            </w:r>
            <w:r w:rsidR="008A7AFD">
              <w:rPr>
                <w:rFonts w:asciiTheme="majorBidi" w:hAnsiTheme="majorBidi" w:cstheme="majorBidi"/>
                <w:color w:val="000000"/>
                <w:lang w:val="en-US"/>
              </w:rPr>
              <w:instrText xml:space="preserve"> ADDIN ZOTERO_ITEM CSL_CITATION {"citationID":"lej94rNC","properties":{"formattedCitation":"[9]","plainCitation":"[9]","noteIndex":0},"citationItems":[{"id":754,"uris":["http://zotero.org/groups/2694996/items/YDHUTRLK"],"itemData":{"id":754,"type":"article-journal","abstract":"&lt;h2&gt;Abstract&lt;/h2&gt;&lt;h3&gt;Objectives&lt;/h3&gt;&lt;p&gt;Economic analysis in type 2 diabetes mellitus (T2DM) requires an assessment of the effect of a wide range of complications. The objective of this article was to identify a set of utility values consistent with the National Institute for Health and Care Excellence (NICE) reference case and to critically discuss and illustrate challenges in creating such a utility set.&lt;/p&gt;&lt;h3&gt;Methods&lt;/h3&gt;&lt;p&gt;A systematic literature review was conducted to identify studies reporting utility values for relevant complications. The methodology of each study was assessed for consistency with the NICE reference case. A suggested set of utility values applicable to modeling was derived, giving preference to studies reporting multiple complications and correcting for comorbidity.&lt;/p&gt;&lt;h3&gt;Results&lt;/h3&gt;&lt;p&gt;The review considered 21 relevant diabetes complications. A total of 16,574 articles were identified; after screening, 61 articles were assessed for methodological quality. Nineteen articles met NICE criteria, reporting utility values for 20 of 21 relevant complications. For renal transplant, because no articles meeting NICE criteria were identified, two articles using other methodologies were included. Index value estimates for T2DM without complication ranged from 0.711 to 0.940. Utility decrement associated with complications ranged from 0.014 (minor hypoglycemia) to 0.28 (amputation). Limitations associated with the selection of a utility value for use in economic modeling included variability in patient recruitment, heterogeneity in statistical analysis, large variability around some point estimates, and lack of recent data.&lt;/p&gt;&lt;h3&gt;Conclusions&lt;/h3&gt;&lt;p&gt;A reference set of utility values for T2DM and its complications in line with NICE requirements was identified. This research illustrates the challenges associated with systematically selecting utility data for economic evaluations.&lt;/p&gt;","container-title":"Value in Health","DOI":"10.1016/j.jval.2014.03.003","ISSN":"1098-3015, 1524-4733","issue":"4","journalAbbreviation":"Value Health","language":"English","note":"publisher: Elsevier\nPMID: 24969008","page":"462-470","source":"www.valueinhealthjournal.com","title":"Review of utility values for economic modeling in type 2 diabetes","volume":"17","author":[{"family":"Beaudet","given":"Amélie"},{"family":"Clegg","given":"John"},{"family":"Thuresson","given":"Per-Olof"},{"family":"Lloyd","given":"Adam"},{"family":"McEwan","given":"Phil"}],"issued":{"date-parts":[["2014"]]}}}],"schema":"https://github.com/citation-style-language/schema/raw/master/csl-citation.json"} </w:instrText>
            </w:r>
            <w:r>
              <w:rPr>
                <w:rFonts w:asciiTheme="majorBidi" w:hAnsiTheme="majorBidi" w:cstheme="majorBidi"/>
                <w:color w:val="000000"/>
                <w:lang w:val="en-US"/>
              </w:rPr>
              <w:fldChar w:fldCharType="separate"/>
            </w:r>
            <w:r w:rsidR="008A7AFD" w:rsidRPr="008A7AFD">
              <w:t>[9]</w:t>
            </w:r>
            <w:r>
              <w:rPr>
                <w:rFonts w:asciiTheme="majorBidi" w:hAnsiTheme="majorBidi" w:cstheme="majorBidi"/>
                <w:color w:val="000000"/>
                <w:lang w:val="en-US"/>
              </w:rPr>
              <w:fldChar w:fldCharType="end"/>
            </w:r>
          </w:p>
        </w:tc>
      </w:tr>
      <w:tr w:rsidR="00FF5BAA" w:rsidRPr="00E1464B" w14:paraId="0E20619C" w14:textId="77777777" w:rsidTr="00C05A3B">
        <w:trPr>
          <w:cantSplit/>
          <w:trHeight w:val="20"/>
        </w:trPr>
        <w:tc>
          <w:tcPr>
            <w:tcW w:w="5235" w:type="dxa"/>
            <w:tcBorders>
              <w:top w:val="single" w:sz="6" w:space="0" w:color="auto"/>
              <w:left w:val="single" w:sz="8" w:space="0" w:color="auto"/>
              <w:bottom w:val="single" w:sz="6" w:space="0" w:color="auto"/>
              <w:right w:val="single" w:sz="6" w:space="0" w:color="auto"/>
            </w:tcBorders>
            <w:vAlign w:val="center"/>
          </w:tcPr>
          <w:p w14:paraId="7BE2CC5A" w14:textId="77777777" w:rsidR="00FF5BAA" w:rsidRPr="00C20480" w:rsidRDefault="00FF5BAA" w:rsidP="00C05A3B">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Gross proteinuria disutility, year of event</w:t>
            </w:r>
          </w:p>
        </w:tc>
        <w:tc>
          <w:tcPr>
            <w:tcW w:w="2552" w:type="dxa"/>
            <w:tcBorders>
              <w:top w:val="single" w:sz="6" w:space="0" w:color="auto"/>
              <w:left w:val="single" w:sz="6" w:space="0" w:color="auto"/>
              <w:bottom w:val="single" w:sz="6" w:space="0" w:color="auto"/>
              <w:right w:val="single" w:sz="6" w:space="0" w:color="auto"/>
            </w:tcBorders>
            <w:vAlign w:val="center"/>
          </w:tcPr>
          <w:p w14:paraId="46C6A3C3" w14:textId="77777777" w:rsidR="00FF5BAA" w:rsidRPr="00C20480" w:rsidRDefault="00FF5BAA" w:rsidP="009C2B27">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0.048±0.01</w:t>
            </w:r>
          </w:p>
        </w:tc>
        <w:tc>
          <w:tcPr>
            <w:tcW w:w="1563" w:type="dxa"/>
            <w:tcBorders>
              <w:top w:val="single" w:sz="6" w:space="0" w:color="auto"/>
              <w:left w:val="single" w:sz="6" w:space="0" w:color="auto"/>
              <w:bottom w:val="single" w:sz="6" w:space="0" w:color="auto"/>
              <w:right w:val="single" w:sz="8" w:space="0" w:color="auto"/>
            </w:tcBorders>
            <w:vAlign w:val="center"/>
          </w:tcPr>
          <w:p w14:paraId="4D854E79" w14:textId="4AA266BA" w:rsidR="00FF5BAA" w:rsidRPr="00C20480" w:rsidRDefault="00D42B76" w:rsidP="008A7AFD">
            <w:pPr>
              <w:ind w:firstLineChars="200" w:firstLine="480"/>
              <w:rPr>
                <w:rFonts w:asciiTheme="majorBidi" w:hAnsiTheme="majorBidi" w:cstheme="majorBidi"/>
                <w:color w:val="000000"/>
                <w:lang w:val="en-US"/>
              </w:rPr>
            </w:pPr>
            <w:r>
              <w:rPr>
                <w:rFonts w:asciiTheme="majorBidi" w:hAnsiTheme="majorBidi" w:cstheme="majorBidi"/>
                <w:color w:val="000000"/>
                <w:lang w:val="en-US"/>
              </w:rPr>
              <w:fldChar w:fldCharType="begin"/>
            </w:r>
            <w:r w:rsidR="008A7AFD">
              <w:rPr>
                <w:rFonts w:asciiTheme="majorBidi" w:hAnsiTheme="majorBidi" w:cstheme="majorBidi"/>
                <w:color w:val="000000"/>
                <w:lang w:val="en-US"/>
              </w:rPr>
              <w:instrText xml:space="preserve"> ADDIN ZOTERO_ITEM CSL_CITATION {"citationID":"83BagX8S","properties":{"formattedCitation":"[9]","plainCitation":"[9]","noteIndex":0},"citationItems":[{"id":754,"uris":["http://zotero.org/groups/2694996/items/YDHUTRLK"],"itemData":{"id":754,"type":"article-journal","abstract":"&lt;h2&gt;Abstract&lt;/h2&gt;&lt;h3&gt;Objectives&lt;/h3&gt;&lt;p&gt;Economic analysis in type 2 diabetes mellitus (T2DM) requires an assessment of the effect of a wide range of complications. The objective of this article was to identify a set of utility values consistent with the National Institute for Health and Care Excellence (NICE) reference case and to critically discuss and illustrate challenges in creating such a utility set.&lt;/p&gt;&lt;h3&gt;Methods&lt;/h3&gt;&lt;p&gt;A systematic literature review was conducted to identify studies reporting utility values for relevant complications. The methodology of each study was assessed for consistency with the NICE reference case. A suggested set of utility values applicable to modeling was derived, giving preference to studies reporting multiple complications and correcting for comorbidity.&lt;/p&gt;&lt;h3&gt;Results&lt;/h3&gt;&lt;p&gt;The review considered 21 relevant diabetes complications. A total of 16,574 articles were identified; after screening, 61 articles were assessed for methodological quality. Nineteen articles met NICE criteria, reporting utility values for 20 of 21 relevant complications. For renal transplant, because no articles meeting NICE criteria were identified, two articles using other methodologies were included. Index value estimates for T2DM without complication ranged from 0.711 to 0.940. Utility decrement associated with complications ranged from 0.014 (minor hypoglycemia) to 0.28 (amputation). Limitations associated with the selection of a utility value for use in economic modeling included variability in patient recruitment, heterogeneity in statistical analysis, large variability around some point estimates, and lack of recent data.&lt;/p&gt;&lt;h3&gt;Conclusions&lt;/h3&gt;&lt;p&gt;A reference set of utility values for T2DM and its complications in line with NICE requirements was identified. This research illustrates the challenges associated with systematically selecting utility data for economic evaluations.&lt;/p&gt;","container-title":"Value in Health","DOI":"10.1016/j.jval.2014.03.003","ISSN":"1098-3015, 1524-4733","issue":"4","journalAbbreviation":"Value Health","language":"English","note":"publisher: Elsevier\nPMID: 24969008","page":"462-470","source":"www.valueinhealthjournal.com","title":"Review of utility values for economic modeling in type 2 diabetes","volume":"17","author":[{"family":"Beaudet","given":"Amélie"},{"family":"Clegg","given":"John"},{"family":"Thuresson","given":"Per-Olof"},{"family":"Lloyd","given":"Adam"},{"family":"McEwan","given":"Phil"}],"issued":{"date-parts":[["2014"]]}}}],"schema":"https://github.com/citation-style-language/schema/raw/master/csl-citation.json"} </w:instrText>
            </w:r>
            <w:r>
              <w:rPr>
                <w:rFonts w:asciiTheme="majorBidi" w:hAnsiTheme="majorBidi" w:cstheme="majorBidi"/>
                <w:color w:val="000000"/>
                <w:lang w:val="en-US"/>
              </w:rPr>
              <w:fldChar w:fldCharType="separate"/>
            </w:r>
            <w:r w:rsidR="008A7AFD" w:rsidRPr="008A7AFD">
              <w:t>[9]</w:t>
            </w:r>
            <w:r>
              <w:rPr>
                <w:rFonts w:asciiTheme="majorBidi" w:hAnsiTheme="majorBidi" w:cstheme="majorBidi"/>
                <w:color w:val="000000"/>
                <w:lang w:val="en-US"/>
              </w:rPr>
              <w:fldChar w:fldCharType="end"/>
            </w:r>
          </w:p>
        </w:tc>
      </w:tr>
      <w:tr w:rsidR="00FF5BAA" w:rsidRPr="00E1464B" w14:paraId="5FB1AD1A" w14:textId="77777777" w:rsidTr="00C05A3B">
        <w:trPr>
          <w:cantSplit/>
          <w:trHeight w:val="20"/>
        </w:trPr>
        <w:tc>
          <w:tcPr>
            <w:tcW w:w="5235" w:type="dxa"/>
            <w:tcBorders>
              <w:top w:val="single" w:sz="6" w:space="0" w:color="auto"/>
              <w:left w:val="single" w:sz="8" w:space="0" w:color="auto"/>
              <w:bottom w:val="single" w:sz="6" w:space="0" w:color="auto"/>
              <w:right w:val="single" w:sz="6" w:space="0" w:color="auto"/>
            </w:tcBorders>
            <w:vAlign w:val="center"/>
          </w:tcPr>
          <w:p w14:paraId="0B4D557F" w14:textId="77777777" w:rsidR="00FF5BAA" w:rsidRPr="00C20480" w:rsidRDefault="00FF5BAA" w:rsidP="00C05A3B">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Hemodialysis disutility, year of event</w:t>
            </w:r>
          </w:p>
        </w:tc>
        <w:tc>
          <w:tcPr>
            <w:tcW w:w="2552" w:type="dxa"/>
            <w:tcBorders>
              <w:top w:val="single" w:sz="6" w:space="0" w:color="auto"/>
              <w:left w:val="single" w:sz="6" w:space="0" w:color="auto"/>
              <w:bottom w:val="single" w:sz="6" w:space="0" w:color="auto"/>
              <w:right w:val="single" w:sz="6" w:space="0" w:color="auto"/>
            </w:tcBorders>
            <w:vAlign w:val="center"/>
          </w:tcPr>
          <w:p w14:paraId="30D5A8FA" w14:textId="77777777" w:rsidR="00FF5BAA" w:rsidRPr="00C20480" w:rsidRDefault="00FF5BAA" w:rsidP="009C2B27">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0.164±0.03</w:t>
            </w:r>
          </w:p>
        </w:tc>
        <w:tc>
          <w:tcPr>
            <w:tcW w:w="1563" w:type="dxa"/>
            <w:tcBorders>
              <w:top w:val="single" w:sz="6" w:space="0" w:color="auto"/>
              <w:left w:val="single" w:sz="6" w:space="0" w:color="auto"/>
              <w:bottom w:val="single" w:sz="6" w:space="0" w:color="auto"/>
              <w:right w:val="single" w:sz="8" w:space="0" w:color="auto"/>
            </w:tcBorders>
            <w:vAlign w:val="center"/>
          </w:tcPr>
          <w:p w14:paraId="0FC04F5F" w14:textId="5CA3A62F" w:rsidR="00FF5BAA" w:rsidRPr="00C20480" w:rsidRDefault="00D42B76" w:rsidP="008A7AFD">
            <w:pPr>
              <w:ind w:firstLineChars="200" w:firstLine="480"/>
              <w:rPr>
                <w:rFonts w:asciiTheme="majorBidi" w:hAnsiTheme="majorBidi" w:cstheme="majorBidi"/>
                <w:color w:val="000000"/>
                <w:lang w:val="en-US"/>
              </w:rPr>
            </w:pPr>
            <w:r>
              <w:rPr>
                <w:rFonts w:asciiTheme="majorBidi" w:hAnsiTheme="majorBidi" w:cstheme="majorBidi"/>
                <w:color w:val="000000"/>
                <w:lang w:val="en-US"/>
              </w:rPr>
              <w:fldChar w:fldCharType="begin"/>
            </w:r>
            <w:r w:rsidR="008A7AFD">
              <w:rPr>
                <w:rFonts w:asciiTheme="majorBidi" w:hAnsiTheme="majorBidi" w:cstheme="majorBidi"/>
                <w:color w:val="000000"/>
                <w:lang w:val="en-US"/>
              </w:rPr>
              <w:instrText xml:space="preserve"> ADDIN ZOTERO_ITEM CSL_CITATION {"citationID":"Zp9hdUqw","properties":{"formattedCitation":"[9]","plainCitation":"[9]","noteIndex":0},"citationItems":[{"id":754,"uris":["http://zotero.org/groups/2694996/items/YDHUTRLK"],"itemData":{"id":754,"type":"article-journal","abstract":"&lt;h2&gt;Abstract&lt;/h2&gt;&lt;h3&gt;Objectives&lt;/h3&gt;&lt;p&gt;Economic analysis in type 2 diabetes mellitus (T2DM) requires an assessment of the effect of a wide range of complications. The objective of this article was to identify a set of utility values consistent with the National Institute for Health and Care Excellence (NICE) reference case and to critically discuss and illustrate challenges in creating such a utility set.&lt;/p&gt;&lt;h3&gt;Methods&lt;/h3&gt;&lt;p&gt;A systematic literature review was conducted to identify studies reporting utility values for relevant complications. The methodology of each study was assessed for consistency with the NICE reference case. A suggested set of utility values applicable to modeling was derived, giving preference to studies reporting multiple complications and correcting for comorbidity.&lt;/p&gt;&lt;h3&gt;Results&lt;/h3&gt;&lt;p&gt;The review considered 21 relevant diabetes complications. A total of 16,574 articles were identified; after screening, 61 articles were assessed for methodological quality. Nineteen articles met NICE criteria, reporting utility values for 20 of 21 relevant complications. For renal transplant, because no articles meeting NICE criteria were identified, two articles using other methodologies were included. Index value estimates for T2DM without complication ranged from 0.711 to 0.940. Utility decrement associated with complications ranged from 0.014 (minor hypoglycemia) to 0.28 (amputation). Limitations associated with the selection of a utility value for use in economic modeling included variability in patient recruitment, heterogeneity in statistical analysis, large variability around some point estimates, and lack of recent data.&lt;/p&gt;&lt;h3&gt;Conclusions&lt;/h3&gt;&lt;p&gt;A reference set of utility values for T2DM and its complications in line with NICE requirements was identified. This research illustrates the challenges associated with systematically selecting utility data for economic evaluations.&lt;/p&gt;","container-title":"Value in Health","DOI":"10.1016/j.jval.2014.03.003","ISSN":"1098-3015, 1524-4733","issue":"4","journalAbbreviation":"Value Health","language":"English","note":"publisher: Elsevier\nPMID: 24969008","page":"462-470","source":"www.valueinhealthjournal.com","title":"Review of utility values for economic modeling in type 2 diabetes","volume":"17","author":[{"family":"Beaudet","given":"Amélie"},{"family":"Clegg","given":"John"},{"family":"Thuresson","given":"Per-Olof"},{"family":"Lloyd","given":"Adam"},{"family":"McEwan","given":"Phil"}],"issued":{"date-parts":[["2014"]]}}}],"schema":"https://github.com/citation-style-language/schema/raw/master/csl-citation.json"} </w:instrText>
            </w:r>
            <w:r>
              <w:rPr>
                <w:rFonts w:asciiTheme="majorBidi" w:hAnsiTheme="majorBidi" w:cstheme="majorBidi"/>
                <w:color w:val="000000"/>
                <w:lang w:val="en-US"/>
              </w:rPr>
              <w:fldChar w:fldCharType="separate"/>
            </w:r>
            <w:r w:rsidR="008A7AFD" w:rsidRPr="008A7AFD">
              <w:t>[9]</w:t>
            </w:r>
            <w:r>
              <w:rPr>
                <w:rFonts w:asciiTheme="majorBidi" w:hAnsiTheme="majorBidi" w:cstheme="majorBidi"/>
                <w:color w:val="000000"/>
                <w:lang w:val="en-US"/>
              </w:rPr>
              <w:fldChar w:fldCharType="end"/>
            </w:r>
          </w:p>
        </w:tc>
      </w:tr>
      <w:tr w:rsidR="00FF5BAA" w:rsidRPr="00E1464B" w14:paraId="4DDFBD10" w14:textId="77777777" w:rsidTr="00C05A3B">
        <w:trPr>
          <w:cantSplit/>
          <w:trHeight w:val="20"/>
        </w:trPr>
        <w:tc>
          <w:tcPr>
            <w:tcW w:w="5235" w:type="dxa"/>
            <w:tcBorders>
              <w:top w:val="single" w:sz="6" w:space="0" w:color="auto"/>
              <w:left w:val="single" w:sz="8" w:space="0" w:color="auto"/>
              <w:bottom w:val="single" w:sz="6" w:space="0" w:color="auto"/>
              <w:right w:val="single" w:sz="6" w:space="0" w:color="auto"/>
            </w:tcBorders>
            <w:vAlign w:val="center"/>
          </w:tcPr>
          <w:p w14:paraId="3E4AA420" w14:textId="77777777" w:rsidR="00FF5BAA" w:rsidRPr="00C20480" w:rsidRDefault="00FF5BAA" w:rsidP="00C05A3B">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Peritoneal dialysis disutility, year of event</w:t>
            </w:r>
          </w:p>
        </w:tc>
        <w:tc>
          <w:tcPr>
            <w:tcW w:w="2552" w:type="dxa"/>
            <w:tcBorders>
              <w:top w:val="single" w:sz="6" w:space="0" w:color="auto"/>
              <w:left w:val="single" w:sz="6" w:space="0" w:color="auto"/>
              <w:bottom w:val="single" w:sz="6" w:space="0" w:color="auto"/>
              <w:right w:val="single" w:sz="6" w:space="0" w:color="auto"/>
            </w:tcBorders>
            <w:vAlign w:val="center"/>
          </w:tcPr>
          <w:p w14:paraId="508725C2" w14:textId="77777777" w:rsidR="00FF5BAA" w:rsidRPr="00C20480" w:rsidRDefault="00FF5BAA" w:rsidP="009C2B27">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0.204±0.03</w:t>
            </w:r>
          </w:p>
        </w:tc>
        <w:tc>
          <w:tcPr>
            <w:tcW w:w="1563" w:type="dxa"/>
            <w:tcBorders>
              <w:top w:val="single" w:sz="6" w:space="0" w:color="auto"/>
              <w:left w:val="single" w:sz="6" w:space="0" w:color="auto"/>
              <w:bottom w:val="single" w:sz="6" w:space="0" w:color="auto"/>
              <w:right w:val="single" w:sz="8" w:space="0" w:color="auto"/>
            </w:tcBorders>
            <w:vAlign w:val="center"/>
          </w:tcPr>
          <w:p w14:paraId="6BC05DEA" w14:textId="186DC839" w:rsidR="00FF5BAA" w:rsidRPr="00C20480" w:rsidRDefault="00D42B76" w:rsidP="008A7AFD">
            <w:pPr>
              <w:ind w:firstLineChars="200" w:firstLine="480"/>
              <w:rPr>
                <w:rFonts w:asciiTheme="majorBidi" w:hAnsiTheme="majorBidi" w:cstheme="majorBidi"/>
                <w:color w:val="000000"/>
                <w:lang w:val="en-US"/>
              </w:rPr>
            </w:pPr>
            <w:r>
              <w:rPr>
                <w:rFonts w:asciiTheme="majorBidi" w:hAnsiTheme="majorBidi" w:cstheme="majorBidi"/>
                <w:color w:val="000000"/>
                <w:lang w:val="en-US"/>
              </w:rPr>
              <w:fldChar w:fldCharType="begin"/>
            </w:r>
            <w:r w:rsidR="008A7AFD">
              <w:rPr>
                <w:rFonts w:asciiTheme="majorBidi" w:hAnsiTheme="majorBidi" w:cstheme="majorBidi"/>
                <w:color w:val="000000"/>
                <w:lang w:val="en-US"/>
              </w:rPr>
              <w:instrText xml:space="preserve"> ADDIN ZOTERO_ITEM CSL_CITATION {"citationID":"gpUEmDsQ","properties":{"formattedCitation":"[9]","plainCitation":"[9]","noteIndex":0},"citationItems":[{"id":754,"uris":["http://zotero.org/groups/2694996/items/YDHUTRLK"],"itemData":{"id":754,"type":"article-journal","abstract":"&lt;h2&gt;Abstract&lt;/h2&gt;&lt;h3&gt;Objectives&lt;/h3&gt;&lt;p&gt;Economic analysis in type 2 diabetes mellitus (T2DM) requires an assessment of the effect of a wide range of complications. The objective of this article was to identify a set of utility values consistent with the National Institute for Health and Care Excellence (NICE) reference case and to critically discuss and illustrate challenges in creating such a utility set.&lt;/p&gt;&lt;h3&gt;Methods&lt;/h3&gt;&lt;p&gt;A systematic literature review was conducted to identify studies reporting utility values for relevant complications. The methodology of each study was assessed for consistency with the NICE reference case. A suggested set of utility values applicable to modeling was derived, giving preference to studies reporting multiple complications and correcting for comorbidity.&lt;/p&gt;&lt;h3&gt;Results&lt;/h3&gt;&lt;p&gt;The review considered 21 relevant diabetes complications. A total of 16,574 articles were identified; after screening, 61 articles were assessed for methodological quality. Nineteen articles met NICE criteria, reporting utility values for 20 of 21 relevant complications. For renal transplant, because no articles meeting NICE criteria were identified, two articles using other methodologies were included. Index value estimates for T2DM without complication ranged from 0.711 to 0.940. Utility decrement associated with complications ranged from 0.014 (minor hypoglycemia) to 0.28 (amputation). Limitations associated with the selection of a utility value for use in economic modeling included variability in patient recruitment, heterogeneity in statistical analysis, large variability around some point estimates, and lack of recent data.&lt;/p&gt;&lt;h3&gt;Conclusions&lt;/h3&gt;&lt;p&gt;A reference set of utility values for T2DM and its complications in line with NICE requirements was identified. This research illustrates the challenges associated with systematically selecting utility data for economic evaluations.&lt;/p&gt;","container-title":"Value in Health","DOI":"10.1016/j.jval.2014.03.003","ISSN":"1098-3015, 1524-4733","issue":"4","journalAbbreviation":"Value Health","language":"English","note":"publisher: Elsevier\nPMID: 24969008","page":"462-470","source":"www.valueinhealthjournal.com","title":"Review of utility values for economic modeling in type 2 diabetes","volume":"17","author":[{"family":"Beaudet","given":"Amélie"},{"family":"Clegg","given":"John"},{"family":"Thuresson","given":"Per-Olof"},{"family":"Lloyd","given":"Adam"},{"family":"McEwan","given":"Phil"}],"issued":{"date-parts":[["2014"]]}}}],"schema":"https://github.com/citation-style-language/schema/raw/master/csl-citation.json"} </w:instrText>
            </w:r>
            <w:r>
              <w:rPr>
                <w:rFonts w:asciiTheme="majorBidi" w:hAnsiTheme="majorBidi" w:cstheme="majorBidi"/>
                <w:color w:val="000000"/>
                <w:lang w:val="en-US"/>
              </w:rPr>
              <w:fldChar w:fldCharType="separate"/>
            </w:r>
            <w:r w:rsidR="008A7AFD" w:rsidRPr="008A7AFD">
              <w:t>[9]</w:t>
            </w:r>
            <w:r>
              <w:rPr>
                <w:rFonts w:asciiTheme="majorBidi" w:hAnsiTheme="majorBidi" w:cstheme="majorBidi"/>
                <w:color w:val="000000"/>
                <w:lang w:val="en-US"/>
              </w:rPr>
              <w:fldChar w:fldCharType="end"/>
            </w:r>
          </w:p>
        </w:tc>
      </w:tr>
      <w:tr w:rsidR="00FF5BAA" w:rsidRPr="00E1464B" w14:paraId="2AD28CA7" w14:textId="77777777" w:rsidTr="00C05A3B">
        <w:trPr>
          <w:cantSplit/>
          <w:trHeight w:val="20"/>
        </w:trPr>
        <w:tc>
          <w:tcPr>
            <w:tcW w:w="5235" w:type="dxa"/>
            <w:tcBorders>
              <w:top w:val="single" w:sz="6" w:space="0" w:color="auto"/>
              <w:left w:val="single" w:sz="8" w:space="0" w:color="auto"/>
              <w:bottom w:val="single" w:sz="6" w:space="0" w:color="auto"/>
              <w:right w:val="single" w:sz="6" w:space="0" w:color="auto"/>
            </w:tcBorders>
            <w:vAlign w:val="center"/>
          </w:tcPr>
          <w:p w14:paraId="1B64EDC0" w14:textId="77777777" w:rsidR="00FF5BAA" w:rsidRPr="00C20480" w:rsidRDefault="00FF5BAA" w:rsidP="00C05A3B">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Kidney transplant disutility, year of event</w:t>
            </w:r>
          </w:p>
        </w:tc>
        <w:tc>
          <w:tcPr>
            <w:tcW w:w="2552" w:type="dxa"/>
            <w:tcBorders>
              <w:top w:val="single" w:sz="6" w:space="0" w:color="auto"/>
              <w:left w:val="single" w:sz="6" w:space="0" w:color="auto"/>
              <w:bottom w:val="single" w:sz="6" w:space="0" w:color="auto"/>
              <w:right w:val="single" w:sz="6" w:space="0" w:color="auto"/>
            </w:tcBorders>
            <w:vAlign w:val="center"/>
          </w:tcPr>
          <w:p w14:paraId="0A01978D" w14:textId="77777777" w:rsidR="00FF5BAA" w:rsidRPr="00C20480" w:rsidRDefault="00FF5BAA" w:rsidP="009C2B27">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0.023±0.12</w:t>
            </w:r>
          </w:p>
        </w:tc>
        <w:tc>
          <w:tcPr>
            <w:tcW w:w="1563" w:type="dxa"/>
            <w:tcBorders>
              <w:top w:val="single" w:sz="6" w:space="0" w:color="auto"/>
              <w:left w:val="single" w:sz="6" w:space="0" w:color="auto"/>
              <w:bottom w:val="single" w:sz="6" w:space="0" w:color="auto"/>
              <w:right w:val="single" w:sz="8" w:space="0" w:color="auto"/>
            </w:tcBorders>
            <w:vAlign w:val="center"/>
          </w:tcPr>
          <w:p w14:paraId="7A1FA38F" w14:textId="7B75D248" w:rsidR="00FF5BAA" w:rsidRPr="00C20480" w:rsidRDefault="00D42B76" w:rsidP="008A7AFD">
            <w:pPr>
              <w:ind w:firstLineChars="200" w:firstLine="480"/>
              <w:rPr>
                <w:rFonts w:asciiTheme="majorBidi" w:hAnsiTheme="majorBidi" w:cstheme="majorBidi"/>
                <w:color w:val="000000"/>
                <w:lang w:val="en-US"/>
              </w:rPr>
            </w:pPr>
            <w:r>
              <w:rPr>
                <w:rFonts w:asciiTheme="majorBidi" w:hAnsiTheme="majorBidi" w:cstheme="majorBidi"/>
                <w:color w:val="000000"/>
                <w:lang w:val="en-US"/>
              </w:rPr>
              <w:fldChar w:fldCharType="begin"/>
            </w:r>
            <w:r w:rsidR="008A7AFD">
              <w:rPr>
                <w:rFonts w:asciiTheme="majorBidi" w:hAnsiTheme="majorBidi" w:cstheme="majorBidi"/>
                <w:color w:val="000000"/>
                <w:lang w:val="en-US"/>
              </w:rPr>
              <w:instrText xml:space="preserve"> ADDIN ZOTERO_ITEM CSL_CITATION {"citationID":"Pf7OnkpH","properties":{"formattedCitation":"[9]","plainCitation":"[9]","noteIndex":0},"citationItems":[{"id":754,"uris":["http://zotero.org/groups/2694996/items/YDHUTRLK"],"itemData":{"id":754,"type":"article-journal","abstract":"&lt;h2&gt;Abstract&lt;/h2&gt;&lt;h3&gt;Objectives&lt;/h3&gt;&lt;p&gt;Economic analysis in type 2 diabetes mellitus (T2DM) requires an assessment of the effect of a wide range of complications. The objective of this article was to identify a set of utility values consistent with the National Institute for Health and Care Excellence (NICE) reference case and to critically discuss and illustrate challenges in creating such a utility set.&lt;/p&gt;&lt;h3&gt;Methods&lt;/h3&gt;&lt;p&gt;A systematic literature review was conducted to identify studies reporting utility values for relevant complications. The methodology of each study was assessed for consistency with the NICE reference case. A suggested set of utility values applicable to modeling was derived, giving preference to studies reporting multiple complications and correcting for comorbidity.&lt;/p&gt;&lt;h3&gt;Results&lt;/h3&gt;&lt;p&gt;The review considered 21 relevant diabetes complications. A total of 16,574 articles were identified; after screening, 61 articles were assessed for methodological quality. Nineteen articles met NICE criteria, reporting utility values for 20 of 21 relevant complications. For renal transplant, because no articles meeting NICE criteria were identified, two articles using other methodologies were included. Index value estimates for T2DM without complication ranged from 0.711 to 0.940. Utility decrement associated with complications ranged from 0.014 (minor hypoglycemia) to 0.28 (amputation). Limitations associated with the selection of a utility value for use in economic modeling included variability in patient recruitment, heterogeneity in statistical analysis, large variability around some point estimates, and lack of recent data.&lt;/p&gt;&lt;h3&gt;Conclusions&lt;/h3&gt;&lt;p&gt;A reference set of utility values for T2DM and its complications in line with NICE requirements was identified. This research illustrates the challenges associated with systematically selecting utility data for economic evaluations.&lt;/p&gt;","container-title":"Value in Health","DOI":"10.1016/j.jval.2014.03.003","ISSN":"1098-3015, 1524-4733","issue":"4","journalAbbreviation":"Value Health","language":"English","note":"publisher: Elsevier\nPMID: 24969008","page":"462-470","source":"www.valueinhealthjournal.com","title":"Review of utility values for economic modeling in type 2 diabetes","volume":"17","author":[{"family":"Beaudet","given":"Amélie"},{"family":"Clegg","given":"John"},{"family":"Thuresson","given":"Per-Olof"},{"family":"Lloyd","given":"Adam"},{"family":"McEwan","given":"Phil"}],"issued":{"date-parts":[["2014"]]}}}],"schema":"https://github.com/citation-style-language/schema/raw/master/csl-citation.json"} </w:instrText>
            </w:r>
            <w:r>
              <w:rPr>
                <w:rFonts w:asciiTheme="majorBidi" w:hAnsiTheme="majorBidi" w:cstheme="majorBidi"/>
                <w:color w:val="000000"/>
                <w:lang w:val="en-US"/>
              </w:rPr>
              <w:fldChar w:fldCharType="separate"/>
            </w:r>
            <w:r w:rsidR="008A7AFD" w:rsidRPr="008A7AFD">
              <w:t>[9]</w:t>
            </w:r>
            <w:r>
              <w:rPr>
                <w:rFonts w:asciiTheme="majorBidi" w:hAnsiTheme="majorBidi" w:cstheme="majorBidi"/>
                <w:color w:val="000000"/>
                <w:lang w:val="en-US"/>
              </w:rPr>
              <w:fldChar w:fldCharType="end"/>
            </w:r>
          </w:p>
        </w:tc>
      </w:tr>
      <w:tr w:rsidR="00FF5BAA" w:rsidRPr="00E1464B" w14:paraId="3FACBAE0" w14:textId="77777777" w:rsidTr="00C05A3B">
        <w:trPr>
          <w:cantSplit/>
          <w:trHeight w:val="20"/>
        </w:trPr>
        <w:tc>
          <w:tcPr>
            <w:tcW w:w="5235" w:type="dxa"/>
            <w:tcBorders>
              <w:top w:val="single" w:sz="6" w:space="0" w:color="auto"/>
              <w:left w:val="single" w:sz="8" w:space="0" w:color="auto"/>
              <w:bottom w:val="single" w:sz="6" w:space="0" w:color="auto"/>
              <w:right w:val="single" w:sz="6" w:space="0" w:color="auto"/>
            </w:tcBorders>
            <w:vAlign w:val="center"/>
          </w:tcPr>
          <w:p w14:paraId="6A6AA521" w14:textId="77777777" w:rsidR="00FF5BAA" w:rsidRPr="00C20480" w:rsidRDefault="00FF5BAA" w:rsidP="00C05A3B">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Background diabetic retinopathy disutility, year of event</w:t>
            </w:r>
          </w:p>
        </w:tc>
        <w:tc>
          <w:tcPr>
            <w:tcW w:w="2552" w:type="dxa"/>
            <w:tcBorders>
              <w:top w:val="single" w:sz="6" w:space="0" w:color="auto"/>
              <w:left w:val="single" w:sz="6" w:space="0" w:color="auto"/>
              <w:bottom w:val="single" w:sz="6" w:space="0" w:color="auto"/>
              <w:right w:val="single" w:sz="6" w:space="0" w:color="auto"/>
            </w:tcBorders>
            <w:vAlign w:val="center"/>
          </w:tcPr>
          <w:p w14:paraId="184DC140" w14:textId="77777777" w:rsidR="00FF5BAA" w:rsidRPr="00C20480" w:rsidRDefault="00FF5BAA" w:rsidP="009C2B27">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0.04±0.02</w:t>
            </w:r>
          </w:p>
        </w:tc>
        <w:tc>
          <w:tcPr>
            <w:tcW w:w="1563" w:type="dxa"/>
            <w:tcBorders>
              <w:top w:val="single" w:sz="6" w:space="0" w:color="auto"/>
              <w:left w:val="single" w:sz="6" w:space="0" w:color="auto"/>
              <w:bottom w:val="single" w:sz="6" w:space="0" w:color="auto"/>
              <w:right w:val="single" w:sz="8" w:space="0" w:color="auto"/>
            </w:tcBorders>
            <w:vAlign w:val="center"/>
          </w:tcPr>
          <w:p w14:paraId="79FB7B0E" w14:textId="012E2D83" w:rsidR="00FF5BAA" w:rsidRPr="00C20480" w:rsidRDefault="00D42B76" w:rsidP="008A7AFD">
            <w:pPr>
              <w:ind w:firstLineChars="200" w:firstLine="480"/>
              <w:rPr>
                <w:rFonts w:asciiTheme="majorBidi" w:hAnsiTheme="majorBidi" w:cstheme="majorBidi"/>
                <w:color w:val="000000"/>
                <w:lang w:val="en-US"/>
              </w:rPr>
            </w:pPr>
            <w:r>
              <w:rPr>
                <w:rFonts w:asciiTheme="majorBidi" w:hAnsiTheme="majorBidi" w:cstheme="majorBidi"/>
                <w:color w:val="000000"/>
                <w:lang w:val="en-US"/>
              </w:rPr>
              <w:fldChar w:fldCharType="begin"/>
            </w:r>
            <w:r w:rsidR="008A7AFD">
              <w:rPr>
                <w:rFonts w:asciiTheme="majorBidi" w:hAnsiTheme="majorBidi" w:cstheme="majorBidi"/>
                <w:color w:val="000000"/>
                <w:lang w:val="en-US"/>
              </w:rPr>
              <w:instrText xml:space="preserve"> ADDIN ZOTERO_ITEM CSL_CITATION {"citationID":"uNI1XOXJ","properties":{"formattedCitation":"[9]","plainCitation":"[9]","noteIndex":0},"citationItems":[{"id":754,"uris":["http://zotero.org/groups/2694996/items/YDHUTRLK"],"itemData":{"id":754,"type":"article-journal","abstract":"&lt;h2&gt;Abstract&lt;/h2&gt;&lt;h3&gt;Objectives&lt;/h3&gt;&lt;p&gt;Economic analysis in type 2 diabetes mellitus (T2DM) requires an assessment of the effect of a wide range of complications. The objective of this article was to identify a set of utility values consistent with the National Institute for Health and Care Excellence (NICE) reference case and to critically discuss and illustrate challenges in creating such a utility set.&lt;/p&gt;&lt;h3&gt;Methods&lt;/h3&gt;&lt;p&gt;A systematic literature review was conducted to identify studies reporting utility values for relevant complications. The methodology of each study was assessed for consistency with the NICE reference case. A suggested set of utility values applicable to modeling was derived, giving preference to studies reporting multiple complications and correcting for comorbidity.&lt;/p&gt;&lt;h3&gt;Results&lt;/h3&gt;&lt;p&gt;The review considered 21 relevant diabetes complications. A total of 16,574 articles were identified; after screening, 61 articles were assessed for methodological quality. Nineteen articles met NICE criteria, reporting utility values for 20 of 21 relevant complications. For renal transplant, because no articles meeting NICE criteria were identified, two articles using other methodologies were included. Index value estimates for T2DM without complication ranged from 0.711 to 0.940. Utility decrement associated with complications ranged from 0.014 (minor hypoglycemia) to 0.28 (amputation). Limitations associated with the selection of a utility value for use in economic modeling included variability in patient recruitment, heterogeneity in statistical analysis, large variability around some point estimates, and lack of recent data.&lt;/p&gt;&lt;h3&gt;Conclusions&lt;/h3&gt;&lt;p&gt;A reference set of utility values for T2DM and its complications in line with NICE requirements was identified. This research illustrates the challenges associated with systematically selecting utility data for economic evaluations.&lt;/p&gt;","container-title":"Value in Health","DOI":"10.1016/j.jval.2014.03.003","ISSN":"1098-3015, 1524-4733","issue":"4","journalAbbreviation":"Value Health","language":"English","note":"publisher: Elsevier\nPMID: 24969008","page":"462-470","source":"www.valueinhealthjournal.com","title":"Review of utility values for economic modeling in type 2 diabetes","volume":"17","author":[{"family":"Beaudet","given":"Amélie"},{"family":"Clegg","given":"John"},{"family":"Thuresson","given":"Per-Olof"},{"family":"Lloyd","given":"Adam"},{"family":"McEwan","given":"Phil"}],"issued":{"date-parts":[["2014"]]}}}],"schema":"https://github.com/citation-style-language/schema/raw/master/csl-citation.json"} </w:instrText>
            </w:r>
            <w:r>
              <w:rPr>
                <w:rFonts w:asciiTheme="majorBidi" w:hAnsiTheme="majorBidi" w:cstheme="majorBidi"/>
                <w:color w:val="000000"/>
                <w:lang w:val="en-US"/>
              </w:rPr>
              <w:fldChar w:fldCharType="separate"/>
            </w:r>
            <w:r w:rsidR="008A7AFD" w:rsidRPr="008A7AFD">
              <w:t>[9]</w:t>
            </w:r>
            <w:r>
              <w:rPr>
                <w:rFonts w:asciiTheme="majorBidi" w:hAnsiTheme="majorBidi" w:cstheme="majorBidi"/>
                <w:color w:val="000000"/>
                <w:lang w:val="en-US"/>
              </w:rPr>
              <w:fldChar w:fldCharType="end"/>
            </w:r>
          </w:p>
        </w:tc>
      </w:tr>
      <w:tr w:rsidR="00FF5BAA" w:rsidRPr="00E1464B" w14:paraId="1CC30210" w14:textId="77777777" w:rsidTr="00C05A3B">
        <w:trPr>
          <w:cantSplit/>
          <w:trHeight w:val="20"/>
        </w:trPr>
        <w:tc>
          <w:tcPr>
            <w:tcW w:w="5235" w:type="dxa"/>
            <w:tcBorders>
              <w:top w:val="single" w:sz="6" w:space="0" w:color="auto"/>
              <w:left w:val="single" w:sz="8" w:space="0" w:color="auto"/>
              <w:bottom w:val="single" w:sz="6" w:space="0" w:color="auto"/>
              <w:right w:val="single" w:sz="6" w:space="0" w:color="auto"/>
            </w:tcBorders>
            <w:vAlign w:val="center"/>
          </w:tcPr>
          <w:p w14:paraId="608A07B4" w14:textId="77777777" w:rsidR="00FF5BAA" w:rsidRPr="00C20480" w:rsidRDefault="00FF5BAA" w:rsidP="00C05A3B">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Proliferative diabetic retinopathy disutility, year of event</w:t>
            </w:r>
          </w:p>
        </w:tc>
        <w:tc>
          <w:tcPr>
            <w:tcW w:w="2552" w:type="dxa"/>
            <w:tcBorders>
              <w:top w:val="single" w:sz="6" w:space="0" w:color="auto"/>
              <w:left w:val="single" w:sz="6" w:space="0" w:color="auto"/>
              <w:bottom w:val="single" w:sz="6" w:space="0" w:color="auto"/>
              <w:right w:val="single" w:sz="6" w:space="0" w:color="auto"/>
            </w:tcBorders>
            <w:vAlign w:val="center"/>
          </w:tcPr>
          <w:p w14:paraId="2A56668C" w14:textId="77777777" w:rsidR="00FF5BAA" w:rsidRPr="00C20480" w:rsidRDefault="00FF5BAA" w:rsidP="009C2B27">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0.07±0.02</w:t>
            </w:r>
          </w:p>
        </w:tc>
        <w:tc>
          <w:tcPr>
            <w:tcW w:w="1563" w:type="dxa"/>
            <w:tcBorders>
              <w:top w:val="single" w:sz="6" w:space="0" w:color="auto"/>
              <w:left w:val="single" w:sz="6" w:space="0" w:color="auto"/>
              <w:bottom w:val="single" w:sz="6" w:space="0" w:color="auto"/>
              <w:right w:val="single" w:sz="8" w:space="0" w:color="auto"/>
            </w:tcBorders>
            <w:vAlign w:val="center"/>
          </w:tcPr>
          <w:p w14:paraId="4FA8E0C0" w14:textId="17562704" w:rsidR="00FF5BAA" w:rsidRPr="00C20480" w:rsidRDefault="00D42B76" w:rsidP="008A7AFD">
            <w:pPr>
              <w:ind w:firstLineChars="200" w:firstLine="480"/>
              <w:rPr>
                <w:rFonts w:asciiTheme="majorBidi" w:hAnsiTheme="majorBidi" w:cstheme="majorBidi"/>
                <w:color w:val="000000"/>
                <w:lang w:val="en-US"/>
              </w:rPr>
            </w:pPr>
            <w:r>
              <w:rPr>
                <w:rFonts w:asciiTheme="majorBidi" w:hAnsiTheme="majorBidi" w:cstheme="majorBidi"/>
                <w:color w:val="000000"/>
                <w:lang w:val="en-US"/>
              </w:rPr>
              <w:fldChar w:fldCharType="begin"/>
            </w:r>
            <w:r w:rsidR="008A7AFD">
              <w:rPr>
                <w:rFonts w:asciiTheme="majorBidi" w:hAnsiTheme="majorBidi" w:cstheme="majorBidi"/>
                <w:color w:val="000000"/>
                <w:lang w:val="en-US"/>
              </w:rPr>
              <w:instrText xml:space="preserve"> ADDIN ZOTERO_ITEM CSL_CITATION {"citationID":"zqHVLIFh","properties":{"formattedCitation":"[9]","plainCitation":"[9]","noteIndex":0},"citationItems":[{"id":754,"uris":["http://zotero.org/groups/2694996/items/YDHUTRLK"],"itemData":{"id":754,"type":"article-journal","abstract":"&lt;h2&gt;Abstract&lt;/h2&gt;&lt;h3&gt;Objectives&lt;/h3&gt;&lt;p&gt;Economic analysis in type 2 diabetes mellitus (T2DM) requires an assessment of the effect of a wide range of complications. The objective of this article was to identify a set of utility values consistent with the National Institute for Health and Care Excellence (NICE) reference case and to critically discuss and illustrate challenges in creating such a utility set.&lt;/p&gt;&lt;h3&gt;Methods&lt;/h3&gt;&lt;p&gt;A systematic literature review was conducted to identify studies reporting utility values for relevant complications. The methodology of each study was assessed for consistency with the NICE reference case. A suggested set of utility values applicable to modeling was derived, giving preference to studies reporting multiple complications and correcting for comorbidity.&lt;/p&gt;&lt;h3&gt;Results&lt;/h3&gt;&lt;p&gt;The review considered 21 relevant diabetes complications. A total of 16,574 articles were identified; after screening, 61 articles were assessed for methodological quality. Nineteen articles met NICE criteria, reporting utility values for 20 of 21 relevant complications. For renal transplant, because no articles meeting NICE criteria were identified, two articles using other methodologies were included. Index value estimates for T2DM without complication ranged from 0.711 to 0.940. Utility decrement associated with complications ranged from 0.014 (minor hypoglycemia) to 0.28 (amputation). Limitations associated with the selection of a utility value for use in economic modeling included variability in patient recruitment, heterogeneity in statistical analysis, large variability around some point estimates, and lack of recent data.&lt;/p&gt;&lt;h3&gt;Conclusions&lt;/h3&gt;&lt;p&gt;A reference set of utility values for T2DM and its complications in line with NICE requirements was identified. This research illustrates the challenges associated with systematically selecting utility data for economic evaluations.&lt;/p&gt;","container-title":"Value in Health","DOI":"10.1016/j.jval.2014.03.003","ISSN":"1098-3015, 1524-4733","issue":"4","journalAbbreviation":"Value Health","language":"English","note":"publisher: Elsevier\nPMID: 24969008","page":"462-470","source":"www.valueinhealthjournal.com","title":"Review of utility values for economic modeling in type 2 diabetes","volume":"17","author":[{"family":"Beaudet","given":"Amélie"},{"family":"Clegg","given":"John"},{"family":"Thuresson","given":"Per-Olof"},{"family":"Lloyd","given":"Adam"},{"family":"McEwan","given":"Phil"}],"issued":{"date-parts":[["2014"]]}}}],"schema":"https://github.com/citation-style-language/schema/raw/master/csl-citation.json"} </w:instrText>
            </w:r>
            <w:r>
              <w:rPr>
                <w:rFonts w:asciiTheme="majorBidi" w:hAnsiTheme="majorBidi" w:cstheme="majorBidi"/>
                <w:color w:val="000000"/>
                <w:lang w:val="en-US"/>
              </w:rPr>
              <w:fldChar w:fldCharType="separate"/>
            </w:r>
            <w:r w:rsidR="008A7AFD" w:rsidRPr="008A7AFD">
              <w:t>[9]</w:t>
            </w:r>
            <w:r>
              <w:rPr>
                <w:rFonts w:asciiTheme="majorBidi" w:hAnsiTheme="majorBidi" w:cstheme="majorBidi"/>
                <w:color w:val="000000"/>
                <w:lang w:val="en-US"/>
              </w:rPr>
              <w:fldChar w:fldCharType="end"/>
            </w:r>
          </w:p>
        </w:tc>
      </w:tr>
      <w:tr w:rsidR="00FF5BAA" w:rsidRPr="00E1464B" w14:paraId="51788B8A" w14:textId="77777777" w:rsidTr="00C05A3B">
        <w:trPr>
          <w:cantSplit/>
          <w:trHeight w:val="20"/>
        </w:trPr>
        <w:tc>
          <w:tcPr>
            <w:tcW w:w="5235" w:type="dxa"/>
            <w:tcBorders>
              <w:top w:val="single" w:sz="6" w:space="0" w:color="auto"/>
              <w:left w:val="single" w:sz="8" w:space="0" w:color="auto"/>
              <w:bottom w:val="single" w:sz="6" w:space="0" w:color="auto"/>
              <w:right w:val="single" w:sz="6" w:space="0" w:color="auto"/>
            </w:tcBorders>
            <w:vAlign w:val="center"/>
          </w:tcPr>
          <w:p w14:paraId="0032F144" w14:textId="77777777" w:rsidR="00FF5BAA" w:rsidRPr="00C20480" w:rsidRDefault="00FF5BAA" w:rsidP="00C05A3B">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Cataract disutility, year of event</w:t>
            </w:r>
          </w:p>
        </w:tc>
        <w:tc>
          <w:tcPr>
            <w:tcW w:w="2552" w:type="dxa"/>
            <w:tcBorders>
              <w:top w:val="single" w:sz="6" w:space="0" w:color="auto"/>
              <w:left w:val="single" w:sz="6" w:space="0" w:color="auto"/>
              <w:bottom w:val="single" w:sz="6" w:space="0" w:color="auto"/>
              <w:right w:val="single" w:sz="6" w:space="0" w:color="auto"/>
            </w:tcBorders>
            <w:vAlign w:val="center"/>
          </w:tcPr>
          <w:p w14:paraId="3D5E5BD3" w14:textId="77777777" w:rsidR="00FF5BAA" w:rsidRPr="00C20480" w:rsidRDefault="00FF5BAA" w:rsidP="009C2B27">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0.016±0.02</w:t>
            </w:r>
          </w:p>
        </w:tc>
        <w:tc>
          <w:tcPr>
            <w:tcW w:w="1563" w:type="dxa"/>
            <w:tcBorders>
              <w:top w:val="single" w:sz="6" w:space="0" w:color="auto"/>
              <w:left w:val="single" w:sz="6" w:space="0" w:color="auto"/>
              <w:bottom w:val="single" w:sz="6" w:space="0" w:color="auto"/>
              <w:right w:val="single" w:sz="8" w:space="0" w:color="auto"/>
            </w:tcBorders>
            <w:vAlign w:val="center"/>
          </w:tcPr>
          <w:p w14:paraId="67F5883D" w14:textId="73DF3C0F" w:rsidR="00FF5BAA" w:rsidRPr="00C20480" w:rsidRDefault="00D42B76" w:rsidP="008A7AFD">
            <w:pPr>
              <w:ind w:firstLineChars="200" w:firstLine="480"/>
              <w:rPr>
                <w:rFonts w:asciiTheme="majorBidi" w:hAnsiTheme="majorBidi" w:cstheme="majorBidi"/>
                <w:color w:val="000000"/>
                <w:lang w:val="en-US"/>
              </w:rPr>
            </w:pPr>
            <w:r>
              <w:rPr>
                <w:rFonts w:asciiTheme="majorBidi" w:hAnsiTheme="majorBidi" w:cstheme="majorBidi"/>
                <w:color w:val="000000"/>
                <w:lang w:val="en-US"/>
              </w:rPr>
              <w:fldChar w:fldCharType="begin"/>
            </w:r>
            <w:r w:rsidR="008A7AFD">
              <w:rPr>
                <w:rFonts w:asciiTheme="majorBidi" w:hAnsiTheme="majorBidi" w:cstheme="majorBidi"/>
                <w:color w:val="000000"/>
                <w:lang w:val="en-US"/>
              </w:rPr>
              <w:instrText xml:space="preserve"> ADDIN ZOTERO_ITEM CSL_CITATION {"citationID":"bztSZyhN","properties":{"formattedCitation":"[9]","plainCitation":"[9]","noteIndex":0},"citationItems":[{"id":754,"uris":["http://zotero.org/groups/2694996/items/YDHUTRLK"],"itemData":{"id":754,"type":"article-journal","abstract":"&lt;h2&gt;Abstract&lt;/h2&gt;&lt;h3&gt;Objectives&lt;/h3&gt;&lt;p&gt;Economic analysis in type 2 diabetes mellitus (T2DM) requires an assessment of the effect of a wide range of complications. The objective of this article was to identify a set of utility values consistent with the National Institute for Health and Care Excellence (NICE) reference case and to critically discuss and illustrate challenges in creating such a utility set.&lt;/p&gt;&lt;h3&gt;Methods&lt;/h3&gt;&lt;p&gt;A systematic literature review was conducted to identify studies reporting utility values for relevant complications. The methodology of each study was assessed for consistency with the NICE reference case. A suggested set of utility values applicable to modeling was derived, giving preference to studies reporting multiple complications and correcting for comorbidity.&lt;/p&gt;&lt;h3&gt;Results&lt;/h3&gt;&lt;p&gt;The review considered 21 relevant diabetes complications. A total of 16,574 articles were identified; after screening, 61 articles were assessed for methodological quality. Nineteen articles met NICE criteria, reporting utility values for 20 of 21 relevant complications. For renal transplant, because no articles meeting NICE criteria were identified, two articles using other methodologies were included. Index value estimates for T2DM without complication ranged from 0.711 to 0.940. Utility decrement associated with complications ranged from 0.014 (minor hypoglycemia) to 0.28 (amputation). Limitations associated with the selection of a utility value for use in economic modeling included variability in patient recruitment, heterogeneity in statistical analysis, large variability around some point estimates, and lack of recent data.&lt;/p&gt;&lt;h3&gt;Conclusions&lt;/h3&gt;&lt;p&gt;A reference set of utility values for T2DM and its complications in line with NICE requirements was identified. This research illustrates the challenges associated with systematically selecting utility data for economic evaluations.&lt;/p&gt;","container-title":"Value in Health","DOI":"10.1016/j.jval.2014.03.003","ISSN":"1098-3015, 1524-4733","issue":"4","journalAbbreviation":"Value Health","language":"English","note":"publisher: Elsevier\nPMID: 24969008","page":"462-470","source":"www.valueinhealthjournal.com","title":"Review of utility values for economic modeling in type 2 diabetes","volume":"17","author":[{"family":"Beaudet","given":"Amélie"},{"family":"Clegg","given":"John"},{"family":"Thuresson","given":"Per-Olof"},{"family":"Lloyd","given":"Adam"},{"family":"McEwan","given":"Phil"}],"issued":{"date-parts":[["2014"]]}}}],"schema":"https://github.com/citation-style-language/schema/raw/master/csl-citation.json"} </w:instrText>
            </w:r>
            <w:r>
              <w:rPr>
                <w:rFonts w:asciiTheme="majorBidi" w:hAnsiTheme="majorBidi" w:cstheme="majorBidi"/>
                <w:color w:val="000000"/>
                <w:lang w:val="en-US"/>
              </w:rPr>
              <w:fldChar w:fldCharType="separate"/>
            </w:r>
            <w:r w:rsidR="008A7AFD" w:rsidRPr="008A7AFD">
              <w:t>[9]</w:t>
            </w:r>
            <w:r>
              <w:rPr>
                <w:rFonts w:asciiTheme="majorBidi" w:hAnsiTheme="majorBidi" w:cstheme="majorBidi"/>
                <w:color w:val="000000"/>
                <w:lang w:val="en-US"/>
              </w:rPr>
              <w:fldChar w:fldCharType="end"/>
            </w:r>
          </w:p>
        </w:tc>
      </w:tr>
      <w:tr w:rsidR="00FF5BAA" w:rsidRPr="00E1464B" w14:paraId="4D6F1090" w14:textId="77777777" w:rsidTr="00C05A3B">
        <w:trPr>
          <w:cantSplit/>
          <w:trHeight w:val="20"/>
        </w:trPr>
        <w:tc>
          <w:tcPr>
            <w:tcW w:w="5235" w:type="dxa"/>
            <w:tcBorders>
              <w:top w:val="single" w:sz="6" w:space="0" w:color="auto"/>
              <w:left w:val="single" w:sz="8" w:space="0" w:color="auto"/>
              <w:bottom w:val="single" w:sz="6" w:space="0" w:color="auto"/>
              <w:right w:val="single" w:sz="6" w:space="0" w:color="auto"/>
            </w:tcBorders>
            <w:vAlign w:val="center"/>
          </w:tcPr>
          <w:p w14:paraId="188DFEE2" w14:textId="77777777" w:rsidR="00FF5BAA" w:rsidRPr="00C20480" w:rsidRDefault="00FF5BAA" w:rsidP="00C05A3B">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Macular edema disutility, year of event</w:t>
            </w:r>
          </w:p>
        </w:tc>
        <w:tc>
          <w:tcPr>
            <w:tcW w:w="2552" w:type="dxa"/>
            <w:tcBorders>
              <w:top w:val="single" w:sz="6" w:space="0" w:color="auto"/>
              <w:left w:val="single" w:sz="6" w:space="0" w:color="auto"/>
              <w:bottom w:val="single" w:sz="6" w:space="0" w:color="auto"/>
              <w:right w:val="single" w:sz="6" w:space="0" w:color="auto"/>
            </w:tcBorders>
            <w:vAlign w:val="center"/>
          </w:tcPr>
          <w:p w14:paraId="1A77DE19" w14:textId="77777777" w:rsidR="00FF5BAA" w:rsidRPr="00C20480" w:rsidRDefault="00FF5BAA" w:rsidP="009C2B27">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0.04±0.02</w:t>
            </w:r>
          </w:p>
        </w:tc>
        <w:tc>
          <w:tcPr>
            <w:tcW w:w="1563" w:type="dxa"/>
            <w:tcBorders>
              <w:top w:val="single" w:sz="6" w:space="0" w:color="auto"/>
              <w:left w:val="single" w:sz="6" w:space="0" w:color="auto"/>
              <w:bottom w:val="single" w:sz="6" w:space="0" w:color="auto"/>
              <w:right w:val="single" w:sz="8" w:space="0" w:color="auto"/>
            </w:tcBorders>
            <w:vAlign w:val="center"/>
          </w:tcPr>
          <w:p w14:paraId="03902F31" w14:textId="59E92BB4" w:rsidR="00FF5BAA" w:rsidRPr="00C20480" w:rsidRDefault="00D42B76" w:rsidP="008A7AFD">
            <w:pPr>
              <w:ind w:firstLineChars="200" w:firstLine="480"/>
              <w:rPr>
                <w:rFonts w:asciiTheme="majorBidi" w:hAnsiTheme="majorBidi" w:cstheme="majorBidi"/>
                <w:color w:val="000000"/>
                <w:lang w:val="en-US"/>
              </w:rPr>
            </w:pPr>
            <w:r>
              <w:rPr>
                <w:rFonts w:asciiTheme="majorBidi" w:hAnsiTheme="majorBidi" w:cstheme="majorBidi"/>
                <w:color w:val="000000"/>
                <w:lang w:val="en-US"/>
              </w:rPr>
              <w:fldChar w:fldCharType="begin"/>
            </w:r>
            <w:r w:rsidR="008A7AFD">
              <w:rPr>
                <w:rFonts w:asciiTheme="majorBidi" w:hAnsiTheme="majorBidi" w:cstheme="majorBidi"/>
                <w:color w:val="000000"/>
                <w:lang w:val="en-US"/>
              </w:rPr>
              <w:instrText xml:space="preserve"> ADDIN ZOTERO_ITEM CSL_CITATION {"citationID":"kCZMhBod","properties":{"formattedCitation":"[9]","plainCitation":"[9]","noteIndex":0},"citationItems":[{"id":754,"uris":["http://zotero.org/groups/2694996/items/YDHUTRLK"],"itemData":{"id":754,"type":"article-journal","abstract":"&lt;h2&gt;Abstract&lt;/h2&gt;&lt;h3&gt;Objectives&lt;/h3&gt;&lt;p&gt;Economic analysis in type 2 diabetes mellitus (T2DM) requires an assessment of the effect of a wide range of complications. The objective of this article was to identify a set of utility values consistent with the National Institute for Health and Care Excellence (NICE) reference case and to critically discuss and illustrate challenges in creating such a utility set.&lt;/p&gt;&lt;h3&gt;Methods&lt;/h3&gt;&lt;p&gt;A systematic literature review was conducted to identify studies reporting utility values for relevant complications. The methodology of each study was assessed for consistency with the NICE reference case. A suggested set of utility values applicable to modeling was derived, giving preference to studies reporting multiple complications and correcting for comorbidity.&lt;/p&gt;&lt;h3&gt;Results&lt;/h3&gt;&lt;p&gt;The review considered 21 relevant diabetes complications. A total of 16,574 articles were identified; after screening, 61 articles were assessed for methodological quality. Nineteen articles met NICE criteria, reporting utility values for 20 of 21 relevant complications. For renal transplant, because no articles meeting NICE criteria were identified, two articles using other methodologies were included. Index value estimates for T2DM without complication ranged from 0.711 to 0.940. Utility decrement associated with complications ranged from 0.014 (minor hypoglycemia) to 0.28 (amputation). Limitations associated with the selection of a utility value for use in economic modeling included variability in patient recruitment, heterogeneity in statistical analysis, large variability around some point estimates, and lack of recent data.&lt;/p&gt;&lt;h3&gt;Conclusions&lt;/h3&gt;&lt;p&gt;A reference set of utility values for T2DM and its complications in line with NICE requirements was identified. This research illustrates the challenges associated with systematically selecting utility data for economic evaluations.&lt;/p&gt;","container-title":"Value in Health","DOI":"10.1016/j.jval.2014.03.003","ISSN":"1098-3015, 1524-4733","issue":"4","journalAbbreviation":"Value Health","language":"English","note":"publisher: Elsevier\nPMID: 24969008","page":"462-470","source":"www.valueinhealthjournal.com","title":"Review of utility values for economic modeling in type 2 diabetes","volume":"17","author":[{"family":"Beaudet","given":"Amélie"},{"family":"Clegg","given":"John"},{"family":"Thuresson","given":"Per-Olof"},{"family":"Lloyd","given":"Adam"},{"family":"McEwan","given":"Phil"}],"issued":{"date-parts":[["2014"]]}}}],"schema":"https://github.com/citation-style-language/schema/raw/master/csl-citation.json"} </w:instrText>
            </w:r>
            <w:r>
              <w:rPr>
                <w:rFonts w:asciiTheme="majorBidi" w:hAnsiTheme="majorBidi" w:cstheme="majorBidi"/>
                <w:color w:val="000000"/>
                <w:lang w:val="en-US"/>
              </w:rPr>
              <w:fldChar w:fldCharType="separate"/>
            </w:r>
            <w:r w:rsidR="008A7AFD" w:rsidRPr="008A7AFD">
              <w:t>[9]</w:t>
            </w:r>
            <w:r>
              <w:rPr>
                <w:rFonts w:asciiTheme="majorBidi" w:hAnsiTheme="majorBidi" w:cstheme="majorBidi"/>
                <w:color w:val="000000"/>
                <w:lang w:val="en-US"/>
              </w:rPr>
              <w:fldChar w:fldCharType="end"/>
            </w:r>
          </w:p>
        </w:tc>
      </w:tr>
      <w:tr w:rsidR="00FF5BAA" w:rsidRPr="00E1464B" w14:paraId="64A0A322" w14:textId="77777777" w:rsidTr="00C05A3B">
        <w:trPr>
          <w:cantSplit/>
          <w:trHeight w:val="20"/>
        </w:trPr>
        <w:tc>
          <w:tcPr>
            <w:tcW w:w="5235" w:type="dxa"/>
            <w:tcBorders>
              <w:top w:val="single" w:sz="6" w:space="0" w:color="auto"/>
              <w:left w:val="single" w:sz="8" w:space="0" w:color="auto"/>
              <w:bottom w:val="single" w:sz="6" w:space="0" w:color="auto"/>
              <w:right w:val="single" w:sz="6" w:space="0" w:color="auto"/>
            </w:tcBorders>
            <w:vAlign w:val="center"/>
          </w:tcPr>
          <w:p w14:paraId="38DB5322" w14:textId="77777777" w:rsidR="00FF5BAA" w:rsidRPr="00C20480" w:rsidRDefault="00FF5BAA" w:rsidP="00C05A3B">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Severe vision loss/blindness disutility, year of event</w:t>
            </w:r>
          </w:p>
        </w:tc>
        <w:tc>
          <w:tcPr>
            <w:tcW w:w="2552" w:type="dxa"/>
            <w:tcBorders>
              <w:top w:val="single" w:sz="6" w:space="0" w:color="auto"/>
              <w:left w:val="single" w:sz="6" w:space="0" w:color="auto"/>
              <w:bottom w:val="single" w:sz="6" w:space="0" w:color="auto"/>
              <w:right w:val="single" w:sz="6" w:space="0" w:color="auto"/>
            </w:tcBorders>
            <w:vAlign w:val="center"/>
          </w:tcPr>
          <w:p w14:paraId="51110BA1" w14:textId="77777777" w:rsidR="00FF5BAA" w:rsidRPr="00C20480" w:rsidRDefault="00FF5BAA" w:rsidP="009C2B27">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0.074±0.01</w:t>
            </w:r>
          </w:p>
        </w:tc>
        <w:tc>
          <w:tcPr>
            <w:tcW w:w="1563" w:type="dxa"/>
            <w:tcBorders>
              <w:top w:val="single" w:sz="6" w:space="0" w:color="auto"/>
              <w:left w:val="single" w:sz="6" w:space="0" w:color="auto"/>
              <w:bottom w:val="single" w:sz="6" w:space="0" w:color="auto"/>
              <w:right w:val="single" w:sz="8" w:space="0" w:color="auto"/>
            </w:tcBorders>
            <w:vAlign w:val="center"/>
          </w:tcPr>
          <w:p w14:paraId="15F7F5E2" w14:textId="7DFF0A5F" w:rsidR="00FF5BAA" w:rsidRPr="00C20480" w:rsidRDefault="00D42B76" w:rsidP="008A7AFD">
            <w:pPr>
              <w:ind w:firstLineChars="200" w:firstLine="480"/>
              <w:rPr>
                <w:rFonts w:asciiTheme="majorBidi" w:hAnsiTheme="majorBidi" w:cstheme="majorBidi"/>
                <w:color w:val="000000"/>
                <w:lang w:val="en-US"/>
              </w:rPr>
            </w:pPr>
            <w:r>
              <w:rPr>
                <w:rFonts w:asciiTheme="majorBidi" w:hAnsiTheme="majorBidi" w:cstheme="majorBidi"/>
                <w:color w:val="000000"/>
                <w:lang w:val="en-US"/>
              </w:rPr>
              <w:fldChar w:fldCharType="begin"/>
            </w:r>
            <w:r w:rsidR="008A7AFD">
              <w:rPr>
                <w:rFonts w:asciiTheme="majorBidi" w:hAnsiTheme="majorBidi" w:cstheme="majorBidi"/>
                <w:color w:val="000000"/>
                <w:lang w:val="en-US"/>
              </w:rPr>
              <w:instrText xml:space="preserve"> ADDIN ZOTERO_ITEM CSL_CITATION {"citationID":"9fxTyRYc","properties":{"formattedCitation":"[9]","plainCitation":"[9]","noteIndex":0},"citationItems":[{"id":754,"uris":["http://zotero.org/groups/2694996/items/YDHUTRLK"],"itemData":{"id":754,"type":"article-journal","abstract":"&lt;h2&gt;Abstract&lt;/h2&gt;&lt;h3&gt;Objectives&lt;/h3&gt;&lt;p&gt;Economic analysis in type 2 diabetes mellitus (T2DM) requires an assessment of the effect of a wide range of complications. The objective of this article was to identify a set of utility values consistent with the National Institute for Health and Care Excellence (NICE) reference case and to critically discuss and illustrate challenges in creating such a utility set.&lt;/p&gt;&lt;h3&gt;Methods&lt;/h3&gt;&lt;p&gt;A systematic literature review was conducted to identify studies reporting utility values for relevant complications. The methodology of each study was assessed for consistency with the NICE reference case. A suggested set of utility values applicable to modeling was derived, giving preference to studies reporting multiple complications and correcting for comorbidity.&lt;/p&gt;&lt;h3&gt;Results&lt;/h3&gt;&lt;p&gt;The review considered 21 relevant diabetes complications. A total of 16,574 articles were identified; after screening, 61 articles were assessed for methodological quality. Nineteen articles met NICE criteria, reporting utility values for 20 of 21 relevant complications. For renal transplant, because no articles meeting NICE criteria were identified, two articles using other methodologies were included. Index value estimates for T2DM without complication ranged from 0.711 to 0.940. Utility decrement associated with complications ranged from 0.014 (minor hypoglycemia) to 0.28 (amputation). Limitations associated with the selection of a utility value for use in economic modeling included variability in patient recruitment, heterogeneity in statistical analysis, large variability around some point estimates, and lack of recent data.&lt;/p&gt;&lt;h3&gt;Conclusions&lt;/h3&gt;&lt;p&gt;A reference set of utility values for T2DM and its complications in line with NICE requirements was identified. This research illustrates the challenges associated with systematically selecting utility data for economic evaluations.&lt;/p&gt;","container-title":"Value in Health","DOI":"10.1016/j.jval.2014.03.003","ISSN":"1098-3015, 1524-4733","issue":"4","journalAbbreviation":"Value Health","language":"English","note":"publisher: Elsevier\nPMID: 24969008","page":"462-470","source":"www.valueinhealthjournal.com","title":"Review of utility values for economic modeling in type 2 diabetes","volume":"17","author":[{"family":"Beaudet","given":"Amélie"},{"family":"Clegg","given":"John"},{"family":"Thuresson","given":"Per-Olof"},{"family":"Lloyd","given":"Adam"},{"family":"McEwan","given":"Phil"}],"issued":{"date-parts":[["2014"]]}}}],"schema":"https://github.com/citation-style-language/schema/raw/master/csl-citation.json"} </w:instrText>
            </w:r>
            <w:r>
              <w:rPr>
                <w:rFonts w:asciiTheme="majorBidi" w:hAnsiTheme="majorBidi" w:cstheme="majorBidi"/>
                <w:color w:val="000000"/>
                <w:lang w:val="en-US"/>
              </w:rPr>
              <w:fldChar w:fldCharType="separate"/>
            </w:r>
            <w:r w:rsidR="008A7AFD" w:rsidRPr="008A7AFD">
              <w:t>[9]</w:t>
            </w:r>
            <w:r>
              <w:rPr>
                <w:rFonts w:asciiTheme="majorBidi" w:hAnsiTheme="majorBidi" w:cstheme="majorBidi"/>
                <w:color w:val="000000"/>
                <w:lang w:val="en-US"/>
              </w:rPr>
              <w:fldChar w:fldCharType="end"/>
            </w:r>
          </w:p>
        </w:tc>
      </w:tr>
      <w:tr w:rsidR="00FF5BAA" w:rsidRPr="00E1464B" w14:paraId="17BF7D8A" w14:textId="77777777" w:rsidTr="00C05A3B">
        <w:trPr>
          <w:trHeight w:val="20"/>
        </w:trPr>
        <w:tc>
          <w:tcPr>
            <w:tcW w:w="5235" w:type="dxa"/>
            <w:tcBorders>
              <w:top w:val="single" w:sz="6" w:space="0" w:color="auto"/>
              <w:left w:val="single" w:sz="8" w:space="0" w:color="auto"/>
              <w:bottom w:val="single" w:sz="6" w:space="0" w:color="auto"/>
              <w:right w:val="single" w:sz="6" w:space="0" w:color="auto"/>
            </w:tcBorders>
            <w:vAlign w:val="center"/>
          </w:tcPr>
          <w:p w14:paraId="019F4CDC" w14:textId="77777777" w:rsidR="00FF5BAA" w:rsidRPr="00C20480" w:rsidRDefault="00FF5BAA" w:rsidP="009C2B27">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lastRenderedPageBreak/>
              <w:t>Neuropathy disutility, year of event</w:t>
            </w:r>
          </w:p>
        </w:tc>
        <w:tc>
          <w:tcPr>
            <w:tcW w:w="2552" w:type="dxa"/>
            <w:tcBorders>
              <w:top w:val="single" w:sz="6" w:space="0" w:color="auto"/>
              <w:left w:val="single" w:sz="6" w:space="0" w:color="auto"/>
              <w:bottom w:val="single" w:sz="6" w:space="0" w:color="auto"/>
              <w:right w:val="single" w:sz="6" w:space="0" w:color="auto"/>
            </w:tcBorders>
            <w:vAlign w:val="center"/>
          </w:tcPr>
          <w:p w14:paraId="575450EA" w14:textId="77777777" w:rsidR="00FF5BAA" w:rsidRPr="00C20480" w:rsidRDefault="00FF5BAA" w:rsidP="009C2B27">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0.084±0.01</w:t>
            </w:r>
          </w:p>
        </w:tc>
        <w:tc>
          <w:tcPr>
            <w:tcW w:w="1563" w:type="dxa"/>
            <w:tcBorders>
              <w:top w:val="single" w:sz="6" w:space="0" w:color="auto"/>
              <w:left w:val="single" w:sz="6" w:space="0" w:color="auto"/>
              <w:bottom w:val="single" w:sz="6" w:space="0" w:color="auto"/>
              <w:right w:val="single" w:sz="8" w:space="0" w:color="auto"/>
            </w:tcBorders>
            <w:vAlign w:val="center"/>
          </w:tcPr>
          <w:p w14:paraId="58B0F54D" w14:textId="0E21609F" w:rsidR="00FF5BAA" w:rsidRPr="00C20480" w:rsidRDefault="00D42B76" w:rsidP="008A7AFD">
            <w:pPr>
              <w:ind w:firstLineChars="200" w:firstLine="480"/>
              <w:rPr>
                <w:rFonts w:asciiTheme="majorBidi" w:hAnsiTheme="majorBidi" w:cstheme="majorBidi"/>
                <w:color w:val="000000"/>
                <w:lang w:val="en-US"/>
              </w:rPr>
            </w:pPr>
            <w:r>
              <w:rPr>
                <w:rFonts w:asciiTheme="majorBidi" w:hAnsiTheme="majorBidi" w:cstheme="majorBidi"/>
                <w:color w:val="000000"/>
                <w:lang w:val="en-US"/>
              </w:rPr>
              <w:fldChar w:fldCharType="begin"/>
            </w:r>
            <w:r w:rsidR="008A7AFD">
              <w:rPr>
                <w:rFonts w:asciiTheme="majorBidi" w:hAnsiTheme="majorBidi" w:cstheme="majorBidi"/>
                <w:color w:val="000000"/>
                <w:lang w:val="en-US"/>
              </w:rPr>
              <w:instrText xml:space="preserve"> ADDIN ZOTERO_ITEM CSL_CITATION {"citationID":"L16B8QkD","properties":{"formattedCitation":"[9]","plainCitation":"[9]","noteIndex":0},"citationItems":[{"id":754,"uris":["http://zotero.org/groups/2694996/items/YDHUTRLK"],"itemData":{"id":754,"type":"article-journal","abstract":"&lt;h2&gt;Abstract&lt;/h2&gt;&lt;h3&gt;Objectives&lt;/h3&gt;&lt;p&gt;Economic analysis in type 2 diabetes mellitus (T2DM) requires an assessment of the effect of a wide range of complications. The objective of this article was to identify a set of utility values consistent with the National Institute for Health and Care Excellence (NICE) reference case and to critically discuss and illustrate challenges in creating such a utility set.&lt;/p&gt;&lt;h3&gt;Methods&lt;/h3&gt;&lt;p&gt;A systematic literature review was conducted to identify studies reporting utility values for relevant complications. The methodology of each study was assessed for consistency with the NICE reference case. A suggested set of utility values applicable to modeling was derived, giving preference to studies reporting multiple complications and correcting for comorbidity.&lt;/p&gt;&lt;h3&gt;Results&lt;/h3&gt;&lt;p&gt;The review considered 21 relevant diabetes complications. A total of 16,574 articles were identified; after screening, 61 articles were assessed for methodological quality. Nineteen articles met NICE criteria, reporting utility values for 20 of 21 relevant complications. For renal transplant, because no articles meeting NICE criteria were identified, two articles using other methodologies were included. Index value estimates for T2DM without complication ranged from 0.711 to 0.940. Utility decrement associated with complications ranged from 0.014 (minor hypoglycemia) to 0.28 (amputation). Limitations associated with the selection of a utility value for use in economic modeling included variability in patient recruitment, heterogeneity in statistical analysis, large variability around some point estimates, and lack of recent data.&lt;/p&gt;&lt;h3&gt;Conclusions&lt;/h3&gt;&lt;p&gt;A reference set of utility values for T2DM and its complications in line with NICE requirements was identified. This research illustrates the challenges associated with systematically selecting utility data for economic evaluations.&lt;/p&gt;","container-title":"Value in Health","DOI":"10.1016/j.jval.2014.03.003","ISSN":"1098-3015, 1524-4733","issue":"4","journalAbbreviation":"Value Health","language":"English","note":"publisher: Elsevier\nPMID: 24969008","page":"462-470","source":"www.valueinhealthjournal.com","title":"Review of utility values for economic modeling in type 2 diabetes","volume":"17","author":[{"family":"Beaudet","given":"Amélie"},{"family":"Clegg","given":"John"},{"family":"Thuresson","given":"Per-Olof"},{"family":"Lloyd","given":"Adam"},{"family":"McEwan","given":"Phil"}],"issued":{"date-parts":[["2014"]]}}}],"schema":"https://github.com/citation-style-language/schema/raw/master/csl-citation.json"} </w:instrText>
            </w:r>
            <w:r>
              <w:rPr>
                <w:rFonts w:asciiTheme="majorBidi" w:hAnsiTheme="majorBidi" w:cstheme="majorBidi"/>
                <w:color w:val="000000"/>
                <w:lang w:val="en-US"/>
              </w:rPr>
              <w:fldChar w:fldCharType="separate"/>
            </w:r>
            <w:r w:rsidR="008A7AFD" w:rsidRPr="008A7AFD">
              <w:t>[9]</w:t>
            </w:r>
            <w:r>
              <w:rPr>
                <w:rFonts w:asciiTheme="majorBidi" w:hAnsiTheme="majorBidi" w:cstheme="majorBidi"/>
                <w:color w:val="000000"/>
                <w:lang w:val="en-US"/>
              </w:rPr>
              <w:fldChar w:fldCharType="end"/>
            </w:r>
          </w:p>
        </w:tc>
      </w:tr>
      <w:tr w:rsidR="00FF5BAA" w:rsidRPr="00E1464B" w14:paraId="127AEC48" w14:textId="77777777" w:rsidTr="00C05A3B">
        <w:trPr>
          <w:trHeight w:val="20"/>
        </w:trPr>
        <w:tc>
          <w:tcPr>
            <w:tcW w:w="5235" w:type="dxa"/>
            <w:tcBorders>
              <w:top w:val="single" w:sz="6" w:space="0" w:color="auto"/>
              <w:left w:val="single" w:sz="8" w:space="0" w:color="auto"/>
              <w:bottom w:val="single" w:sz="6" w:space="0" w:color="auto"/>
              <w:right w:val="single" w:sz="6" w:space="0" w:color="auto"/>
            </w:tcBorders>
            <w:vAlign w:val="center"/>
          </w:tcPr>
          <w:p w14:paraId="283FE68F" w14:textId="77777777" w:rsidR="00FF5BAA" w:rsidRPr="00C20480" w:rsidRDefault="00FF5BAA" w:rsidP="009C2B27">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Active foot ulcer disutility, year of event</w:t>
            </w:r>
          </w:p>
        </w:tc>
        <w:tc>
          <w:tcPr>
            <w:tcW w:w="2552" w:type="dxa"/>
            <w:tcBorders>
              <w:top w:val="single" w:sz="6" w:space="0" w:color="auto"/>
              <w:left w:val="single" w:sz="6" w:space="0" w:color="auto"/>
              <w:bottom w:val="single" w:sz="6" w:space="0" w:color="auto"/>
              <w:right w:val="single" w:sz="6" w:space="0" w:color="auto"/>
            </w:tcBorders>
            <w:vAlign w:val="center"/>
          </w:tcPr>
          <w:p w14:paraId="367CC41B" w14:textId="77777777" w:rsidR="00FF5BAA" w:rsidRPr="00C20480" w:rsidRDefault="00FF5BAA" w:rsidP="009C2B27">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0.17±0.02</w:t>
            </w:r>
          </w:p>
        </w:tc>
        <w:tc>
          <w:tcPr>
            <w:tcW w:w="1563" w:type="dxa"/>
            <w:tcBorders>
              <w:top w:val="single" w:sz="6" w:space="0" w:color="auto"/>
              <w:left w:val="single" w:sz="6" w:space="0" w:color="auto"/>
              <w:bottom w:val="single" w:sz="6" w:space="0" w:color="auto"/>
              <w:right w:val="single" w:sz="8" w:space="0" w:color="auto"/>
            </w:tcBorders>
            <w:vAlign w:val="center"/>
          </w:tcPr>
          <w:p w14:paraId="6B7C1693" w14:textId="536363D3" w:rsidR="00FF5BAA" w:rsidRPr="00C20480" w:rsidRDefault="00D42B76" w:rsidP="008A7AFD">
            <w:pPr>
              <w:ind w:firstLineChars="200" w:firstLine="480"/>
              <w:rPr>
                <w:rFonts w:asciiTheme="majorBidi" w:hAnsiTheme="majorBidi" w:cstheme="majorBidi"/>
                <w:color w:val="000000"/>
                <w:lang w:val="en-US"/>
              </w:rPr>
            </w:pPr>
            <w:r>
              <w:rPr>
                <w:rFonts w:asciiTheme="majorBidi" w:hAnsiTheme="majorBidi" w:cstheme="majorBidi"/>
                <w:color w:val="000000"/>
                <w:lang w:val="en-US"/>
              </w:rPr>
              <w:fldChar w:fldCharType="begin"/>
            </w:r>
            <w:r w:rsidR="008A7AFD">
              <w:rPr>
                <w:rFonts w:asciiTheme="majorBidi" w:hAnsiTheme="majorBidi" w:cstheme="majorBidi"/>
                <w:color w:val="000000"/>
                <w:lang w:val="en-US"/>
              </w:rPr>
              <w:instrText xml:space="preserve"> ADDIN ZOTERO_ITEM CSL_CITATION {"citationID":"EfPdYkjB","properties":{"formattedCitation":"[9]","plainCitation":"[9]","noteIndex":0},"citationItems":[{"id":754,"uris":["http://zotero.org/groups/2694996/items/YDHUTRLK"],"itemData":{"id":754,"type":"article-journal","abstract":"&lt;h2&gt;Abstract&lt;/h2&gt;&lt;h3&gt;Objectives&lt;/h3&gt;&lt;p&gt;Economic analysis in type 2 diabetes mellitus (T2DM) requires an assessment of the effect of a wide range of complications. The objective of this article was to identify a set of utility values consistent with the National Institute for Health and Care Excellence (NICE) reference case and to critically discuss and illustrate challenges in creating such a utility set.&lt;/p&gt;&lt;h3&gt;Methods&lt;/h3&gt;&lt;p&gt;A systematic literature review was conducted to identify studies reporting utility values for relevant complications. The methodology of each study was assessed for consistency with the NICE reference case. A suggested set of utility values applicable to modeling was derived, giving preference to studies reporting multiple complications and correcting for comorbidity.&lt;/p&gt;&lt;h3&gt;Results&lt;/h3&gt;&lt;p&gt;The review considered 21 relevant diabetes complications. A total of 16,574 articles were identified; after screening, 61 articles were assessed for methodological quality. Nineteen articles met NICE criteria, reporting utility values for 20 of 21 relevant complications. For renal transplant, because no articles meeting NICE criteria were identified, two articles using other methodologies were included. Index value estimates for T2DM without complication ranged from 0.711 to 0.940. Utility decrement associated with complications ranged from 0.014 (minor hypoglycemia) to 0.28 (amputation). Limitations associated with the selection of a utility value for use in economic modeling included variability in patient recruitment, heterogeneity in statistical analysis, large variability around some point estimates, and lack of recent data.&lt;/p&gt;&lt;h3&gt;Conclusions&lt;/h3&gt;&lt;p&gt;A reference set of utility values for T2DM and its complications in line with NICE requirements was identified. This research illustrates the challenges associated with systematically selecting utility data for economic evaluations.&lt;/p&gt;","container-title":"Value in Health","DOI":"10.1016/j.jval.2014.03.003","ISSN":"1098-3015, 1524-4733","issue":"4","journalAbbreviation":"Value Health","language":"English","note":"publisher: Elsevier\nPMID: 24969008","page":"462-470","source":"www.valueinhealthjournal.com","title":"Review of utility values for economic modeling in type 2 diabetes","volume":"17","author":[{"family":"Beaudet","given":"Amélie"},{"family":"Clegg","given":"John"},{"family":"Thuresson","given":"Per-Olof"},{"family":"Lloyd","given":"Adam"},{"family":"McEwan","given":"Phil"}],"issued":{"date-parts":[["2014"]]}}}],"schema":"https://github.com/citation-style-language/schema/raw/master/csl-citation.json"} </w:instrText>
            </w:r>
            <w:r>
              <w:rPr>
                <w:rFonts w:asciiTheme="majorBidi" w:hAnsiTheme="majorBidi" w:cstheme="majorBidi"/>
                <w:color w:val="000000"/>
                <w:lang w:val="en-US"/>
              </w:rPr>
              <w:fldChar w:fldCharType="separate"/>
            </w:r>
            <w:r w:rsidR="008A7AFD" w:rsidRPr="008A7AFD">
              <w:t>[9]</w:t>
            </w:r>
            <w:r>
              <w:rPr>
                <w:rFonts w:asciiTheme="majorBidi" w:hAnsiTheme="majorBidi" w:cstheme="majorBidi"/>
                <w:color w:val="000000"/>
                <w:lang w:val="en-US"/>
              </w:rPr>
              <w:fldChar w:fldCharType="end"/>
            </w:r>
          </w:p>
        </w:tc>
      </w:tr>
      <w:tr w:rsidR="00FF5BAA" w:rsidRPr="00E1464B" w14:paraId="01D534BA" w14:textId="77777777" w:rsidTr="00C05A3B">
        <w:trPr>
          <w:trHeight w:val="20"/>
        </w:trPr>
        <w:tc>
          <w:tcPr>
            <w:tcW w:w="5235" w:type="dxa"/>
            <w:tcBorders>
              <w:top w:val="single" w:sz="6" w:space="0" w:color="auto"/>
              <w:left w:val="single" w:sz="8" w:space="0" w:color="auto"/>
              <w:bottom w:val="single" w:sz="6" w:space="0" w:color="auto"/>
              <w:right w:val="single" w:sz="6" w:space="0" w:color="auto"/>
            </w:tcBorders>
            <w:vAlign w:val="center"/>
          </w:tcPr>
          <w:p w14:paraId="10C748C5" w14:textId="77777777" w:rsidR="00FF5BAA" w:rsidRPr="00C20480" w:rsidRDefault="00FF5BAA" w:rsidP="009C2B27">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Amputation disutility, year of event</w:t>
            </w:r>
          </w:p>
        </w:tc>
        <w:tc>
          <w:tcPr>
            <w:tcW w:w="2552" w:type="dxa"/>
            <w:tcBorders>
              <w:top w:val="single" w:sz="6" w:space="0" w:color="auto"/>
              <w:left w:val="single" w:sz="6" w:space="0" w:color="auto"/>
              <w:bottom w:val="single" w:sz="6" w:space="0" w:color="auto"/>
              <w:right w:val="single" w:sz="6" w:space="0" w:color="auto"/>
            </w:tcBorders>
            <w:vAlign w:val="center"/>
          </w:tcPr>
          <w:p w14:paraId="483F7366" w14:textId="77777777" w:rsidR="00FF5BAA" w:rsidRPr="00C20480" w:rsidRDefault="00FF5BAA" w:rsidP="009C2B27">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0.28±0.01</w:t>
            </w:r>
          </w:p>
        </w:tc>
        <w:tc>
          <w:tcPr>
            <w:tcW w:w="1563" w:type="dxa"/>
            <w:tcBorders>
              <w:top w:val="single" w:sz="6" w:space="0" w:color="auto"/>
              <w:left w:val="single" w:sz="6" w:space="0" w:color="auto"/>
              <w:bottom w:val="single" w:sz="6" w:space="0" w:color="auto"/>
              <w:right w:val="single" w:sz="8" w:space="0" w:color="auto"/>
            </w:tcBorders>
            <w:vAlign w:val="center"/>
          </w:tcPr>
          <w:p w14:paraId="453AF4FC" w14:textId="0D87F7CC" w:rsidR="00FF5BAA" w:rsidRPr="00C20480" w:rsidRDefault="00D42B76" w:rsidP="008A7AFD">
            <w:pPr>
              <w:ind w:firstLineChars="200" w:firstLine="480"/>
              <w:rPr>
                <w:rFonts w:asciiTheme="majorBidi" w:hAnsiTheme="majorBidi" w:cstheme="majorBidi"/>
                <w:color w:val="000000"/>
                <w:lang w:val="en-US"/>
              </w:rPr>
            </w:pPr>
            <w:r>
              <w:rPr>
                <w:rFonts w:asciiTheme="majorBidi" w:hAnsiTheme="majorBidi" w:cstheme="majorBidi"/>
                <w:color w:val="000000"/>
                <w:lang w:val="en-US"/>
              </w:rPr>
              <w:fldChar w:fldCharType="begin"/>
            </w:r>
            <w:r w:rsidR="008A7AFD">
              <w:rPr>
                <w:rFonts w:asciiTheme="majorBidi" w:hAnsiTheme="majorBidi" w:cstheme="majorBidi"/>
                <w:color w:val="000000"/>
                <w:lang w:val="en-US"/>
              </w:rPr>
              <w:instrText xml:space="preserve"> ADDIN ZOTERO_ITEM CSL_CITATION {"citationID":"cB9Edpfw","properties":{"formattedCitation":"[9]","plainCitation":"[9]","noteIndex":0},"citationItems":[{"id":754,"uris":["http://zotero.org/groups/2694996/items/YDHUTRLK"],"itemData":{"id":754,"type":"article-journal","abstract":"&lt;h2&gt;Abstract&lt;/h2&gt;&lt;h3&gt;Objectives&lt;/h3&gt;&lt;p&gt;Economic analysis in type 2 diabetes mellitus (T2DM) requires an assessment of the effect of a wide range of complications. The objective of this article was to identify a set of utility values consistent with the National Institute for Health and Care Excellence (NICE) reference case and to critically discuss and illustrate challenges in creating such a utility set.&lt;/p&gt;&lt;h3&gt;Methods&lt;/h3&gt;&lt;p&gt;A systematic literature review was conducted to identify studies reporting utility values for relevant complications. The methodology of each study was assessed for consistency with the NICE reference case. A suggested set of utility values applicable to modeling was derived, giving preference to studies reporting multiple complications and correcting for comorbidity.&lt;/p&gt;&lt;h3&gt;Results&lt;/h3&gt;&lt;p&gt;The review considered 21 relevant diabetes complications. A total of 16,574 articles were identified; after screening, 61 articles were assessed for methodological quality. Nineteen articles met NICE criteria, reporting utility values for 20 of 21 relevant complications. For renal transplant, because no articles meeting NICE criteria were identified, two articles using other methodologies were included. Index value estimates for T2DM without complication ranged from 0.711 to 0.940. Utility decrement associated with complications ranged from 0.014 (minor hypoglycemia) to 0.28 (amputation). Limitations associated with the selection of a utility value for use in economic modeling included variability in patient recruitment, heterogeneity in statistical analysis, large variability around some point estimates, and lack of recent data.&lt;/p&gt;&lt;h3&gt;Conclusions&lt;/h3&gt;&lt;p&gt;A reference set of utility values for T2DM and its complications in line with NICE requirements was identified. This research illustrates the challenges associated with systematically selecting utility data for economic evaluations.&lt;/p&gt;","container-title":"Value in Health","DOI":"10.1016/j.jval.2014.03.003","ISSN":"1098-3015, 1524-4733","issue":"4","journalAbbreviation":"Value Health","language":"English","note":"publisher: Elsevier\nPMID: 24969008","page":"462-470","source":"www.valueinhealthjournal.com","title":"Review of utility values for economic modeling in type 2 diabetes","volume":"17","author":[{"family":"Beaudet","given":"Amélie"},{"family":"Clegg","given":"John"},{"family":"Thuresson","given":"Per-Olof"},{"family":"Lloyd","given":"Adam"},{"family":"McEwan","given":"Phil"}],"issued":{"date-parts":[["2014"]]}}}],"schema":"https://github.com/citation-style-language/schema/raw/master/csl-citation.json"} </w:instrText>
            </w:r>
            <w:r>
              <w:rPr>
                <w:rFonts w:asciiTheme="majorBidi" w:hAnsiTheme="majorBidi" w:cstheme="majorBidi"/>
                <w:color w:val="000000"/>
                <w:lang w:val="en-US"/>
              </w:rPr>
              <w:fldChar w:fldCharType="separate"/>
            </w:r>
            <w:r w:rsidR="008A7AFD" w:rsidRPr="008A7AFD">
              <w:t>[9]</w:t>
            </w:r>
            <w:r>
              <w:rPr>
                <w:rFonts w:asciiTheme="majorBidi" w:hAnsiTheme="majorBidi" w:cstheme="majorBidi"/>
                <w:color w:val="000000"/>
                <w:lang w:val="en-US"/>
              </w:rPr>
              <w:fldChar w:fldCharType="end"/>
            </w:r>
          </w:p>
        </w:tc>
      </w:tr>
      <w:tr w:rsidR="00FF5BAA" w:rsidRPr="00E1464B" w14:paraId="35E4B055" w14:textId="77777777" w:rsidTr="00C05A3B">
        <w:trPr>
          <w:trHeight w:val="20"/>
        </w:trPr>
        <w:tc>
          <w:tcPr>
            <w:tcW w:w="5235" w:type="dxa"/>
            <w:tcBorders>
              <w:top w:val="single" w:sz="6" w:space="0" w:color="auto"/>
              <w:left w:val="single" w:sz="8" w:space="0" w:color="auto"/>
              <w:bottom w:val="single" w:sz="6" w:space="0" w:color="auto"/>
              <w:right w:val="single" w:sz="6" w:space="0" w:color="auto"/>
            </w:tcBorders>
            <w:vAlign w:val="center"/>
          </w:tcPr>
          <w:p w14:paraId="6B547A7E" w14:textId="77777777" w:rsidR="00FF5BAA" w:rsidRPr="00C20480" w:rsidRDefault="00FF5BAA" w:rsidP="009C2B27">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Ketoacidosis disutility, year of event</w:t>
            </w:r>
          </w:p>
        </w:tc>
        <w:tc>
          <w:tcPr>
            <w:tcW w:w="2552" w:type="dxa"/>
            <w:tcBorders>
              <w:top w:val="single" w:sz="6" w:space="0" w:color="auto"/>
              <w:left w:val="single" w:sz="6" w:space="0" w:color="auto"/>
              <w:bottom w:val="single" w:sz="6" w:space="0" w:color="auto"/>
              <w:right w:val="single" w:sz="6" w:space="0" w:color="auto"/>
            </w:tcBorders>
            <w:vAlign w:val="center"/>
          </w:tcPr>
          <w:p w14:paraId="22EC1316" w14:textId="77777777" w:rsidR="00FF5BAA" w:rsidRPr="00C20480" w:rsidRDefault="00FF5BAA" w:rsidP="009C2B27">
            <w:pPr>
              <w:ind w:firstLineChars="200" w:firstLine="480"/>
              <w:rPr>
                <w:rFonts w:asciiTheme="majorBidi" w:hAnsiTheme="majorBidi" w:cstheme="majorBidi"/>
                <w:color w:val="000000"/>
                <w:lang w:val="en-US"/>
              </w:rPr>
            </w:pPr>
            <w:r w:rsidRPr="00C20480">
              <w:rPr>
                <w:rFonts w:asciiTheme="majorBidi" w:eastAsia="STZhongsong" w:hAnsiTheme="majorBidi" w:cstheme="majorBidi"/>
              </w:rPr>
              <w:t>-0.0367±0.0</w:t>
            </w:r>
          </w:p>
        </w:tc>
        <w:tc>
          <w:tcPr>
            <w:tcW w:w="1563" w:type="dxa"/>
            <w:tcBorders>
              <w:top w:val="single" w:sz="6" w:space="0" w:color="auto"/>
              <w:left w:val="single" w:sz="6" w:space="0" w:color="auto"/>
              <w:bottom w:val="single" w:sz="6" w:space="0" w:color="auto"/>
              <w:right w:val="single" w:sz="8" w:space="0" w:color="auto"/>
            </w:tcBorders>
            <w:vAlign w:val="center"/>
          </w:tcPr>
          <w:p w14:paraId="55A4FF58" w14:textId="00FD643F" w:rsidR="00FF5BAA" w:rsidRPr="00C20480" w:rsidRDefault="00B4796E" w:rsidP="008A7AFD">
            <w:pPr>
              <w:ind w:firstLineChars="200" w:firstLine="480"/>
              <w:rPr>
                <w:rFonts w:asciiTheme="majorBidi" w:hAnsiTheme="majorBidi" w:cstheme="majorBidi"/>
                <w:color w:val="000000"/>
                <w:lang w:val="en-US"/>
              </w:rPr>
            </w:pPr>
            <w:r>
              <w:rPr>
                <w:rFonts w:asciiTheme="majorBidi" w:hAnsiTheme="majorBidi" w:cstheme="majorBidi"/>
                <w:color w:val="000000"/>
                <w:lang w:val="en-US"/>
              </w:rPr>
              <w:fldChar w:fldCharType="begin"/>
            </w:r>
            <w:r w:rsidR="008A7AFD">
              <w:rPr>
                <w:rFonts w:asciiTheme="majorBidi" w:hAnsiTheme="majorBidi" w:cstheme="majorBidi"/>
                <w:color w:val="000000"/>
                <w:lang w:val="en-US"/>
              </w:rPr>
              <w:instrText xml:space="preserve"> ADDIN ZOTERO_ITEM CSL_CITATION {"citationID":"in6Kfgnx","properties":{"formattedCitation":"[10]","plainCitation":"[10]","noteIndex":0},"citationItems":[{"id":13830,"uris":["http://zotero.org/groups/2694996/items/9ECZCFSP"],"itemData":{"id":13830,"type":"article-journal","abstract":"INTRODUCTION: To compare the cost-effectiveness of flash glucose monitoring versus self-monitoring of blood glucose/point of care testing (SMBG/POCT) in both patients with type 1 and patients with type 2 diabetes (T1D/T2D) receiving insulin therapy.\nMETHODS: The IQVIA CORE Diabetes Model (version 9.5) was used to project the lifetime costs and health outcomes of flash glucose monitoring and SMBG/POCT from a Chinese societal perspective. We considered both hospital and individual version flash glucose monitoring to reflect the clinical practice in China. The clinical inputs leveraged the outcomes from both clinical trials and real-world studies. Cohort characteristics, intervention costs, treatment-related disutility and mortality were extracted from the literature. We also conducted scenario analyses and probabilistic sensitivity analyses to test the robustness of results.\nRESULTS: Compared with SMBG/POCT using efficacy results from clinical trial, flash glucose monitoring brought the incremental costs of Chinese yuan (CNY) 58,021 and CNY 90,997 and additional quality-adjusted life years (QALYs) of 1.22 and 0.65 for patients with T1D and patients with T2D, respectively. According to the \"WHO-CHOICE threshold\" of three times the gross domestic product per capita in China (CNY 217,341 in 2020) as cost-effectiveness threshold, flash glucose monitoring was cost-effective for both patients with T1D and patients with T2D with incremental cost-effectiveness ratios (ICER) of CNY 47,636 and CNY 140,297 per QALY gained, respectively. According to the real-world effectiveness data, flash glucose monitoring was dominant for patients with T1D (lower costs and better effectiveness) and cost-effective for patients with T2D with an ICER of CNY 124,169 per QALY gained compared with SMBG/POCT. Scenario analyses and probabilistic sensitivity analyses confirmed the robustness of the results.\nCONCLUSION: Flash glucose monitoring is likely to be considered as a cost-effective strategy compared to SMBG/POCT for Chinese patients with T1D and patients with T2D receiving insulin therapy.","container-title":"Diabetes Therapy","DOI":"10.1007/s13300-021-01166-z","ISSN":"1869-6953","issue":"12","journalAbbreviation":"Diabetes Ther","language":"eng","note":"PMID: 34689295\nPMCID: PMC8586326\nCitation Key: zhao2021d","page":"3079-3092","source":"PubMed","title":"Cost-effectiveness of flash glucose monitoring for the management of patients with type 1 and patients with type 2 diabetes in China","volume":"12","author":[{"family":"Zhao","given":"Xinran"},{"family":"Ming","given":"Jian"},{"family":"Qu","given":"Shuli"},{"family":"Li","given":"Hsing Jung"},{"family":"Wu","given":"Jing"},{"family":"Ji","given":"Linong"},{"family":"Chen","given":"Yingyao"}],"issued":{"date-parts":[["2021",12]]}}}],"schema":"https://github.com/citation-style-language/schema/raw/master/csl-citation.json"} </w:instrText>
            </w:r>
            <w:r>
              <w:rPr>
                <w:rFonts w:asciiTheme="majorBidi" w:hAnsiTheme="majorBidi" w:cstheme="majorBidi"/>
                <w:color w:val="000000"/>
                <w:lang w:val="en-US"/>
              </w:rPr>
              <w:fldChar w:fldCharType="separate"/>
            </w:r>
            <w:r w:rsidR="008A7AFD" w:rsidRPr="008A7AFD">
              <w:t>[10]</w:t>
            </w:r>
            <w:r>
              <w:rPr>
                <w:rFonts w:asciiTheme="majorBidi" w:hAnsiTheme="majorBidi" w:cstheme="majorBidi"/>
                <w:color w:val="000000"/>
                <w:lang w:val="en-US"/>
              </w:rPr>
              <w:fldChar w:fldCharType="end"/>
            </w:r>
          </w:p>
        </w:tc>
      </w:tr>
      <w:tr w:rsidR="00FF5BAA" w:rsidRPr="00E1464B" w14:paraId="42743709" w14:textId="77777777" w:rsidTr="00C05A3B">
        <w:trPr>
          <w:trHeight w:val="20"/>
        </w:trPr>
        <w:tc>
          <w:tcPr>
            <w:tcW w:w="5235" w:type="dxa"/>
            <w:tcBorders>
              <w:top w:val="single" w:sz="6" w:space="0" w:color="auto"/>
              <w:left w:val="single" w:sz="8" w:space="0" w:color="auto"/>
              <w:bottom w:val="single" w:sz="6" w:space="0" w:color="auto"/>
              <w:right w:val="single" w:sz="6" w:space="0" w:color="auto"/>
            </w:tcBorders>
            <w:vAlign w:val="center"/>
          </w:tcPr>
          <w:p w14:paraId="214D6CCC" w14:textId="77777777" w:rsidR="00FF5BAA" w:rsidRPr="00C20480" w:rsidRDefault="00FF5BAA" w:rsidP="009C2B27">
            <w:pPr>
              <w:ind w:left="330" w:firstLineChars="35" w:firstLine="84"/>
              <w:rPr>
                <w:rFonts w:asciiTheme="majorBidi" w:hAnsiTheme="majorBidi" w:cstheme="majorBidi"/>
                <w:color w:val="000000"/>
                <w:lang w:val="en-US"/>
              </w:rPr>
            </w:pPr>
            <w:r w:rsidRPr="00C20480">
              <w:rPr>
                <w:rFonts w:asciiTheme="majorBidi" w:hAnsiTheme="majorBidi" w:cstheme="majorBidi"/>
                <w:color w:val="000000"/>
                <w:lang w:val="en-US"/>
              </w:rPr>
              <w:t xml:space="preserve">Diurnal severe hypoglycemia event (SHE1 and SHE2) requiring    </w:t>
            </w:r>
            <w:r w:rsidRPr="00C20480">
              <w:rPr>
                <w:rFonts w:asciiTheme="majorBidi" w:hAnsiTheme="majorBidi" w:cstheme="majorBidi"/>
                <w:color w:val="000000"/>
                <w:lang w:val="en-US"/>
              </w:rPr>
              <w:br/>
              <w:t xml:space="preserve"> any 3rd party medical assistance</w:t>
            </w:r>
          </w:p>
        </w:tc>
        <w:tc>
          <w:tcPr>
            <w:tcW w:w="2552" w:type="dxa"/>
            <w:tcBorders>
              <w:top w:val="single" w:sz="6" w:space="0" w:color="auto"/>
              <w:left w:val="single" w:sz="6" w:space="0" w:color="auto"/>
              <w:bottom w:val="single" w:sz="6" w:space="0" w:color="auto"/>
              <w:right w:val="single" w:sz="6" w:space="0" w:color="auto"/>
            </w:tcBorders>
            <w:vAlign w:val="center"/>
          </w:tcPr>
          <w:p w14:paraId="32537F43" w14:textId="77777777" w:rsidR="00FF5BAA" w:rsidRPr="00C20480" w:rsidRDefault="00FF5BAA" w:rsidP="009C2B27">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0.060±0.0</w:t>
            </w:r>
          </w:p>
        </w:tc>
        <w:tc>
          <w:tcPr>
            <w:tcW w:w="1563" w:type="dxa"/>
            <w:tcBorders>
              <w:top w:val="single" w:sz="6" w:space="0" w:color="auto"/>
              <w:left w:val="single" w:sz="6" w:space="0" w:color="auto"/>
              <w:bottom w:val="single" w:sz="6" w:space="0" w:color="auto"/>
              <w:right w:val="single" w:sz="8" w:space="0" w:color="auto"/>
            </w:tcBorders>
            <w:vAlign w:val="center"/>
          </w:tcPr>
          <w:p w14:paraId="48460D2C" w14:textId="59B32CC5" w:rsidR="00FF5BAA" w:rsidRPr="00C20480" w:rsidRDefault="00D42B76" w:rsidP="008A7AFD">
            <w:pPr>
              <w:ind w:firstLineChars="200" w:firstLine="480"/>
              <w:rPr>
                <w:rFonts w:asciiTheme="majorBidi" w:hAnsiTheme="majorBidi" w:cstheme="majorBidi"/>
                <w:color w:val="000000"/>
                <w:lang w:val="en-US"/>
              </w:rPr>
            </w:pPr>
            <w:r>
              <w:rPr>
                <w:rFonts w:asciiTheme="majorBidi" w:hAnsiTheme="majorBidi" w:cstheme="majorBidi"/>
                <w:color w:val="000000"/>
                <w:lang w:val="en-US"/>
              </w:rPr>
              <w:fldChar w:fldCharType="begin"/>
            </w:r>
            <w:r w:rsidR="008A7AFD">
              <w:rPr>
                <w:rFonts w:asciiTheme="majorBidi" w:hAnsiTheme="majorBidi" w:cstheme="majorBidi"/>
                <w:color w:val="000000"/>
                <w:lang w:val="en-US"/>
              </w:rPr>
              <w:instrText xml:space="preserve"> ADDIN ZOTERO_ITEM CSL_CITATION {"citationID":"vtwMgIsp","properties":{"formattedCitation":"[9]","plainCitation":"[9]","noteIndex":0},"citationItems":[{"id":754,"uris":["http://zotero.org/groups/2694996/items/YDHUTRLK"],"itemData":{"id":754,"type":"article-journal","abstract":"&lt;h2&gt;Abstract&lt;/h2&gt;&lt;h3&gt;Objectives&lt;/h3&gt;&lt;p&gt;Economic analysis in type 2 diabetes mellitus (T2DM) requires an assessment of the effect of a wide range of complications. The objective of this article was to identify a set of utility values consistent with the National Institute for Health and Care Excellence (NICE) reference case and to critically discuss and illustrate challenges in creating such a utility set.&lt;/p&gt;&lt;h3&gt;Methods&lt;/h3&gt;&lt;p&gt;A systematic literature review was conducted to identify studies reporting utility values for relevant complications. The methodology of each study was assessed for consistency with the NICE reference case. A suggested set of utility values applicable to modeling was derived, giving preference to studies reporting multiple complications and correcting for comorbidity.&lt;/p&gt;&lt;h3&gt;Results&lt;/h3&gt;&lt;p&gt;The review considered 21 relevant diabetes complications. A total of 16,574 articles were identified; after screening, 61 articles were assessed for methodological quality. Nineteen articles met NICE criteria, reporting utility values for 20 of 21 relevant complications. For renal transplant, because no articles meeting NICE criteria were identified, two articles using other methodologies were included. Index value estimates for T2DM without complication ranged from 0.711 to 0.940. Utility decrement associated with complications ranged from 0.014 (minor hypoglycemia) to 0.28 (amputation). Limitations associated with the selection of a utility value for use in economic modeling included variability in patient recruitment, heterogeneity in statistical analysis, large variability around some point estimates, and lack of recent data.&lt;/p&gt;&lt;h3&gt;Conclusions&lt;/h3&gt;&lt;p&gt;A reference set of utility values for T2DM and its complications in line with NICE requirements was identified. This research illustrates the challenges associated with systematically selecting utility data for economic evaluations.&lt;/p&gt;","container-title":"Value in Health","DOI":"10.1016/j.jval.2014.03.003","ISSN":"1098-3015, 1524-4733","issue":"4","journalAbbreviation":"Value Health","language":"English","note":"publisher: Elsevier\nPMID: 24969008","page":"462-470","source":"www.valueinhealthjournal.com","title":"Review of utility values for economic modeling in type 2 diabetes","volume":"17","author":[{"family":"Beaudet","given":"Amélie"},{"family":"Clegg","given":"John"},{"family":"Thuresson","given":"Per-Olof"},{"family":"Lloyd","given":"Adam"},{"family":"McEwan","given":"Phil"}],"issued":{"date-parts":[["2014"]]}}}],"schema":"https://github.com/citation-style-language/schema/raw/master/csl-citation.json"} </w:instrText>
            </w:r>
            <w:r>
              <w:rPr>
                <w:rFonts w:asciiTheme="majorBidi" w:hAnsiTheme="majorBidi" w:cstheme="majorBidi"/>
                <w:color w:val="000000"/>
                <w:lang w:val="en-US"/>
              </w:rPr>
              <w:fldChar w:fldCharType="separate"/>
            </w:r>
            <w:r w:rsidR="008A7AFD" w:rsidRPr="008A7AFD">
              <w:t>[9]</w:t>
            </w:r>
            <w:r>
              <w:rPr>
                <w:rFonts w:asciiTheme="majorBidi" w:hAnsiTheme="majorBidi" w:cstheme="majorBidi"/>
                <w:color w:val="000000"/>
                <w:lang w:val="en-US"/>
              </w:rPr>
              <w:fldChar w:fldCharType="end"/>
            </w:r>
          </w:p>
        </w:tc>
      </w:tr>
      <w:tr w:rsidR="00FF5BAA" w:rsidRPr="00E1464B" w14:paraId="62AF4B1B" w14:textId="77777777" w:rsidTr="00C05A3B">
        <w:trPr>
          <w:trHeight w:val="20"/>
        </w:trPr>
        <w:tc>
          <w:tcPr>
            <w:tcW w:w="5235" w:type="dxa"/>
            <w:tcBorders>
              <w:top w:val="single" w:sz="6" w:space="0" w:color="auto"/>
              <w:left w:val="single" w:sz="8" w:space="0" w:color="auto"/>
              <w:bottom w:val="single" w:sz="6" w:space="0" w:color="auto"/>
              <w:right w:val="single" w:sz="6" w:space="0" w:color="auto"/>
            </w:tcBorders>
            <w:vAlign w:val="center"/>
          </w:tcPr>
          <w:p w14:paraId="7F703D3E" w14:textId="77777777" w:rsidR="00FF5BAA" w:rsidRPr="00C20480" w:rsidRDefault="00FF5BAA" w:rsidP="009C2B27">
            <w:pPr>
              <w:ind w:left="330" w:firstLineChars="20" w:firstLine="48"/>
              <w:rPr>
                <w:rFonts w:asciiTheme="majorBidi" w:hAnsiTheme="majorBidi" w:cstheme="majorBidi"/>
                <w:color w:val="000000"/>
                <w:lang w:val="en-US"/>
              </w:rPr>
            </w:pPr>
            <w:r w:rsidRPr="00C20480">
              <w:rPr>
                <w:rFonts w:asciiTheme="majorBidi" w:hAnsiTheme="majorBidi" w:cstheme="majorBidi"/>
                <w:color w:val="000000"/>
                <w:lang w:val="en-US"/>
              </w:rPr>
              <w:t xml:space="preserve">Nocturnal severe hypoglycemia event (SHE1 and SHE2) requiring  </w:t>
            </w:r>
            <w:r w:rsidRPr="00C20480">
              <w:rPr>
                <w:rFonts w:asciiTheme="majorBidi" w:hAnsiTheme="majorBidi" w:cstheme="majorBidi"/>
                <w:color w:val="000000"/>
                <w:lang w:val="en-US"/>
              </w:rPr>
              <w:br/>
              <w:t xml:space="preserve"> any 3rd party medical assistance</w:t>
            </w:r>
          </w:p>
        </w:tc>
        <w:tc>
          <w:tcPr>
            <w:tcW w:w="2552" w:type="dxa"/>
            <w:tcBorders>
              <w:top w:val="single" w:sz="6" w:space="0" w:color="auto"/>
              <w:left w:val="single" w:sz="6" w:space="0" w:color="auto"/>
              <w:bottom w:val="single" w:sz="6" w:space="0" w:color="auto"/>
              <w:right w:val="single" w:sz="6" w:space="0" w:color="auto"/>
            </w:tcBorders>
            <w:vAlign w:val="center"/>
          </w:tcPr>
          <w:p w14:paraId="0FEA5FB9" w14:textId="77777777" w:rsidR="00FF5BAA" w:rsidRPr="00C20480" w:rsidRDefault="00FF5BAA" w:rsidP="009C2B27">
            <w:pPr>
              <w:ind w:firstLineChars="200" w:firstLine="480"/>
              <w:rPr>
                <w:rFonts w:asciiTheme="majorBidi" w:hAnsiTheme="majorBidi" w:cstheme="majorBidi"/>
                <w:color w:val="000000"/>
                <w:lang w:val="en-US"/>
              </w:rPr>
            </w:pPr>
            <w:r w:rsidRPr="00C20480">
              <w:rPr>
                <w:rFonts w:asciiTheme="majorBidi" w:hAnsiTheme="majorBidi" w:cstheme="majorBidi"/>
                <w:color w:val="000000"/>
                <w:lang w:val="en-US"/>
              </w:rPr>
              <w:t>-0.060±0.00</w:t>
            </w:r>
          </w:p>
        </w:tc>
        <w:tc>
          <w:tcPr>
            <w:tcW w:w="1563" w:type="dxa"/>
            <w:tcBorders>
              <w:top w:val="single" w:sz="6" w:space="0" w:color="auto"/>
              <w:left w:val="single" w:sz="6" w:space="0" w:color="auto"/>
              <w:bottom w:val="single" w:sz="6" w:space="0" w:color="auto"/>
              <w:right w:val="single" w:sz="8" w:space="0" w:color="auto"/>
            </w:tcBorders>
            <w:vAlign w:val="center"/>
          </w:tcPr>
          <w:p w14:paraId="2D66FAC6" w14:textId="0E63EB73" w:rsidR="00FF5BAA" w:rsidRPr="00C20480" w:rsidRDefault="00D42B76" w:rsidP="008A7AFD">
            <w:pPr>
              <w:ind w:firstLineChars="200" w:firstLine="480"/>
              <w:rPr>
                <w:rFonts w:asciiTheme="majorBidi" w:hAnsiTheme="majorBidi" w:cstheme="majorBidi"/>
                <w:color w:val="000000"/>
                <w:lang w:val="en-US"/>
              </w:rPr>
            </w:pPr>
            <w:r>
              <w:rPr>
                <w:rFonts w:asciiTheme="majorBidi" w:hAnsiTheme="majorBidi" w:cstheme="majorBidi"/>
                <w:color w:val="000000"/>
                <w:lang w:val="en-US"/>
              </w:rPr>
              <w:fldChar w:fldCharType="begin"/>
            </w:r>
            <w:r w:rsidR="008A7AFD">
              <w:rPr>
                <w:rFonts w:asciiTheme="majorBidi" w:hAnsiTheme="majorBidi" w:cstheme="majorBidi"/>
                <w:color w:val="000000"/>
                <w:lang w:val="en-US"/>
              </w:rPr>
              <w:instrText xml:space="preserve"> ADDIN ZOTERO_ITEM CSL_CITATION {"citationID":"WdFGrOkj","properties":{"formattedCitation":"[9]","plainCitation":"[9]","noteIndex":0},"citationItems":[{"id":754,"uris":["http://zotero.org/groups/2694996/items/YDHUTRLK"],"itemData":{"id":754,"type":"article-journal","abstract":"&lt;h2&gt;Abstract&lt;/h2&gt;&lt;h3&gt;Objectives&lt;/h3&gt;&lt;p&gt;Economic analysis in type 2 diabetes mellitus (T2DM) requires an assessment of the effect of a wide range of complications. The objective of this article was to identify a set of utility values consistent with the National Institute for Health and Care Excellence (NICE) reference case and to critically discuss and illustrate challenges in creating such a utility set.&lt;/p&gt;&lt;h3&gt;Methods&lt;/h3&gt;&lt;p&gt;A systematic literature review was conducted to identify studies reporting utility values for relevant complications. The methodology of each study was assessed for consistency with the NICE reference case. A suggested set of utility values applicable to modeling was derived, giving preference to studies reporting multiple complications and correcting for comorbidity.&lt;/p&gt;&lt;h3&gt;Results&lt;/h3&gt;&lt;p&gt;The review considered 21 relevant diabetes complications. A total of 16,574 articles were identified; after screening, 61 articles were assessed for methodological quality. Nineteen articles met NICE criteria, reporting utility values for 20 of 21 relevant complications. For renal transplant, because no articles meeting NICE criteria were identified, two articles using other methodologies were included. Index value estimates for T2DM without complication ranged from 0.711 to 0.940. Utility decrement associated with complications ranged from 0.014 (minor hypoglycemia) to 0.28 (amputation). Limitations associated with the selection of a utility value for use in economic modeling included variability in patient recruitment, heterogeneity in statistical analysis, large variability around some point estimates, and lack of recent data.&lt;/p&gt;&lt;h3&gt;Conclusions&lt;/h3&gt;&lt;p&gt;A reference set of utility values for T2DM and its complications in line with NICE requirements was identified. This research illustrates the challenges associated with systematically selecting utility data for economic evaluations.&lt;/p&gt;","container-title":"Value in Health","DOI":"10.1016/j.jval.2014.03.003","ISSN":"1098-3015, 1524-4733","issue":"4","journalAbbreviation":"Value Health","language":"English","note":"publisher: Elsevier\nPMID: 24969008","page":"462-470","source":"www.valueinhealthjournal.com","title":"Review of utility values for economic modeling in type 2 diabetes","volume":"17","author":[{"family":"Beaudet","given":"Amélie"},{"family":"Clegg","given":"John"},{"family":"Thuresson","given":"Per-Olof"},{"family":"Lloyd","given":"Adam"},{"family":"McEwan","given":"Phil"}],"issued":{"date-parts":[["2014"]]}}}],"schema":"https://github.com/citation-style-language/schema/raw/master/csl-citation.json"} </w:instrText>
            </w:r>
            <w:r>
              <w:rPr>
                <w:rFonts w:asciiTheme="majorBidi" w:hAnsiTheme="majorBidi" w:cstheme="majorBidi"/>
                <w:color w:val="000000"/>
                <w:lang w:val="en-US"/>
              </w:rPr>
              <w:fldChar w:fldCharType="separate"/>
            </w:r>
            <w:r w:rsidR="008A7AFD" w:rsidRPr="008A7AFD">
              <w:t>[9]</w:t>
            </w:r>
            <w:r>
              <w:rPr>
                <w:rFonts w:asciiTheme="majorBidi" w:hAnsiTheme="majorBidi" w:cstheme="majorBidi"/>
                <w:color w:val="000000"/>
                <w:lang w:val="en-US"/>
              </w:rPr>
              <w:fldChar w:fldCharType="end"/>
            </w:r>
          </w:p>
        </w:tc>
      </w:tr>
      <w:bookmarkEnd w:id="4"/>
    </w:tbl>
    <w:p w14:paraId="15F2CEF9" w14:textId="77777777" w:rsidR="00DF6849" w:rsidRDefault="00DF6849" w:rsidP="00FD4D21">
      <w:pPr>
        <w:spacing w:line="240" w:lineRule="auto"/>
        <w:sectPr w:rsidR="00DF6849" w:rsidSect="00B81031">
          <w:footerReference w:type="even" r:id="rId12"/>
          <w:footerReference w:type="default" r:id="rId13"/>
          <w:footerReference w:type="first" r:id="rId14"/>
          <w:endnotePr>
            <w:numFmt w:val="decimal"/>
          </w:endnotePr>
          <w:pgSz w:w="11900" w:h="16840"/>
          <w:pgMar w:top="1440" w:right="1440" w:bottom="1440" w:left="1440" w:header="708" w:footer="708" w:gutter="0"/>
          <w:cols w:space="708"/>
          <w:docGrid w:linePitch="360"/>
        </w:sectPr>
      </w:pPr>
    </w:p>
    <w:p w14:paraId="57E6A2F6" w14:textId="56FEBEED" w:rsidR="00C20480" w:rsidRPr="008902BE" w:rsidRDefault="003274D2" w:rsidP="00FD4D21">
      <w:pPr>
        <w:rPr>
          <w:b/>
          <w:bCs/>
        </w:rPr>
      </w:pPr>
      <w:r>
        <w:rPr>
          <w:b/>
          <w:bCs/>
        </w:rPr>
        <w:lastRenderedPageBreak/>
        <w:t>R</w:t>
      </w:r>
      <w:r w:rsidR="008902BE" w:rsidRPr="008902BE">
        <w:rPr>
          <w:b/>
          <w:bCs/>
        </w:rPr>
        <w:t>eferences</w:t>
      </w:r>
    </w:p>
    <w:p w14:paraId="55AE906E" w14:textId="77777777" w:rsidR="003C4517" w:rsidRPr="003C4517" w:rsidRDefault="003C4517" w:rsidP="003C4517">
      <w:pPr>
        <w:pStyle w:val="Bibliography"/>
      </w:pPr>
      <w:r>
        <w:rPr>
          <w:b/>
          <w:bCs/>
        </w:rPr>
        <w:fldChar w:fldCharType="begin"/>
      </w:r>
      <w:r w:rsidRPr="00FD4D21">
        <w:rPr>
          <w:b/>
          <w:bCs/>
          <w:lang w:val="da-DK"/>
        </w:rPr>
        <w:instrText xml:space="preserve"> ADDIN ZOTERO_BIBL {"uncited":[],"omitted":[],"custom":[]} CSL_BIBLIOGRAPHY </w:instrText>
      </w:r>
      <w:r>
        <w:rPr>
          <w:b/>
          <w:bCs/>
        </w:rPr>
        <w:fldChar w:fldCharType="separate"/>
      </w:r>
      <w:r w:rsidRPr="00FD4D21">
        <w:rPr>
          <w:lang w:val="da-DK"/>
        </w:rPr>
        <w:t xml:space="preserve">[1] </w:t>
      </w:r>
      <w:r w:rsidRPr="00FD4D21">
        <w:rPr>
          <w:lang w:val="da-DK"/>
        </w:rPr>
        <w:tab/>
        <w:t xml:space="preserve">Karter AJ, Parker MM, Moffet HH, et al. </w:t>
      </w:r>
      <w:r w:rsidRPr="003C4517">
        <w:t>Association of real-time continuous glucose monitoring with glycemic control and acute metabolic events among patients with insulin-treated diabetes. JAMA. 2021;325:2273–2284.</w:t>
      </w:r>
    </w:p>
    <w:p w14:paraId="24E7AF78" w14:textId="77777777" w:rsidR="003C4517" w:rsidRPr="003C4517" w:rsidRDefault="003C4517" w:rsidP="003C4517">
      <w:pPr>
        <w:pStyle w:val="Bibliography"/>
      </w:pPr>
      <w:r w:rsidRPr="003C4517">
        <w:t xml:space="preserve">[2] </w:t>
      </w:r>
      <w:r w:rsidRPr="003C4517">
        <w:tab/>
        <w:t>ACCORD Study Group, Buse JB, Bigger JT, et al. Action to Control Cardiovascular Risk in Diabetes (ACCORD) trial: design and methods. Am J Cardiol. 2007;99:21i–33i.</w:t>
      </w:r>
    </w:p>
    <w:p w14:paraId="67434A76" w14:textId="77777777" w:rsidR="003C4517" w:rsidRPr="003C4517" w:rsidRDefault="003C4517" w:rsidP="003C4517">
      <w:pPr>
        <w:pStyle w:val="Bibliography"/>
      </w:pPr>
      <w:r w:rsidRPr="003C4517">
        <w:t xml:space="preserve">[3] </w:t>
      </w:r>
      <w:r w:rsidRPr="003C4517">
        <w:tab/>
        <w:t>ACCORD Study Group, Gerstein HC, Miller ME, et al. Effects of intensive glucose lowering in type 2 diabetes. N Engl J Med. 2008;358:2545–2559.</w:t>
      </w:r>
    </w:p>
    <w:p w14:paraId="1B8C6FBB" w14:textId="77777777" w:rsidR="003C4517" w:rsidRPr="003C4517" w:rsidRDefault="003C4517" w:rsidP="003C4517">
      <w:pPr>
        <w:pStyle w:val="Bibliography"/>
      </w:pPr>
      <w:r w:rsidRPr="003C4517">
        <w:t xml:space="preserve">[4] </w:t>
      </w:r>
      <w:r w:rsidRPr="003C4517">
        <w:tab/>
        <w:t>NICE. Type 2 diabetes in adults: management [Internet]. London: NICE; 2015 [cited 2023 Dec 7]. Report No.: NG28. Available from: https://www.nice.org.uk/guidance/ng28.</w:t>
      </w:r>
    </w:p>
    <w:p w14:paraId="75A70AC2" w14:textId="77777777" w:rsidR="003C4517" w:rsidRPr="00FD4D21" w:rsidRDefault="003C4517" w:rsidP="003C4517">
      <w:pPr>
        <w:pStyle w:val="Bibliography"/>
        <w:rPr>
          <w:lang w:val="es-ES"/>
        </w:rPr>
      </w:pPr>
      <w:r w:rsidRPr="003C4517">
        <w:t xml:space="preserve">[5] </w:t>
      </w:r>
      <w:r w:rsidRPr="003C4517">
        <w:tab/>
        <w:t xml:space="preserve">Franch-Nadal J, Malkin SJP, Hunt B, et al. The cost-effectiveness of oral semaglutide in Spain: a long-term health economic analysis based on the PIONEER clinical trials. </w:t>
      </w:r>
      <w:r w:rsidRPr="00FD4D21">
        <w:rPr>
          <w:lang w:val="es-ES"/>
        </w:rPr>
        <w:t>Adv Ther. 2022;39:3180–3198.</w:t>
      </w:r>
    </w:p>
    <w:p w14:paraId="2454ACAA" w14:textId="77777777" w:rsidR="003C4517" w:rsidRPr="003C4517" w:rsidRDefault="003C4517" w:rsidP="003C4517">
      <w:pPr>
        <w:pStyle w:val="Bibliography"/>
      </w:pPr>
      <w:r w:rsidRPr="00FD4D21">
        <w:rPr>
          <w:lang w:val="es-ES"/>
        </w:rPr>
        <w:t xml:space="preserve">[6] </w:t>
      </w:r>
      <w:r w:rsidRPr="00FD4D21">
        <w:rPr>
          <w:lang w:val="es-ES"/>
        </w:rPr>
        <w:tab/>
        <w:t xml:space="preserve">Crespo C, Brosa M, Soria-Juan A, et al. Costes directos de la diabetes mellitus y de sus complicaciones en España (Estudio SECCAID: Spain estimated cost Ciberdem-Cabimer in Diabetes). </w:t>
      </w:r>
      <w:r w:rsidRPr="003C4517">
        <w:t>Av En Diabetol. 2013;29:182–189.</w:t>
      </w:r>
    </w:p>
    <w:p w14:paraId="5F70B6B8" w14:textId="77777777" w:rsidR="003C4517" w:rsidRPr="003C4517" w:rsidRDefault="003C4517" w:rsidP="003C4517">
      <w:pPr>
        <w:pStyle w:val="Bibliography"/>
      </w:pPr>
      <w:r w:rsidRPr="003C4517">
        <w:t xml:space="preserve">[7] </w:t>
      </w:r>
      <w:r w:rsidRPr="003C4517">
        <w:tab/>
        <w:t>eSalud 2018 Cost of procedures according to official tariffs. 2018.</w:t>
      </w:r>
    </w:p>
    <w:p w14:paraId="021E9D32" w14:textId="77777777" w:rsidR="003C4517" w:rsidRPr="00FD4D21" w:rsidRDefault="003C4517" w:rsidP="003C4517">
      <w:pPr>
        <w:pStyle w:val="Bibliography"/>
        <w:rPr>
          <w:lang w:val="nb-NO"/>
        </w:rPr>
      </w:pPr>
      <w:r w:rsidRPr="003C4517">
        <w:t xml:space="preserve">[8] </w:t>
      </w:r>
      <w:r w:rsidRPr="003C4517">
        <w:tab/>
        <w:t xml:space="preserve">Beck RW, Riddlesworth TD, Ruedy K, et al. Continuous glucose monitoring versus usual care in patients with type 2 diabetes receiving multiple daily insulin injections: a randomized trial. </w:t>
      </w:r>
      <w:r w:rsidRPr="00FD4D21">
        <w:rPr>
          <w:lang w:val="nb-NO"/>
        </w:rPr>
        <w:t>Ann Intern Med. 2017;167:365–374.</w:t>
      </w:r>
    </w:p>
    <w:p w14:paraId="6B812D4D" w14:textId="77777777" w:rsidR="003C4517" w:rsidRPr="003C4517" w:rsidRDefault="003C4517" w:rsidP="003C4517">
      <w:pPr>
        <w:pStyle w:val="Bibliography"/>
      </w:pPr>
      <w:r w:rsidRPr="00FD4D21">
        <w:rPr>
          <w:lang w:val="nb-NO"/>
        </w:rPr>
        <w:t xml:space="preserve">[9] </w:t>
      </w:r>
      <w:r w:rsidRPr="00FD4D21">
        <w:rPr>
          <w:lang w:val="nb-NO"/>
        </w:rPr>
        <w:tab/>
        <w:t xml:space="preserve">Beaudet A, Clegg J, Thuresson P-O, et al. </w:t>
      </w:r>
      <w:r w:rsidRPr="003C4517">
        <w:t>Review of utility values for economic modeling in type 2 diabetes. Value Health. 2014;17:462–470.</w:t>
      </w:r>
    </w:p>
    <w:p w14:paraId="55B3CE45" w14:textId="77777777" w:rsidR="003C4517" w:rsidRPr="003C4517" w:rsidRDefault="003C4517" w:rsidP="003C4517">
      <w:pPr>
        <w:pStyle w:val="Bibliography"/>
      </w:pPr>
      <w:r w:rsidRPr="003C4517">
        <w:t xml:space="preserve">[10] </w:t>
      </w:r>
      <w:r w:rsidRPr="003C4517">
        <w:tab/>
        <w:t>Zhao X, Ming J, Qu S, et al. Cost-effectiveness of flash glucose monitoring for the management of patients with type 1 and patients with type 2 diabetes in China. Diabetes Ther. 2021;12:3079–3092.</w:t>
      </w:r>
    </w:p>
    <w:p w14:paraId="5F314854" w14:textId="7ACED161" w:rsidR="008902BE" w:rsidRPr="008902BE" w:rsidRDefault="003C4517" w:rsidP="00E14742">
      <w:pPr>
        <w:ind w:firstLine="720"/>
        <w:rPr>
          <w:b/>
          <w:bCs/>
        </w:rPr>
      </w:pPr>
      <w:r>
        <w:rPr>
          <w:b/>
          <w:bCs/>
        </w:rPr>
        <w:fldChar w:fldCharType="end"/>
      </w:r>
    </w:p>
    <w:sectPr w:rsidR="008902BE" w:rsidRPr="008902BE" w:rsidSect="00B81031">
      <w:endnotePr>
        <w:numFmt w:val="decimal"/>
      </w:endnotePr>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053DAA" w14:textId="77777777" w:rsidR="004D3323" w:rsidRDefault="004D3323" w:rsidP="00AB56D5">
      <w:r>
        <w:separator/>
      </w:r>
    </w:p>
  </w:endnote>
  <w:endnote w:type="continuationSeparator" w:id="0">
    <w:p w14:paraId="15E5767E" w14:textId="77777777" w:rsidR="004D3323" w:rsidRDefault="004D3323" w:rsidP="00AB56D5">
      <w:r>
        <w:continuationSeparator/>
      </w:r>
    </w:p>
  </w:endnote>
  <w:endnote w:type="continuationNotice" w:id="1">
    <w:p w14:paraId="4CFD217E" w14:textId="77777777" w:rsidR="004D3323" w:rsidRDefault="004D33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Graphik Regular">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TZhongsong">
    <w:charset w:val="86"/>
    <w:family w:val="auto"/>
    <w:pitch w:val="variable"/>
    <w:sig w:usb0="00000287" w:usb1="080F0000" w:usb2="00000010" w:usb3="00000000" w:csb0="0004009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99C5D2" w14:textId="4EAA0011" w:rsidR="00751EE1" w:rsidRDefault="00751EE1">
    <w:pPr>
      <w:pStyle w:val="Footer"/>
    </w:pPr>
    <w:r>
      <w:rPr>
        <w:noProof/>
      </w:rPr>
      <mc:AlternateContent>
        <mc:Choice Requires="wps">
          <w:drawing>
            <wp:anchor distT="0" distB="0" distL="0" distR="0" simplePos="0" relativeHeight="251659264" behindDoc="0" locked="0" layoutInCell="1" allowOverlap="1" wp14:anchorId="6AD16557" wp14:editId="615A6024">
              <wp:simplePos x="635" y="635"/>
              <wp:positionH relativeFrom="page">
                <wp:align>left</wp:align>
              </wp:positionH>
              <wp:positionV relativeFrom="page">
                <wp:align>bottom</wp:align>
              </wp:positionV>
              <wp:extent cx="2085975" cy="459105"/>
              <wp:effectExtent l="0" t="0" r="9525" b="0"/>
              <wp:wrapNone/>
              <wp:docPr id="1597740125"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459105"/>
                      </a:xfrm>
                      <a:prstGeom prst="rect">
                        <a:avLst/>
                      </a:prstGeom>
                      <a:noFill/>
                      <a:ln>
                        <a:noFill/>
                      </a:ln>
                    </wps:spPr>
                    <wps:txbx>
                      <w:txbxContent>
                        <w:p w14:paraId="2B9767CD" w14:textId="6A75EB67" w:rsidR="00751EE1" w:rsidRPr="00751EE1" w:rsidRDefault="00751EE1" w:rsidP="00751EE1">
                          <w:pPr>
                            <w:rPr>
                              <w:rFonts w:ascii="Rockwell" w:eastAsia="Rockwell" w:hAnsi="Rockwell" w:cs="Rockwell"/>
                              <w:noProof/>
                              <w:color w:val="0078D7"/>
                              <w:sz w:val="18"/>
                              <w:szCs w:val="18"/>
                            </w:rPr>
                          </w:pPr>
                          <w:r w:rsidRPr="00751EE1">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AD16557"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36.1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" filled="f" stroked="f">
              <v:textbox style="mso-fit-shape-to-text:t" inset="20pt,0,0,15pt">
                <w:txbxContent>
                  <w:p w14:paraId="2B9767CD" w14:textId="6A75EB67" w:rsidR="00751EE1" w:rsidRPr="00751EE1" w:rsidRDefault="00751EE1" w:rsidP="00751EE1">
                    <w:pPr>
                      <w:rPr>
                        <w:rFonts w:ascii="Rockwell" w:eastAsia="Rockwell" w:hAnsi="Rockwell" w:cs="Rockwell"/>
                        <w:noProof/>
                        <w:color w:val="0078D7"/>
                        <w:sz w:val="18"/>
                        <w:szCs w:val="18"/>
                      </w:rPr>
                    </w:pPr>
                    <w:r w:rsidRPr="00751EE1">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22DB0B" w14:textId="7215C9CB" w:rsidR="005855C5" w:rsidRDefault="00751EE1">
    <w:pPr>
      <w:pStyle w:val="Footer"/>
      <w:jc w:val="right"/>
    </w:pPr>
    <w:r>
      <w:rPr>
        <w:noProof/>
      </w:rPr>
      <mc:AlternateContent>
        <mc:Choice Requires="wps">
          <w:drawing>
            <wp:anchor distT="0" distB="0" distL="0" distR="0" simplePos="0" relativeHeight="251660288" behindDoc="0" locked="0" layoutInCell="1" allowOverlap="1" wp14:anchorId="48EB72E5" wp14:editId="3D337B52">
              <wp:simplePos x="914400" y="9545934"/>
              <wp:positionH relativeFrom="page">
                <wp:align>left</wp:align>
              </wp:positionH>
              <wp:positionV relativeFrom="page">
                <wp:align>bottom</wp:align>
              </wp:positionV>
              <wp:extent cx="2085975" cy="459105"/>
              <wp:effectExtent l="0" t="0" r="9525" b="0"/>
              <wp:wrapNone/>
              <wp:docPr id="1886348848"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459105"/>
                      </a:xfrm>
                      <a:prstGeom prst="rect">
                        <a:avLst/>
                      </a:prstGeom>
                      <a:noFill/>
                      <a:ln>
                        <a:noFill/>
                      </a:ln>
                    </wps:spPr>
                    <wps:txbx>
                      <w:txbxContent>
                        <w:p w14:paraId="7353D782" w14:textId="727F79E1" w:rsidR="00751EE1" w:rsidRPr="00751EE1" w:rsidRDefault="00751EE1" w:rsidP="00751EE1">
                          <w:pPr>
                            <w:rPr>
                              <w:rFonts w:ascii="Rockwell" w:eastAsia="Rockwell" w:hAnsi="Rockwell" w:cs="Rockwell"/>
                              <w:noProof/>
                              <w:color w:val="0078D7"/>
                              <w:sz w:val="18"/>
                              <w:szCs w:val="18"/>
                            </w:rPr>
                          </w:pPr>
                          <w:r w:rsidRPr="00751EE1">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8EB72E5" id="_x0000_t202" coordsize="21600,21600" o:spt="202" path="m,l,21600r21600,l21600,xe">
              <v:stroke joinstyle="miter"/>
              <v:path gradientshapeok="t" o:connecttype="rect"/>
            </v:shapetype>
            <v:shape id="Text Box 3" o:spid="_x0000_s1027" type="#_x0000_t202" alt="Information Classification: General" style="position:absolute;left:0;text-align:left;margin-left:0;margin-top:0;width:164.25pt;height:36.1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" filled="f" stroked="f">
              <v:textbox style="mso-fit-shape-to-text:t" inset="20pt,0,0,15pt">
                <w:txbxContent>
                  <w:p w14:paraId="7353D782" w14:textId="727F79E1" w:rsidR="00751EE1" w:rsidRPr="00751EE1" w:rsidRDefault="00751EE1" w:rsidP="00751EE1">
                    <w:pPr>
                      <w:rPr>
                        <w:rFonts w:ascii="Rockwell" w:eastAsia="Rockwell" w:hAnsi="Rockwell" w:cs="Rockwell"/>
                        <w:noProof/>
                        <w:color w:val="0078D7"/>
                        <w:sz w:val="18"/>
                        <w:szCs w:val="18"/>
                      </w:rPr>
                    </w:pPr>
                    <w:r w:rsidRPr="00751EE1">
                      <w:rPr>
                        <w:rFonts w:ascii="Rockwell" w:eastAsia="Rockwell" w:hAnsi="Rockwell" w:cs="Rockwell"/>
                        <w:noProof/>
                        <w:color w:val="0078D7"/>
                        <w:sz w:val="18"/>
                        <w:szCs w:val="18"/>
                      </w:rPr>
                      <w:t>Information Classification: General</w:t>
                    </w:r>
                  </w:p>
                </w:txbxContent>
              </v:textbox>
              <w10:wrap anchorx="page" anchory="page"/>
            </v:shape>
          </w:pict>
        </mc:Fallback>
      </mc:AlternateContent>
    </w:r>
    <w:sdt>
      <w:sdtPr>
        <w:id w:val="1755698944"/>
        <w:docPartObj>
          <w:docPartGallery w:val="Page Numbers (Bottom of Page)"/>
          <w:docPartUnique/>
        </w:docPartObj>
      </w:sdtPr>
      <w:sdtEndPr>
        <w:rPr>
          <w:noProof/>
        </w:rPr>
      </w:sdtEndPr>
      <w:sdtContent>
        <w:r w:rsidR="005855C5">
          <w:fldChar w:fldCharType="begin"/>
        </w:r>
        <w:r w:rsidR="005855C5">
          <w:instrText xml:space="preserve"> PAGE   \* MERGEFORMAT </w:instrText>
        </w:r>
        <w:r w:rsidR="005855C5">
          <w:fldChar w:fldCharType="separate"/>
        </w:r>
        <w:r w:rsidR="005855C5">
          <w:rPr>
            <w:noProof/>
          </w:rPr>
          <w:t>2</w:t>
        </w:r>
        <w:r w:rsidR="005855C5">
          <w:rPr>
            <w:noProof/>
          </w:rPr>
          <w:fldChar w:fldCharType="end"/>
        </w:r>
      </w:sdtContent>
    </w:sdt>
  </w:p>
  <w:p w14:paraId="62738578" w14:textId="77777777" w:rsidR="005855C5" w:rsidRDefault="005855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9E81D0" w14:textId="042A81FB" w:rsidR="00751EE1" w:rsidRDefault="00751EE1">
    <w:pPr>
      <w:pStyle w:val="Footer"/>
    </w:pPr>
    <w:r>
      <w:rPr>
        <w:noProof/>
      </w:rPr>
      <mc:AlternateContent>
        <mc:Choice Requires="wps">
          <w:drawing>
            <wp:anchor distT="0" distB="0" distL="0" distR="0" simplePos="0" relativeHeight="251658240" behindDoc="0" locked="0" layoutInCell="1" allowOverlap="1" wp14:anchorId="6DC934C6" wp14:editId="15D54B98">
              <wp:simplePos x="635" y="635"/>
              <wp:positionH relativeFrom="page">
                <wp:align>left</wp:align>
              </wp:positionH>
              <wp:positionV relativeFrom="page">
                <wp:align>bottom</wp:align>
              </wp:positionV>
              <wp:extent cx="2085975" cy="459105"/>
              <wp:effectExtent l="0" t="0" r="9525" b="0"/>
              <wp:wrapNone/>
              <wp:docPr id="698957023"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459105"/>
                      </a:xfrm>
                      <a:prstGeom prst="rect">
                        <a:avLst/>
                      </a:prstGeom>
                      <a:noFill/>
                      <a:ln>
                        <a:noFill/>
                      </a:ln>
                    </wps:spPr>
                    <wps:txbx>
                      <w:txbxContent>
                        <w:p w14:paraId="6E66CB08" w14:textId="7887EA9D" w:rsidR="00751EE1" w:rsidRPr="00751EE1" w:rsidRDefault="00751EE1" w:rsidP="00751EE1">
                          <w:pPr>
                            <w:rPr>
                              <w:rFonts w:ascii="Rockwell" w:eastAsia="Rockwell" w:hAnsi="Rockwell" w:cs="Rockwell"/>
                              <w:noProof/>
                              <w:color w:val="0078D7"/>
                              <w:sz w:val="18"/>
                              <w:szCs w:val="18"/>
                            </w:rPr>
                          </w:pPr>
                          <w:r w:rsidRPr="00751EE1">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DC934C6"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36.1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" filled="f" stroked="f">
              <v:textbox style="mso-fit-shape-to-text:t" inset="20pt,0,0,15pt">
                <w:txbxContent>
                  <w:p w14:paraId="6E66CB08" w14:textId="7887EA9D" w:rsidR="00751EE1" w:rsidRPr="00751EE1" w:rsidRDefault="00751EE1" w:rsidP="00751EE1">
                    <w:pPr>
                      <w:rPr>
                        <w:rFonts w:ascii="Rockwell" w:eastAsia="Rockwell" w:hAnsi="Rockwell" w:cs="Rockwell"/>
                        <w:noProof/>
                        <w:color w:val="0078D7"/>
                        <w:sz w:val="18"/>
                        <w:szCs w:val="18"/>
                      </w:rPr>
                    </w:pPr>
                    <w:r w:rsidRPr="00751EE1">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7CC302" w14:textId="77777777" w:rsidR="004D3323" w:rsidRDefault="004D3323" w:rsidP="00AB56D5">
      <w:r>
        <w:separator/>
      </w:r>
    </w:p>
  </w:footnote>
  <w:footnote w:type="continuationSeparator" w:id="0">
    <w:p w14:paraId="3F08557B" w14:textId="77777777" w:rsidR="004D3323" w:rsidRDefault="004D3323" w:rsidP="00AB56D5">
      <w:r>
        <w:continuationSeparator/>
      </w:r>
    </w:p>
  </w:footnote>
  <w:footnote w:type="continuationNotice" w:id="1">
    <w:p w14:paraId="2A7F5F96" w14:textId="77777777" w:rsidR="004D3323" w:rsidRDefault="004D332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64F04"/>
    <w:multiLevelType w:val="hybridMultilevel"/>
    <w:tmpl w:val="40DA7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72776A"/>
    <w:multiLevelType w:val="hybridMultilevel"/>
    <w:tmpl w:val="90E2A090"/>
    <w:lvl w:ilvl="0" w:tplc="08090001">
      <w:start w:val="1"/>
      <w:numFmt w:val="bullet"/>
      <w:lvlText w:val=""/>
      <w:lvlJc w:val="left"/>
      <w:pPr>
        <w:ind w:left="720" w:hanging="360"/>
      </w:pPr>
      <w:rPr>
        <w:rFonts w:ascii="Symbol" w:hAnsi="Symbol" w:hint="default"/>
      </w:rPr>
    </w:lvl>
    <w:lvl w:ilvl="1" w:tplc="6BC27D70">
      <w:numFmt w:val="bullet"/>
      <w:lvlText w:val="·"/>
      <w:lvlJc w:val="left"/>
      <w:pPr>
        <w:ind w:left="1440" w:hanging="36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D25DF8"/>
    <w:multiLevelType w:val="hybridMultilevel"/>
    <w:tmpl w:val="688AF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7302BB"/>
    <w:multiLevelType w:val="hybridMultilevel"/>
    <w:tmpl w:val="BFCC6B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D95D51"/>
    <w:multiLevelType w:val="hybridMultilevel"/>
    <w:tmpl w:val="7B82B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46231E"/>
    <w:multiLevelType w:val="hybridMultilevel"/>
    <w:tmpl w:val="EAF6865C"/>
    <w:lvl w:ilvl="0" w:tplc="E2764EBE">
      <w:start w:val="1"/>
      <w:numFmt w:val="bullet"/>
      <w:lvlText w:val=""/>
      <w:lvlJc w:val="left"/>
      <w:pPr>
        <w:tabs>
          <w:tab w:val="num" w:pos="720"/>
        </w:tabs>
        <w:ind w:left="720" w:hanging="360"/>
      </w:pPr>
      <w:rPr>
        <w:rFonts w:ascii="Wingdings" w:hAnsi="Wingdings" w:hint="default"/>
      </w:rPr>
    </w:lvl>
    <w:lvl w:ilvl="1" w:tplc="63064BD8">
      <w:numFmt w:val="bullet"/>
      <w:lvlText w:val=""/>
      <w:lvlJc w:val="left"/>
      <w:pPr>
        <w:tabs>
          <w:tab w:val="num" w:pos="1440"/>
        </w:tabs>
        <w:ind w:left="1440" w:hanging="360"/>
      </w:pPr>
      <w:rPr>
        <w:rFonts w:ascii="Wingdings" w:hAnsi="Wingdings" w:hint="default"/>
      </w:rPr>
    </w:lvl>
    <w:lvl w:ilvl="2" w:tplc="282A3998" w:tentative="1">
      <w:start w:val="1"/>
      <w:numFmt w:val="bullet"/>
      <w:lvlText w:val=""/>
      <w:lvlJc w:val="left"/>
      <w:pPr>
        <w:tabs>
          <w:tab w:val="num" w:pos="2160"/>
        </w:tabs>
        <w:ind w:left="2160" w:hanging="360"/>
      </w:pPr>
      <w:rPr>
        <w:rFonts w:ascii="Wingdings" w:hAnsi="Wingdings" w:hint="default"/>
      </w:rPr>
    </w:lvl>
    <w:lvl w:ilvl="3" w:tplc="E80EE2AA" w:tentative="1">
      <w:start w:val="1"/>
      <w:numFmt w:val="bullet"/>
      <w:lvlText w:val=""/>
      <w:lvlJc w:val="left"/>
      <w:pPr>
        <w:tabs>
          <w:tab w:val="num" w:pos="2880"/>
        </w:tabs>
        <w:ind w:left="2880" w:hanging="360"/>
      </w:pPr>
      <w:rPr>
        <w:rFonts w:ascii="Wingdings" w:hAnsi="Wingdings" w:hint="default"/>
      </w:rPr>
    </w:lvl>
    <w:lvl w:ilvl="4" w:tplc="3E6640B0" w:tentative="1">
      <w:start w:val="1"/>
      <w:numFmt w:val="bullet"/>
      <w:lvlText w:val=""/>
      <w:lvlJc w:val="left"/>
      <w:pPr>
        <w:tabs>
          <w:tab w:val="num" w:pos="3600"/>
        </w:tabs>
        <w:ind w:left="3600" w:hanging="360"/>
      </w:pPr>
      <w:rPr>
        <w:rFonts w:ascii="Wingdings" w:hAnsi="Wingdings" w:hint="default"/>
      </w:rPr>
    </w:lvl>
    <w:lvl w:ilvl="5" w:tplc="2A903C86" w:tentative="1">
      <w:start w:val="1"/>
      <w:numFmt w:val="bullet"/>
      <w:lvlText w:val=""/>
      <w:lvlJc w:val="left"/>
      <w:pPr>
        <w:tabs>
          <w:tab w:val="num" w:pos="4320"/>
        </w:tabs>
        <w:ind w:left="4320" w:hanging="360"/>
      </w:pPr>
      <w:rPr>
        <w:rFonts w:ascii="Wingdings" w:hAnsi="Wingdings" w:hint="default"/>
      </w:rPr>
    </w:lvl>
    <w:lvl w:ilvl="6" w:tplc="45C03CF4" w:tentative="1">
      <w:start w:val="1"/>
      <w:numFmt w:val="bullet"/>
      <w:lvlText w:val=""/>
      <w:lvlJc w:val="left"/>
      <w:pPr>
        <w:tabs>
          <w:tab w:val="num" w:pos="5040"/>
        </w:tabs>
        <w:ind w:left="5040" w:hanging="360"/>
      </w:pPr>
      <w:rPr>
        <w:rFonts w:ascii="Wingdings" w:hAnsi="Wingdings" w:hint="default"/>
      </w:rPr>
    </w:lvl>
    <w:lvl w:ilvl="7" w:tplc="F07AFF0C" w:tentative="1">
      <w:start w:val="1"/>
      <w:numFmt w:val="bullet"/>
      <w:lvlText w:val=""/>
      <w:lvlJc w:val="left"/>
      <w:pPr>
        <w:tabs>
          <w:tab w:val="num" w:pos="5760"/>
        </w:tabs>
        <w:ind w:left="5760" w:hanging="360"/>
      </w:pPr>
      <w:rPr>
        <w:rFonts w:ascii="Wingdings" w:hAnsi="Wingdings" w:hint="default"/>
      </w:rPr>
    </w:lvl>
    <w:lvl w:ilvl="8" w:tplc="1358563E"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33A2197"/>
    <w:multiLevelType w:val="hybridMultilevel"/>
    <w:tmpl w:val="B0729F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B76655"/>
    <w:multiLevelType w:val="hybridMultilevel"/>
    <w:tmpl w:val="C3E6C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A45DBF"/>
    <w:multiLevelType w:val="hybridMultilevel"/>
    <w:tmpl w:val="23002ECE"/>
    <w:lvl w:ilvl="0" w:tplc="84C4C49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C0526E"/>
    <w:multiLevelType w:val="hybridMultilevel"/>
    <w:tmpl w:val="3E4C6F0A"/>
    <w:lvl w:ilvl="0" w:tplc="0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4E320F1"/>
    <w:multiLevelType w:val="hybridMultilevel"/>
    <w:tmpl w:val="D0562C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51B1688"/>
    <w:multiLevelType w:val="hybridMultilevel"/>
    <w:tmpl w:val="1A9C2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EC57B4"/>
    <w:multiLevelType w:val="hybridMultilevel"/>
    <w:tmpl w:val="AE7E9DC0"/>
    <w:lvl w:ilvl="0" w:tplc="4BB60D20">
      <w:start w:val="1"/>
      <w:numFmt w:val="bullet"/>
      <w:lvlText w:val=""/>
      <w:lvlJc w:val="left"/>
      <w:pPr>
        <w:tabs>
          <w:tab w:val="num" w:pos="720"/>
        </w:tabs>
        <w:ind w:left="720" w:hanging="360"/>
      </w:pPr>
      <w:rPr>
        <w:rFonts w:ascii="Wingdings" w:hAnsi="Wingdings" w:hint="default"/>
      </w:rPr>
    </w:lvl>
    <w:lvl w:ilvl="1" w:tplc="F3B4DFAE">
      <w:numFmt w:val="bullet"/>
      <w:lvlText w:val=""/>
      <w:lvlJc w:val="left"/>
      <w:pPr>
        <w:tabs>
          <w:tab w:val="num" w:pos="1440"/>
        </w:tabs>
        <w:ind w:left="1440" w:hanging="360"/>
      </w:pPr>
      <w:rPr>
        <w:rFonts w:ascii="Wingdings" w:hAnsi="Wingdings" w:hint="default"/>
      </w:rPr>
    </w:lvl>
    <w:lvl w:ilvl="2" w:tplc="9DD6A580" w:tentative="1">
      <w:start w:val="1"/>
      <w:numFmt w:val="bullet"/>
      <w:lvlText w:val=""/>
      <w:lvlJc w:val="left"/>
      <w:pPr>
        <w:tabs>
          <w:tab w:val="num" w:pos="2160"/>
        </w:tabs>
        <w:ind w:left="2160" w:hanging="360"/>
      </w:pPr>
      <w:rPr>
        <w:rFonts w:ascii="Wingdings" w:hAnsi="Wingdings" w:hint="default"/>
      </w:rPr>
    </w:lvl>
    <w:lvl w:ilvl="3" w:tplc="9E4A2D26" w:tentative="1">
      <w:start w:val="1"/>
      <w:numFmt w:val="bullet"/>
      <w:lvlText w:val=""/>
      <w:lvlJc w:val="left"/>
      <w:pPr>
        <w:tabs>
          <w:tab w:val="num" w:pos="2880"/>
        </w:tabs>
        <w:ind w:left="2880" w:hanging="360"/>
      </w:pPr>
      <w:rPr>
        <w:rFonts w:ascii="Wingdings" w:hAnsi="Wingdings" w:hint="default"/>
      </w:rPr>
    </w:lvl>
    <w:lvl w:ilvl="4" w:tplc="5A2A78DA" w:tentative="1">
      <w:start w:val="1"/>
      <w:numFmt w:val="bullet"/>
      <w:lvlText w:val=""/>
      <w:lvlJc w:val="left"/>
      <w:pPr>
        <w:tabs>
          <w:tab w:val="num" w:pos="3600"/>
        </w:tabs>
        <w:ind w:left="3600" w:hanging="360"/>
      </w:pPr>
      <w:rPr>
        <w:rFonts w:ascii="Wingdings" w:hAnsi="Wingdings" w:hint="default"/>
      </w:rPr>
    </w:lvl>
    <w:lvl w:ilvl="5" w:tplc="B54250E2" w:tentative="1">
      <w:start w:val="1"/>
      <w:numFmt w:val="bullet"/>
      <w:lvlText w:val=""/>
      <w:lvlJc w:val="left"/>
      <w:pPr>
        <w:tabs>
          <w:tab w:val="num" w:pos="4320"/>
        </w:tabs>
        <w:ind w:left="4320" w:hanging="360"/>
      </w:pPr>
      <w:rPr>
        <w:rFonts w:ascii="Wingdings" w:hAnsi="Wingdings" w:hint="default"/>
      </w:rPr>
    </w:lvl>
    <w:lvl w:ilvl="6" w:tplc="5036B14A" w:tentative="1">
      <w:start w:val="1"/>
      <w:numFmt w:val="bullet"/>
      <w:lvlText w:val=""/>
      <w:lvlJc w:val="left"/>
      <w:pPr>
        <w:tabs>
          <w:tab w:val="num" w:pos="5040"/>
        </w:tabs>
        <w:ind w:left="5040" w:hanging="360"/>
      </w:pPr>
      <w:rPr>
        <w:rFonts w:ascii="Wingdings" w:hAnsi="Wingdings" w:hint="default"/>
      </w:rPr>
    </w:lvl>
    <w:lvl w:ilvl="7" w:tplc="12E8A4A8" w:tentative="1">
      <w:start w:val="1"/>
      <w:numFmt w:val="bullet"/>
      <w:lvlText w:val=""/>
      <w:lvlJc w:val="left"/>
      <w:pPr>
        <w:tabs>
          <w:tab w:val="num" w:pos="5760"/>
        </w:tabs>
        <w:ind w:left="5760" w:hanging="360"/>
      </w:pPr>
      <w:rPr>
        <w:rFonts w:ascii="Wingdings" w:hAnsi="Wingdings" w:hint="default"/>
      </w:rPr>
    </w:lvl>
    <w:lvl w:ilvl="8" w:tplc="482AF27C"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ACE38DD"/>
    <w:multiLevelType w:val="hybridMultilevel"/>
    <w:tmpl w:val="7054B698"/>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478F786D"/>
    <w:multiLevelType w:val="hybridMultilevel"/>
    <w:tmpl w:val="8C008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F390F99"/>
    <w:multiLevelType w:val="hybridMultilevel"/>
    <w:tmpl w:val="1C80DF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8F1E9A"/>
    <w:multiLevelType w:val="hybridMultilevel"/>
    <w:tmpl w:val="3E14E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8590B30"/>
    <w:multiLevelType w:val="hybridMultilevel"/>
    <w:tmpl w:val="E45655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9B12DD2"/>
    <w:multiLevelType w:val="hybridMultilevel"/>
    <w:tmpl w:val="F9F82A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C527A8D"/>
    <w:multiLevelType w:val="hybridMultilevel"/>
    <w:tmpl w:val="E440FEDE"/>
    <w:lvl w:ilvl="0" w:tplc="3252E4E2">
      <w:start w:val="1"/>
      <w:numFmt w:val="decimal"/>
      <w:lvlText w:val="%1-"/>
      <w:lvlJc w:val="left"/>
      <w:pPr>
        <w:ind w:left="360" w:hanging="360"/>
      </w:pPr>
      <w:rPr>
        <w:rFonts w:asciiTheme="minorHAnsi" w:eastAsiaTheme="minorHAnsi" w:hAnsiTheme="minorHAnsi" w:cstheme="minorBidi"/>
      </w:rPr>
    </w:lvl>
    <w:lvl w:ilvl="1" w:tplc="04090019">
      <w:start w:val="1"/>
      <w:numFmt w:val="lowerLetter"/>
      <w:lvlText w:val="%2."/>
      <w:lvlJc w:val="left"/>
      <w:pPr>
        <w:ind w:left="720" w:hanging="360"/>
      </w:pPr>
    </w:lvl>
    <w:lvl w:ilvl="2" w:tplc="0409001B">
      <w:start w:val="1"/>
      <w:numFmt w:val="lowerRoman"/>
      <w:lvlText w:val="%3."/>
      <w:lvlJc w:val="right"/>
      <w:pPr>
        <w:ind w:left="117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0" w15:restartNumberingAfterBreak="0">
    <w:nsid w:val="5F087970"/>
    <w:multiLevelType w:val="hybridMultilevel"/>
    <w:tmpl w:val="1B18C3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FB73CF9"/>
    <w:multiLevelType w:val="hybridMultilevel"/>
    <w:tmpl w:val="81A64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FE15D2"/>
    <w:multiLevelType w:val="hybridMultilevel"/>
    <w:tmpl w:val="841CC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40410BD"/>
    <w:multiLevelType w:val="hybridMultilevel"/>
    <w:tmpl w:val="C8D8AB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7A211AAD"/>
    <w:multiLevelType w:val="hybridMultilevel"/>
    <w:tmpl w:val="1EC269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DD230A7"/>
    <w:multiLevelType w:val="hybridMultilevel"/>
    <w:tmpl w:val="53707C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62899671">
    <w:abstractNumId w:val="6"/>
  </w:num>
  <w:num w:numId="2" w16cid:durableId="230965911">
    <w:abstractNumId w:val="10"/>
  </w:num>
  <w:num w:numId="3" w16cid:durableId="510333711">
    <w:abstractNumId w:val="1"/>
  </w:num>
  <w:num w:numId="4" w16cid:durableId="908853524">
    <w:abstractNumId w:val="24"/>
  </w:num>
  <w:num w:numId="5" w16cid:durableId="449589634">
    <w:abstractNumId w:val="21"/>
  </w:num>
  <w:num w:numId="6" w16cid:durableId="1304389127">
    <w:abstractNumId w:val="18"/>
  </w:num>
  <w:num w:numId="7" w16cid:durableId="1231382622">
    <w:abstractNumId w:val="0"/>
  </w:num>
  <w:num w:numId="8" w16cid:durableId="1942450162">
    <w:abstractNumId w:val="11"/>
  </w:num>
  <w:num w:numId="9" w16cid:durableId="1174540065">
    <w:abstractNumId w:val="17"/>
  </w:num>
  <w:num w:numId="10" w16cid:durableId="1445540543">
    <w:abstractNumId w:val="13"/>
  </w:num>
  <w:num w:numId="11" w16cid:durableId="37627919">
    <w:abstractNumId w:val="9"/>
  </w:num>
  <w:num w:numId="12" w16cid:durableId="1697080818">
    <w:abstractNumId w:val="4"/>
  </w:num>
  <w:num w:numId="13" w16cid:durableId="460072225">
    <w:abstractNumId w:val="7"/>
  </w:num>
  <w:num w:numId="14" w16cid:durableId="349374649">
    <w:abstractNumId w:val="16"/>
  </w:num>
  <w:num w:numId="15" w16cid:durableId="1637375784">
    <w:abstractNumId w:val="14"/>
  </w:num>
  <w:num w:numId="16" w16cid:durableId="934170384">
    <w:abstractNumId w:val="25"/>
  </w:num>
  <w:num w:numId="17" w16cid:durableId="1941790181">
    <w:abstractNumId w:val="5"/>
  </w:num>
  <w:num w:numId="18" w16cid:durableId="1446001389">
    <w:abstractNumId w:val="12"/>
  </w:num>
  <w:num w:numId="19" w16cid:durableId="5030162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362755954">
    <w:abstractNumId w:val="19"/>
  </w:num>
  <w:num w:numId="21" w16cid:durableId="999119623">
    <w:abstractNumId w:val="22"/>
  </w:num>
  <w:num w:numId="22" w16cid:durableId="509177267">
    <w:abstractNumId w:val="8"/>
  </w:num>
  <w:num w:numId="23" w16cid:durableId="1391878287">
    <w:abstractNumId w:val="23"/>
  </w:num>
  <w:num w:numId="24" w16cid:durableId="1366447230">
    <w:abstractNumId w:val="2"/>
  </w:num>
  <w:num w:numId="25" w16cid:durableId="735593194">
    <w:abstractNumId w:val="15"/>
  </w:num>
  <w:num w:numId="26" w16cid:durableId="1535271503">
    <w:abstractNumId w:val="3"/>
  </w:num>
  <w:num w:numId="27" w16cid:durableId="211956890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trackRevisions/>
  <w:defaultTabStop w:val="720"/>
  <w:hyphenationZone w:val="425"/>
  <w:characterSpacingControl w:val="doNotCompres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E3MDS2tDQwNDAGspR0lIJTi4sz8/NACgyNagFCFIDjLQAAAA=="/>
  </w:docVars>
  <w:rsids>
    <w:rsidRoot w:val="00122861"/>
    <w:rsid w:val="0000057A"/>
    <w:rsid w:val="0000081D"/>
    <w:rsid w:val="00000A81"/>
    <w:rsid w:val="00000A9B"/>
    <w:rsid w:val="00000B21"/>
    <w:rsid w:val="00000C25"/>
    <w:rsid w:val="000012D3"/>
    <w:rsid w:val="0000142F"/>
    <w:rsid w:val="00001A7E"/>
    <w:rsid w:val="00002C7D"/>
    <w:rsid w:val="00003032"/>
    <w:rsid w:val="000031B5"/>
    <w:rsid w:val="00003C74"/>
    <w:rsid w:val="0000451E"/>
    <w:rsid w:val="000049DA"/>
    <w:rsid w:val="00005934"/>
    <w:rsid w:val="00005CC1"/>
    <w:rsid w:val="00005FCC"/>
    <w:rsid w:val="00006326"/>
    <w:rsid w:val="0000635B"/>
    <w:rsid w:val="0000688C"/>
    <w:rsid w:val="000068EC"/>
    <w:rsid w:val="00006B22"/>
    <w:rsid w:val="00006E55"/>
    <w:rsid w:val="0000773E"/>
    <w:rsid w:val="000078BF"/>
    <w:rsid w:val="000114D1"/>
    <w:rsid w:val="00011B2E"/>
    <w:rsid w:val="00011C64"/>
    <w:rsid w:val="000121F3"/>
    <w:rsid w:val="00012713"/>
    <w:rsid w:val="00012ECB"/>
    <w:rsid w:val="00013234"/>
    <w:rsid w:val="00014A9D"/>
    <w:rsid w:val="00014BBF"/>
    <w:rsid w:val="00015109"/>
    <w:rsid w:val="000151F4"/>
    <w:rsid w:val="00015256"/>
    <w:rsid w:val="00015302"/>
    <w:rsid w:val="000155ED"/>
    <w:rsid w:val="000158D6"/>
    <w:rsid w:val="00015F83"/>
    <w:rsid w:val="00015FB6"/>
    <w:rsid w:val="000163A4"/>
    <w:rsid w:val="00016788"/>
    <w:rsid w:val="00016A56"/>
    <w:rsid w:val="00016C2C"/>
    <w:rsid w:val="00017553"/>
    <w:rsid w:val="00017939"/>
    <w:rsid w:val="00017B1B"/>
    <w:rsid w:val="00017B3A"/>
    <w:rsid w:val="00017DD6"/>
    <w:rsid w:val="00020343"/>
    <w:rsid w:val="000205EB"/>
    <w:rsid w:val="000205ED"/>
    <w:rsid w:val="00020D1E"/>
    <w:rsid w:val="000210C3"/>
    <w:rsid w:val="00021165"/>
    <w:rsid w:val="00021AB4"/>
    <w:rsid w:val="00022C7F"/>
    <w:rsid w:val="00023111"/>
    <w:rsid w:val="00023CC9"/>
    <w:rsid w:val="000248B1"/>
    <w:rsid w:val="00024FF4"/>
    <w:rsid w:val="0002540B"/>
    <w:rsid w:val="00025E66"/>
    <w:rsid w:val="00025E8E"/>
    <w:rsid w:val="00025F52"/>
    <w:rsid w:val="00026230"/>
    <w:rsid w:val="000267AC"/>
    <w:rsid w:val="00026843"/>
    <w:rsid w:val="00026BD3"/>
    <w:rsid w:val="00026DCD"/>
    <w:rsid w:val="00027308"/>
    <w:rsid w:val="00027B4F"/>
    <w:rsid w:val="00027F1C"/>
    <w:rsid w:val="000301F9"/>
    <w:rsid w:val="00030486"/>
    <w:rsid w:val="00030638"/>
    <w:rsid w:val="0003091B"/>
    <w:rsid w:val="000310B8"/>
    <w:rsid w:val="0003112F"/>
    <w:rsid w:val="0003126E"/>
    <w:rsid w:val="000315C5"/>
    <w:rsid w:val="000318E7"/>
    <w:rsid w:val="00032125"/>
    <w:rsid w:val="0003214D"/>
    <w:rsid w:val="00032296"/>
    <w:rsid w:val="0003288B"/>
    <w:rsid w:val="00032BF3"/>
    <w:rsid w:val="00032ED8"/>
    <w:rsid w:val="000330F1"/>
    <w:rsid w:val="00033E17"/>
    <w:rsid w:val="000341CB"/>
    <w:rsid w:val="00034258"/>
    <w:rsid w:val="0003429A"/>
    <w:rsid w:val="00034562"/>
    <w:rsid w:val="000348AF"/>
    <w:rsid w:val="00034D9B"/>
    <w:rsid w:val="00034EB5"/>
    <w:rsid w:val="0003508D"/>
    <w:rsid w:val="000356E6"/>
    <w:rsid w:val="00036321"/>
    <w:rsid w:val="00036395"/>
    <w:rsid w:val="0003708F"/>
    <w:rsid w:val="000373FE"/>
    <w:rsid w:val="000375BD"/>
    <w:rsid w:val="00037F1B"/>
    <w:rsid w:val="000411B8"/>
    <w:rsid w:val="00041344"/>
    <w:rsid w:val="00041391"/>
    <w:rsid w:val="000415F8"/>
    <w:rsid w:val="0004162A"/>
    <w:rsid w:val="00041778"/>
    <w:rsid w:val="00041959"/>
    <w:rsid w:val="00042742"/>
    <w:rsid w:val="0004288E"/>
    <w:rsid w:val="00042A21"/>
    <w:rsid w:val="0004321F"/>
    <w:rsid w:val="0004336F"/>
    <w:rsid w:val="0004383F"/>
    <w:rsid w:val="00043A7D"/>
    <w:rsid w:val="0004421C"/>
    <w:rsid w:val="00044AB0"/>
    <w:rsid w:val="00044C31"/>
    <w:rsid w:val="00044DC6"/>
    <w:rsid w:val="000462F2"/>
    <w:rsid w:val="00046633"/>
    <w:rsid w:val="00046ADE"/>
    <w:rsid w:val="000473BD"/>
    <w:rsid w:val="00047433"/>
    <w:rsid w:val="000475C0"/>
    <w:rsid w:val="00047614"/>
    <w:rsid w:val="00047752"/>
    <w:rsid w:val="000478E8"/>
    <w:rsid w:val="00047D73"/>
    <w:rsid w:val="00047E65"/>
    <w:rsid w:val="0005054A"/>
    <w:rsid w:val="00050876"/>
    <w:rsid w:val="00050D93"/>
    <w:rsid w:val="00050ED0"/>
    <w:rsid w:val="0005123B"/>
    <w:rsid w:val="00051837"/>
    <w:rsid w:val="0005194A"/>
    <w:rsid w:val="00051D01"/>
    <w:rsid w:val="00052679"/>
    <w:rsid w:val="00052888"/>
    <w:rsid w:val="00052A72"/>
    <w:rsid w:val="00052D5A"/>
    <w:rsid w:val="00053353"/>
    <w:rsid w:val="000537FC"/>
    <w:rsid w:val="00054415"/>
    <w:rsid w:val="000551C3"/>
    <w:rsid w:val="00055467"/>
    <w:rsid w:val="000556E7"/>
    <w:rsid w:val="000558D8"/>
    <w:rsid w:val="00055A4D"/>
    <w:rsid w:val="00055E37"/>
    <w:rsid w:val="00056D45"/>
    <w:rsid w:val="000578C3"/>
    <w:rsid w:val="00057D0E"/>
    <w:rsid w:val="00060333"/>
    <w:rsid w:val="00060791"/>
    <w:rsid w:val="00060C8F"/>
    <w:rsid w:val="00060EBD"/>
    <w:rsid w:val="000617ED"/>
    <w:rsid w:val="00061AFE"/>
    <w:rsid w:val="00061DE3"/>
    <w:rsid w:val="000628BE"/>
    <w:rsid w:val="00062BDB"/>
    <w:rsid w:val="000630BB"/>
    <w:rsid w:val="0006333D"/>
    <w:rsid w:val="000635BB"/>
    <w:rsid w:val="00063876"/>
    <w:rsid w:val="00064128"/>
    <w:rsid w:val="0006449D"/>
    <w:rsid w:val="000646E6"/>
    <w:rsid w:val="000649CF"/>
    <w:rsid w:val="00064B29"/>
    <w:rsid w:val="00064E56"/>
    <w:rsid w:val="000651B4"/>
    <w:rsid w:val="000654FF"/>
    <w:rsid w:val="00065906"/>
    <w:rsid w:val="00065DFE"/>
    <w:rsid w:val="00065FFA"/>
    <w:rsid w:val="00066464"/>
    <w:rsid w:val="00066F50"/>
    <w:rsid w:val="00067062"/>
    <w:rsid w:val="000672E9"/>
    <w:rsid w:val="0006730C"/>
    <w:rsid w:val="00067B90"/>
    <w:rsid w:val="00067C95"/>
    <w:rsid w:val="00067E22"/>
    <w:rsid w:val="00067ED7"/>
    <w:rsid w:val="00070313"/>
    <w:rsid w:val="000707D7"/>
    <w:rsid w:val="00071079"/>
    <w:rsid w:val="000712F0"/>
    <w:rsid w:val="00071F32"/>
    <w:rsid w:val="00072319"/>
    <w:rsid w:val="00073105"/>
    <w:rsid w:val="000732AA"/>
    <w:rsid w:val="0007361E"/>
    <w:rsid w:val="00074DCD"/>
    <w:rsid w:val="00074DDF"/>
    <w:rsid w:val="00074F15"/>
    <w:rsid w:val="00075463"/>
    <w:rsid w:val="000759E1"/>
    <w:rsid w:val="00076182"/>
    <w:rsid w:val="000766D9"/>
    <w:rsid w:val="00076847"/>
    <w:rsid w:val="00076998"/>
    <w:rsid w:val="0007730E"/>
    <w:rsid w:val="000779CF"/>
    <w:rsid w:val="00077F8D"/>
    <w:rsid w:val="00080523"/>
    <w:rsid w:val="00080555"/>
    <w:rsid w:val="000807E6"/>
    <w:rsid w:val="00080AF2"/>
    <w:rsid w:val="00081767"/>
    <w:rsid w:val="00081B52"/>
    <w:rsid w:val="00082205"/>
    <w:rsid w:val="00082626"/>
    <w:rsid w:val="0008273E"/>
    <w:rsid w:val="00082888"/>
    <w:rsid w:val="00083D42"/>
    <w:rsid w:val="000845DC"/>
    <w:rsid w:val="0008460E"/>
    <w:rsid w:val="00084A3D"/>
    <w:rsid w:val="00084D2A"/>
    <w:rsid w:val="00084F8F"/>
    <w:rsid w:val="00084FA0"/>
    <w:rsid w:val="00085465"/>
    <w:rsid w:val="00085B67"/>
    <w:rsid w:val="00086296"/>
    <w:rsid w:val="00086984"/>
    <w:rsid w:val="00087003"/>
    <w:rsid w:val="000875ED"/>
    <w:rsid w:val="00087626"/>
    <w:rsid w:val="00087994"/>
    <w:rsid w:val="00090509"/>
    <w:rsid w:val="000909AA"/>
    <w:rsid w:val="00090C10"/>
    <w:rsid w:val="000918DB"/>
    <w:rsid w:val="000926B8"/>
    <w:rsid w:val="000929CB"/>
    <w:rsid w:val="00092E54"/>
    <w:rsid w:val="000930A1"/>
    <w:rsid w:val="00093359"/>
    <w:rsid w:val="000933B7"/>
    <w:rsid w:val="000945B8"/>
    <w:rsid w:val="00094997"/>
    <w:rsid w:val="0009510C"/>
    <w:rsid w:val="00095AFE"/>
    <w:rsid w:val="00095D1F"/>
    <w:rsid w:val="000961E9"/>
    <w:rsid w:val="00096ED2"/>
    <w:rsid w:val="00097886"/>
    <w:rsid w:val="000A063B"/>
    <w:rsid w:val="000A0AEF"/>
    <w:rsid w:val="000A0AF5"/>
    <w:rsid w:val="000A10C7"/>
    <w:rsid w:val="000A167B"/>
    <w:rsid w:val="000A17A9"/>
    <w:rsid w:val="000A2071"/>
    <w:rsid w:val="000A22D2"/>
    <w:rsid w:val="000A2960"/>
    <w:rsid w:val="000A2993"/>
    <w:rsid w:val="000A2F01"/>
    <w:rsid w:val="000A355A"/>
    <w:rsid w:val="000A38FA"/>
    <w:rsid w:val="000A3C34"/>
    <w:rsid w:val="000A3F4B"/>
    <w:rsid w:val="000A40B0"/>
    <w:rsid w:val="000A4D47"/>
    <w:rsid w:val="000A4DE6"/>
    <w:rsid w:val="000A51E3"/>
    <w:rsid w:val="000A51F0"/>
    <w:rsid w:val="000A5327"/>
    <w:rsid w:val="000A57D4"/>
    <w:rsid w:val="000A5C3C"/>
    <w:rsid w:val="000A5DE5"/>
    <w:rsid w:val="000A63C8"/>
    <w:rsid w:val="000A6D14"/>
    <w:rsid w:val="000A6F8F"/>
    <w:rsid w:val="000A7252"/>
    <w:rsid w:val="000A7748"/>
    <w:rsid w:val="000A7843"/>
    <w:rsid w:val="000B01EF"/>
    <w:rsid w:val="000B07B6"/>
    <w:rsid w:val="000B0CDD"/>
    <w:rsid w:val="000B13A6"/>
    <w:rsid w:val="000B18DC"/>
    <w:rsid w:val="000B18F8"/>
    <w:rsid w:val="000B1A66"/>
    <w:rsid w:val="000B1C0F"/>
    <w:rsid w:val="000B1C70"/>
    <w:rsid w:val="000B1C79"/>
    <w:rsid w:val="000B1D30"/>
    <w:rsid w:val="000B2128"/>
    <w:rsid w:val="000B24F4"/>
    <w:rsid w:val="000B288D"/>
    <w:rsid w:val="000B292F"/>
    <w:rsid w:val="000B2B2D"/>
    <w:rsid w:val="000B2F95"/>
    <w:rsid w:val="000B33C1"/>
    <w:rsid w:val="000B464C"/>
    <w:rsid w:val="000B4940"/>
    <w:rsid w:val="000B5130"/>
    <w:rsid w:val="000B5BFD"/>
    <w:rsid w:val="000B648E"/>
    <w:rsid w:val="000B6799"/>
    <w:rsid w:val="000B777A"/>
    <w:rsid w:val="000B7D91"/>
    <w:rsid w:val="000B7E9C"/>
    <w:rsid w:val="000C0460"/>
    <w:rsid w:val="000C089F"/>
    <w:rsid w:val="000C0C4B"/>
    <w:rsid w:val="000C18F7"/>
    <w:rsid w:val="000C1ACC"/>
    <w:rsid w:val="000C25E4"/>
    <w:rsid w:val="000C2748"/>
    <w:rsid w:val="000C2927"/>
    <w:rsid w:val="000C2DD4"/>
    <w:rsid w:val="000C325D"/>
    <w:rsid w:val="000C32DF"/>
    <w:rsid w:val="000C3D5A"/>
    <w:rsid w:val="000C43E8"/>
    <w:rsid w:val="000C43FA"/>
    <w:rsid w:val="000C4540"/>
    <w:rsid w:val="000C4734"/>
    <w:rsid w:val="000C4803"/>
    <w:rsid w:val="000C4F30"/>
    <w:rsid w:val="000C5165"/>
    <w:rsid w:val="000C5338"/>
    <w:rsid w:val="000C54F8"/>
    <w:rsid w:val="000C574A"/>
    <w:rsid w:val="000C58C1"/>
    <w:rsid w:val="000C5FBC"/>
    <w:rsid w:val="000C6333"/>
    <w:rsid w:val="000C749F"/>
    <w:rsid w:val="000C7775"/>
    <w:rsid w:val="000C7A47"/>
    <w:rsid w:val="000C7AFC"/>
    <w:rsid w:val="000C7D4A"/>
    <w:rsid w:val="000D0181"/>
    <w:rsid w:val="000D026C"/>
    <w:rsid w:val="000D100A"/>
    <w:rsid w:val="000D104F"/>
    <w:rsid w:val="000D13A8"/>
    <w:rsid w:val="000D18C6"/>
    <w:rsid w:val="000D2326"/>
    <w:rsid w:val="000D25EB"/>
    <w:rsid w:val="000D2982"/>
    <w:rsid w:val="000D305B"/>
    <w:rsid w:val="000D3AB5"/>
    <w:rsid w:val="000D3C6E"/>
    <w:rsid w:val="000D4009"/>
    <w:rsid w:val="000D454C"/>
    <w:rsid w:val="000D4E3A"/>
    <w:rsid w:val="000D4F24"/>
    <w:rsid w:val="000D5107"/>
    <w:rsid w:val="000D6002"/>
    <w:rsid w:val="000D67E8"/>
    <w:rsid w:val="000D6A64"/>
    <w:rsid w:val="000D6B0A"/>
    <w:rsid w:val="000D6D52"/>
    <w:rsid w:val="000D6DC2"/>
    <w:rsid w:val="000D7165"/>
    <w:rsid w:val="000D7247"/>
    <w:rsid w:val="000D758D"/>
    <w:rsid w:val="000D7B5A"/>
    <w:rsid w:val="000E0460"/>
    <w:rsid w:val="000E05A5"/>
    <w:rsid w:val="000E0687"/>
    <w:rsid w:val="000E0ABA"/>
    <w:rsid w:val="000E19E8"/>
    <w:rsid w:val="000E2219"/>
    <w:rsid w:val="000E2459"/>
    <w:rsid w:val="000E29E3"/>
    <w:rsid w:val="000E2B1F"/>
    <w:rsid w:val="000E2E73"/>
    <w:rsid w:val="000E2FE1"/>
    <w:rsid w:val="000E370E"/>
    <w:rsid w:val="000E3D4E"/>
    <w:rsid w:val="000E3EE8"/>
    <w:rsid w:val="000E3F86"/>
    <w:rsid w:val="000E431A"/>
    <w:rsid w:val="000E43E2"/>
    <w:rsid w:val="000E4756"/>
    <w:rsid w:val="000E4A61"/>
    <w:rsid w:val="000E4FD6"/>
    <w:rsid w:val="000E5487"/>
    <w:rsid w:val="000E58E6"/>
    <w:rsid w:val="000E6B29"/>
    <w:rsid w:val="000E76BD"/>
    <w:rsid w:val="000E7850"/>
    <w:rsid w:val="000E7DBB"/>
    <w:rsid w:val="000E7F3A"/>
    <w:rsid w:val="000F0176"/>
    <w:rsid w:val="000F04A0"/>
    <w:rsid w:val="000F05CC"/>
    <w:rsid w:val="000F0685"/>
    <w:rsid w:val="000F0CF8"/>
    <w:rsid w:val="000F107A"/>
    <w:rsid w:val="000F2906"/>
    <w:rsid w:val="000F2FC8"/>
    <w:rsid w:val="000F310F"/>
    <w:rsid w:val="000F4086"/>
    <w:rsid w:val="000F418C"/>
    <w:rsid w:val="000F4421"/>
    <w:rsid w:val="000F44DF"/>
    <w:rsid w:val="000F47D0"/>
    <w:rsid w:val="000F48D5"/>
    <w:rsid w:val="000F49E0"/>
    <w:rsid w:val="000F4F20"/>
    <w:rsid w:val="000F4F7E"/>
    <w:rsid w:val="000F5530"/>
    <w:rsid w:val="000F5D07"/>
    <w:rsid w:val="000F68E8"/>
    <w:rsid w:val="000F6904"/>
    <w:rsid w:val="000F6E15"/>
    <w:rsid w:val="000F6EFF"/>
    <w:rsid w:val="000F7273"/>
    <w:rsid w:val="000F72B1"/>
    <w:rsid w:val="000F760A"/>
    <w:rsid w:val="000F78A2"/>
    <w:rsid w:val="000F7C5D"/>
    <w:rsid w:val="0010050A"/>
    <w:rsid w:val="001005BD"/>
    <w:rsid w:val="00100840"/>
    <w:rsid w:val="00101815"/>
    <w:rsid w:val="00101E80"/>
    <w:rsid w:val="001027CD"/>
    <w:rsid w:val="00102AC3"/>
    <w:rsid w:val="001031A2"/>
    <w:rsid w:val="001033B0"/>
    <w:rsid w:val="00103512"/>
    <w:rsid w:val="00103C87"/>
    <w:rsid w:val="00103E0E"/>
    <w:rsid w:val="00104887"/>
    <w:rsid w:val="00104D5D"/>
    <w:rsid w:val="001050DF"/>
    <w:rsid w:val="00105192"/>
    <w:rsid w:val="00105485"/>
    <w:rsid w:val="00105A1E"/>
    <w:rsid w:val="001065CA"/>
    <w:rsid w:val="001066AA"/>
    <w:rsid w:val="00106A05"/>
    <w:rsid w:val="00106A08"/>
    <w:rsid w:val="00106A85"/>
    <w:rsid w:val="001071A4"/>
    <w:rsid w:val="00107565"/>
    <w:rsid w:val="00107600"/>
    <w:rsid w:val="00107E8B"/>
    <w:rsid w:val="001103CC"/>
    <w:rsid w:val="00110B8A"/>
    <w:rsid w:val="00110F06"/>
    <w:rsid w:val="0011128F"/>
    <w:rsid w:val="001112C5"/>
    <w:rsid w:val="0011261D"/>
    <w:rsid w:val="00112AF7"/>
    <w:rsid w:val="00112CFD"/>
    <w:rsid w:val="001137E2"/>
    <w:rsid w:val="00113AD6"/>
    <w:rsid w:val="00113E7C"/>
    <w:rsid w:val="001140F9"/>
    <w:rsid w:val="00114351"/>
    <w:rsid w:val="001146B8"/>
    <w:rsid w:val="00115452"/>
    <w:rsid w:val="001159F8"/>
    <w:rsid w:val="001166C9"/>
    <w:rsid w:val="001166E7"/>
    <w:rsid w:val="0011675F"/>
    <w:rsid w:val="00116C4A"/>
    <w:rsid w:val="0011709C"/>
    <w:rsid w:val="00117409"/>
    <w:rsid w:val="00117D61"/>
    <w:rsid w:val="00117DFC"/>
    <w:rsid w:val="00117FBA"/>
    <w:rsid w:val="00120FA4"/>
    <w:rsid w:val="00121224"/>
    <w:rsid w:val="001213EC"/>
    <w:rsid w:val="00121AD8"/>
    <w:rsid w:val="00121EBA"/>
    <w:rsid w:val="0012213F"/>
    <w:rsid w:val="001226C0"/>
    <w:rsid w:val="0012283F"/>
    <w:rsid w:val="00122845"/>
    <w:rsid w:val="00122861"/>
    <w:rsid w:val="001228EA"/>
    <w:rsid w:val="00122F1C"/>
    <w:rsid w:val="00122F6D"/>
    <w:rsid w:val="00123343"/>
    <w:rsid w:val="0012335C"/>
    <w:rsid w:val="001234FA"/>
    <w:rsid w:val="0012360B"/>
    <w:rsid w:val="00123AA2"/>
    <w:rsid w:val="00123C2A"/>
    <w:rsid w:val="001241D5"/>
    <w:rsid w:val="001242C0"/>
    <w:rsid w:val="001245BE"/>
    <w:rsid w:val="0012466F"/>
    <w:rsid w:val="00124692"/>
    <w:rsid w:val="00124EAA"/>
    <w:rsid w:val="00124EF7"/>
    <w:rsid w:val="00124F43"/>
    <w:rsid w:val="001268E0"/>
    <w:rsid w:val="001269A4"/>
    <w:rsid w:val="001273BC"/>
    <w:rsid w:val="00127565"/>
    <w:rsid w:val="001278E7"/>
    <w:rsid w:val="00127B87"/>
    <w:rsid w:val="00127BE0"/>
    <w:rsid w:val="00127CE9"/>
    <w:rsid w:val="001302D3"/>
    <w:rsid w:val="001303F4"/>
    <w:rsid w:val="001307AE"/>
    <w:rsid w:val="00130EBA"/>
    <w:rsid w:val="001311CC"/>
    <w:rsid w:val="00131499"/>
    <w:rsid w:val="0013190E"/>
    <w:rsid w:val="00131DD7"/>
    <w:rsid w:val="00131F39"/>
    <w:rsid w:val="001321C9"/>
    <w:rsid w:val="00132799"/>
    <w:rsid w:val="0013293E"/>
    <w:rsid w:val="00132AA7"/>
    <w:rsid w:val="00132EE7"/>
    <w:rsid w:val="0013322A"/>
    <w:rsid w:val="00133428"/>
    <w:rsid w:val="0013371F"/>
    <w:rsid w:val="00133E6C"/>
    <w:rsid w:val="001344E5"/>
    <w:rsid w:val="001349BD"/>
    <w:rsid w:val="00134CBF"/>
    <w:rsid w:val="00134D1D"/>
    <w:rsid w:val="00135AF6"/>
    <w:rsid w:val="00135E7D"/>
    <w:rsid w:val="00136137"/>
    <w:rsid w:val="0013632D"/>
    <w:rsid w:val="0013650B"/>
    <w:rsid w:val="00136705"/>
    <w:rsid w:val="00136BEF"/>
    <w:rsid w:val="00136EE5"/>
    <w:rsid w:val="0013723E"/>
    <w:rsid w:val="0013748B"/>
    <w:rsid w:val="00137858"/>
    <w:rsid w:val="00137F9A"/>
    <w:rsid w:val="0014001B"/>
    <w:rsid w:val="00140137"/>
    <w:rsid w:val="00140141"/>
    <w:rsid w:val="00140281"/>
    <w:rsid w:val="0014034B"/>
    <w:rsid w:val="001408A8"/>
    <w:rsid w:val="00140989"/>
    <w:rsid w:val="001413A4"/>
    <w:rsid w:val="00141D96"/>
    <w:rsid w:val="00141FF3"/>
    <w:rsid w:val="0014206C"/>
    <w:rsid w:val="001427B5"/>
    <w:rsid w:val="00142A07"/>
    <w:rsid w:val="00142B71"/>
    <w:rsid w:val="00142BEC"/>
    <w:rsid w:val="00142CA5"/>
    <w:rsid w:val="001436B0"/>
    <w:rsid w:val="00143A30"/>
    <w:rsid w:val="00144753"/>
    <w:rsid w:val="00144978"/>
    <w:rsid w:val="00144C55"/>
    <w:rsid w:val="00144F29"/>
    <w:rsid w:val="00144FA4"/>
    <w:rsid w:val="00145229"/>
    <w:rsid w:val="00145937"/>
    <w:rsid w:val="00145CDE"/>
    <w:rsid w:val="00145E8F"/>
    <w:rsid w:val="0014606C"/>
    <w:rsid w:val="00146B82"/>
    <w:rsid w:val="00146DE5"/>
    <w:rsid w:val="00146E1F"/>
    <w:rsid w:val="00146E41"/>
    <w:rsid w:val="00146F54"/>
    <w:rsid w:val="00147E9A"/>
    <w:rsid w:val="001503F9"/>
    <w:rsid w:val="00150866"/>
    <w:rsid w:val="001512FF"/>
    <w:rsid w:val="00151688"/>
    <w:rsid w:val="00151B17"/>
    <w:rsid w:val="00151E02"/>
    <w:rsid w:val="00152953"/>
    <w:rsid w:val="00152C5E"/>
    <w:rsid w:val="00152CCF"/>
    <w:rsid w:val="00152E06"/>
    <w:rsid w:val="00153612"/>
    <w:rsid w:val="00154093"/>
    <w:rsid w:val="001542B8"/>
    <w:rsid w:val="0015470F"/>
    <w:rsid w:val="00154744"/>
    <w:rsid w:val="00154759"/>
    <w:rsid w:val="00156525"/>
    <w:rsid w:val="00156742"/>
    <w:rsid w:val="00157088"/>
    <w:rsid w:val="0015724E"/>
    <w:rsid w:val="00157537"/>
    <w:rsid w:val="001578DB"/>
    <w:rsid w:val="00157C0A"/>
    <w:rsid w:val="00157DA1"/>
    <w:rsid w:val="00157FE5"/>
    <w:rsid w:val="0016013A"/>
    <w:rsid w:val="001604E2"/>
    <w:rsid w:val="00160CBD"/>
    <w:rsid w:val="00162384"/>
    <w:rsid w:val="00162A5F"/>
    <w:rsid w:val="00162F8D"/>
    <w:rsid w:val="00163E5A"/>
    <w:rsid w:val="001640EB"/>
    <w:rsid w:val="00164B1B"/>
    <w:rsid w:val="00164BE2"/>
    <w:rsid w:val="00164C8E"/>
    <w:rsid w:val="001656D6"/>
    <w:rsid w:val="00166692"/>
    <w:rsid w:val="001668A3"/>
    <w:rsid w:val="00166FB4"/>
    <w:rsid w:val="00167469"/>
    <w:rsid w:val="0016751C"/>
    <w:rsid w:val="001675DF"/>
    <w:rsid w:val="00167799"/>
    <w:rsid w:val="00167B47"/>
    <w:rsid w:val="00167B83"/>
    <w:rsid w:val="00170132"/>
    <w:rsid w:val="00170552"/>
    <w:rsid w:val="001708A0"/>
    <w:rsid w:val="001709FD"/>
    <w:rsid w:val="00171099"/>
    <w:rsid w:val="001711AE"/>
    <w:rsid w:val="00171268"/>
    <w:rsid w:val="001715B1"/>
    <w:rsid w:val="00171B30"/>
    <w:rsid w:val="0017243C"/>
    <w:rsid w:val="00172DCD"/>
    <w:rsid w:val="001733EC"/>
    <w:rsid w:val="00173A53"/>
    <w:rsid w:val="00174116"/>
    <w:rsid w:val="00174FFD"/>
    <w:rsid w:val="001750BD"/>
    <w:rsid w:val="001753D5"/>
    <w:rsid w:val="001754E1"/>
    <w:rsid w:val="0017576F"/>
    <w:rsid w:val="00175AD3"/>
    <w:rsid w:val="00175EFD"/>
    <w:rsid w:val="001763CB"/>
    <w:rsid w:val="0017646E"/>
    <w:rsid w:val="0017657C"/>
    <w:rsid w:val="001774AE"/>
    <w:rsid w:val="00180411"/>
    <w:rsid w:val="001809C7"/>
    <w:rsid w:val="00180AB2"/>
    <w:rsid w:val="00180B36"/>
    <w:rsid w:val="00181121"/>
    <w:rsid w:val="001812C2"/>
    <w:rsid w:val="0018190E"/>
    <w:rsid w:val="00181A9E"/>
    <w:rsid w:val="00181C13"/>
    <w:rsid w:val="00181C6F"/>
    <w:rsid w:val="00182B39"/>
    <w:rsid w:val="00182BA5"/>
    <w:rsid w:val="0018327A"/>
    <w:rsid w:val="0018341B"/>
    <w:rsid w:val="0018444D"/>
    <w:rsid w:val="0018448D"/>
    <w:rsid w:val="0018491F"/>
    <w:rsid w:val="00184D9B"/>
    <w:rsid w:val="0018537E"/>
    <w:rsid w:val="00185486"/>
    <w:rsid w:val="00185B3B"/>
    <w:rsid w:val="00185B58"/>
    <w:rsid w:val="001866BB"/>
    <w:rsid w:val="001867F1"/>
    <w:rsid w:val="00186E89"/>
    <w:rsid w:val="00186FFF"/>
    <w:rsid w:val="001873C9"/>
    <w:rsid w:val="0019011F"/>
    <w:rsid w:val="001901FA"/>
    <w:rsid w:val="00190767"/>
    <w:rsid w:val="001909C3"/>
    <w:rsid w:val="00190BD7"/>
    <w:rsid w:val="001918D5"/>
    <w:rsid w:val="00192249"/>
    <w:rsid w:val="00192B1F"/>
    <w:rsid w:val="00192C4C"/>
    <w:rsid w:val="0019315E"/>
    <w:rsid w:val="00193709"/>
    <w:rsid w:val="00193817"/>
    <w:rsid w:val="00193B78"/>
    <w:rsid w:val="00193BED"/>
    <w:rsid w:val="00193F5A"/>
    <w:rsid w:val="00194612"/>
    <w:rsid w:val="0019474A"/>
    <w:rsid w:val="001947BE"/>
    <w:rsid w:val="001949F3"/>
    <w:rsid w:val="00194CAE"/>
    <w:rsid w:val="00194FB8"/>
    <w:rsid w:val="001950BE"/>
    <w:rsid w:val="001955EE"/>
    <w:rsid w:val="001956B8"/>
    <w:rsid w:val="00195A7D"/>
    <w:rsid w:val="00195C61"/>
    <w:rsid w:val="00195E28"/>
    <w:rsid w:val="00196E7B"/>
    <w:rsid w:val="00197653"/>
    <w:rsid w:val="001A052B"/>
    <w:rsid w:val="001A0595"/>
    <w:rsid w:val="001A085B"/>
    <w:rsid w:val="001A0C97"/>
    <w:rsid w:val="001A1595"/>
    <w:rsid w:val="001A173B"/>
    <w:rsid w:val="001A1B94"/>
    <w:rsid w:val="001A35F2"/>
    <w:rsid w:val="001A36E3"/>
    <w:rsid w:val="001A45C7"/>
    <w:rsid w:val="001A48E0"/>
    <w:rsid w:val="001A4B83"/>
    <w:rsid w:val="001A4BAD"/>
    <w:rsid w:val="001A4C2E"/>
    <w:rsid w:val="001A4CBA"/>
    <w:rsid w:val="001A4D1E"/>
    <w:rsid w:val="001A5792"/>
    <w:rsid w:val="001A5B7B"/>
    <w:rsid w:val="001A61DA"/>
    <w:rsid w:val="001A6278"/>
    <w:rsid w:val="001A6415"/>
    <w:rsid w:val="001A69B4"/>
    <w:rsid w:val="001A6BAB"/>
    <w:rsid w:val="001A6EAC"/>
    <w:rsid w:val="001A6F8A"/>
    <w:rsid w:val="001B0690"/>
    <w:rsid w:val="001B099C"/>
    <w:rsid w:val="001B0C03"/>
    <w:rsid w:val="001B0D9E"/>
    <w:rsid w:val="001B1239"/>
    <w:rsid w:val="001B12FA"/>
    <w:rsid w:val="001B21AD"/>
    <w:rsid w:val="001B23AD"/>
    <w:rsid w:val="001B3519"/>
    <w:rsid w:val="001B37E3"/>
    <w:rsid w:val="001B3AAE"/>
    <w:rsid w:val="001B40DB"/>
    <w:rsid w:val="001B4483"/>
    <w:rsid w:val="001B48F5"/>
    <w:rsid w:val="001B4C07"/>
    <w:rsid w:val="001B4CFE"/>
    <w:rsid w:val="001B536D"/>
    <w:rsid w:val="001B555F"/>
    <w:rsid w:val="001B5CAD"/>
    <w:rsid w:val="001B6958"/>
    <w:rsid w:val="001B6A7C"/>
    <w:rsid w:val="001B6CD4"/>
    <w:rsid w:val="001B77E2"/>
    <w:rsid w:val="001B7F7F"/>
    <w:rsid w:val="001C0080"/>
    <w:rsid w:val="001C014C"/>
    <w:rsid w:val="001C02F6"/>
    <w:rsid w:val="001C0830"/>
    <w:rsid w:val="001C08A4"/>
    <w:rsid w:val="001C098C"/>
    <w:rsid w:val="001C0FBD"/>
    <w:rsid w:val="001C1291"/>
    <w:rsid w:val="001C15D6"/>
    <w:rsid w:val="001C17B8"/>
    <w:rsid w:val="001C1D51"/>
    <w:rsid w:val="001C20FD"/>
    <w:rsid w:val="001C2798"/>
    <w:rsid w:val="001C280C"/>
    <w:rsid w:val="001C2895"/>
    <w:rsid w:val="001C3518"/>
    <w:rsid w:val="001C4127"/>
    <w:rsid w:val="001C5035"/>
    <w:rsid w:val="001C50B6"/>
    <w:rsid w:val="001C5663"/>
    <w:rsid w:val="001C5700"/>
    <w:rsid w:val="001C57AB"/>
    <w:rsid w:val="001C5C0C"/>
    <w:rsid w:val="001C5F87"/>
    <w:rsid w:val="001C6462"/>
    <w:rsid w:val="001C70B0"/>
    <w:rsid w:val="001C774A"/>
    <w:rsid w:val="001C7777"/>
    <w:rsid w:val="001C7A09"/>
    <w:rsid w:val="001C7C37"/>
    <w:rsid w:val="001D03BF"/>
    <w:rsid w:val="001D0821"/>
    <w:rsid w:val="001D09A5"/>
    <w:rsid w:val="001D0DBD"/>
    <w:rsid w:val="001D10D2"/>
    <w:rsid w:val="001D1B89"/>
    <w:rsid w:val="001D1C7A"/>
    <w:rsid w:val="001D1C84"/>
    <w:rsid w:val="001D1F01"/>
    <w:rsid w:val="001D22E9"/>
    <w:rsid w:val="001D30AF"/>
    <w:rsid w:val="001D35FE"/>
    <w:rsid w:val="001D4123"/>
    <w:rsid w:val="001D424B"/>
    <w:rsid w:val="001D4A2A"/>
    <w:rsid w:val="001D4BCA"/>
    <w:rsid w:val="001D4C72"/>
    <w:rsid w:val="001D5454"/>
    <w:rsid w:val="001D548B"/>
    <w:rsid w:val="001D5EDD"/>
    <w:rsid w:val="001D666A"/>
    <w:rsid w:val="001D69F5"/>
    <w:rsid w:val="001D6E53"/>
    <w:rsid w:val="001D72DD"/>
    <w:rsid w:val="001D73B1"/>
    <w:rsid w:val="001D743D"/>
    <w:rsid w:val="001E001C"/>
    <w:rsid w:val="001E023F"/>
    <w:rsid w:val="001E0812"/>
    <w:rsid w:val="001E09EA"/>
    <w:rsid w:val="001E0D3D"/>
    <w:rsid w:val="001E11B5"/>
    <w:rsid w:val="001E13B8"/>
    <w:rsid w:val="001E1776"/>
    <w:rsid w:val="001E1C15"/>
    <w:rsid w:val="001E1E6E"/>
    <w:rsid w:val="001E1F0D"/>
    <w:rsid w:val="001E23EC"/>
    <w:rsid w:val="001E2462"/>
    <w:rsid w:val="001E2AB6"/>
    <w:rsid w:val="001E2D71"/>
    <w:rsid w:val="001E2DE3"/>
    <w:rsid w:val="001E2FC4"/>
    <w:rsid w:val="001E3113"/>
    <w:rsid w:val="001E364F"/>
    <w:rsid w:val="001E38B4"/>
    <w:rsid w:val="001E3E99"/>
    <w:rsid w:val="001E4849"/>
    <w:rsid w:val="001E4AF7"/>
    <w:rsid w:val="001E5222"/>
    <w:rsid w:val="001E59DE"/>
    <w:rsid w:val="001E5EF2"/>
    <w:rsid w:val="001E6630"/>
    <w:rsid w:val="001E7713"/>
    <w:rsid w:val="001E7F4D"/>
    <w:rsid w:val="001F09B2"/>
    <w:rsid w:val="001F0BC2"/>
    <w:rsid w:val="001F0DF2"/>
    <w:rsid w:val="001F1034"/>
    <w:rsid w:val="001F154D"/>
    <w:rsid w:val="001F18F8"/>
    <w:rsid w:val="001F1B7A"/>
    <w:rsid w:val="001F2250"/>
    <w:rsid w:val="001F2D10"/>
    <w:rsid w:val="001F30DF"/>
    <w:rsid w:val="001F3146"/>
    <w:rsid w:val="001F33FD"/>
    <w:rsid w:val="001F3547"/>
    <w:rsid w:val="001F3E0D"/>
    <w:rsid w:val="001F4237"/>
    <w:rsid w:val="001F45D0"/>
    <w:rsid w:val="001F45D8"/>
    <w:rsid w:val="001F46F9"/>
    <w:rsid w:val="001F4A10"/>
    <w:rsid w:val="001F4C83"/>
    <w:rsid w:val="001F5106"/>
    <w:rsid w:val="001F5423"/>
    <w:rsid w:val="001F5495"/>
    <w:rsid w:val="001F54ED"/>
    <w:rsid w:val="001F585B"/>
    <w:rsid w:val="001F5C94"/>
    <w:rsid w:val="001F5E5C"/>
    <w:rsid w:val="001F612A"/>
    <w:rsid w:val="001F6262"/>
    <w:rsid w:val="001F666F"/>
    <w:rsid w:val="001F6A22"/>
    <w:rsid w:val="001F6D6E"/>
    <w:rsid w:val="001F6F4E"/>
    <w:rsid w:val="001F7012"/>
    <w:rsid w:val="001F7228"/>
    <w:rsid w:val="001F72DA"/>
    <w:rsid w:val="001F747A"/>
    <w:rsid w:val="001F7CE8"/>
    <w:rsid w:val="001F7E69"/>
    <w:rsid w:val="00200A11"/>
    <w:rsid w:val="00200A65"/>
    <w:rsid w:val="00200BAC"/>
    <w:rsid w:val="00200C1A"/>
    <w:rsid w:val="00200F6A"/>
    <w:rsid w:val="00200FC2"/>
    <w:rsid w:val="0020131D"/>
    <w:rsid w:val="002016F0"/>
    <w:rsid w:val="00201B0A"/>
    <w:rsid w:val="00202232"/>
    <w:rsid w:val="002023DD"/>
    <w:rsid w:val="0020256C"/>
    <w:rsid w:val="0020304A"/>
    <w:rsid w:val="002033A5"/>
    <w:rsid w:val="002036B8"/>
    <w:rsid w:val="00203B32"/>
    <w:rsid w:val="0020429D"/>
    <w:rsid w:val="00204493"/>
    <w:rsid w:val="00204586"/>
    <w:rsid w:val="0020462E"/>
    <w:rsid w:val="0020473A"/>
    <w:rsid w:val="00204EFF"/>
    <w:rsid w:val="00204F72"/>
    <w:rsid w:val="00204FC3"/>
    <w:rsid w:val="00205555"/>
    <w:rsid w:val="00205D1D"/>
    <w:rsid w:val="00205E7F"/>
    <w:rsid w:val="0020605D"/>
    <w:rsid w:val="002064B3"/>
    <w:rsid w:val="00206D1E"/>
    <w:rsid w:val="00206FC9"/>
    <w:rsid w:val="00206FCF"/>
    <w:rsid w:val="0020739E"/>
    <w:rsid w:val="00207B71"/>
    <w:rsid w:val="00207D36"/>
    <w:rsid w:val="00210831"/>
    <w:rsid w:val="00210965"/>
    <w:rsid w:val="0021103B"/>
    <w:rsid w:val="0021108C"/>
    <w:rsid w:val="00211CF4"/>
    <w:rsid w:val="00211F40"/>
    <w:rsid w:val="0021268E"/>
    <w:rsid w:val="00212785"/>
    <w:rsid w:val="00212BE6"/>
    <w:rsid w:val="00213A0E"/>
    <w:rsid w:val="00213C17"/>
    <w:rsid w:val="00214DE0"/>
    <w:rsid w:val="00214FE4"/>
    <w:rsid w:val="00215286"/>
    <w:rsid w:val="002154BB"/>
    <w:rsid w:val="002154E9"/>
    <w:rsid w:val="00215938"/>
    <w:rsid w:val="00215DFB"/>
    <w:rsid w:val="00215E49"/>
    <w:rsid w:val="00215FD7"/>
    <w:rsid w:val="002162BC"/>
    <w:rsid w:val="0021632F"/>
    <w:rsid w:val="00216551"/>
    <w:rsid w:val="00216E68"/>
    <w:rsid w:val="002173CD"/>
    <w:rsid w:val="00217A39"/>
    <w:rsid w:val="00217B1E"/>
    <w:rsid w:val="00217B7D"/>
    <w:rsid w:val="00217B87"/>
    <w:rsid w:val="00220F43"/>
    <w:rsid w:val="00221492"/>
    <w:rsid w:val="002219EE"/>
    <w:rsid w:val="002221B1"/>
    <w:rsid w:val="0022288F"/>
    <w:rsid w:val="00223085"/>
    <w:rsid w:val="0022337E"/>
    <w:rsid w:val="002235F1"/>
    <w:rsid w:val="002242FC"/>
    <w:rsid w:val="002243A9"/>
    <w:rsid w:val="0022497B"/>
    <w:rsid w:val="00224A30"/>
    <w:rsid w:val="00224E5C"/>
    <w:rsid w:val="00224F15"/>
    <w:rsid w:val="00225231"/>
    <w:rsid w:val="0022658E"/>
    <w:rsid w:val="00226AC2"/>
    <w:rsid w:val="00227139"/>
    <w:rsid w:val="002272B3"/>
    <w:rsid w:val="00227831"/>
    <w:rsid w:val="00227F23"/>
    <w:rsid w:val="002309C3"/>
    <w:rsid w:val="00230D2D"/>
    <w:rsid w:val="00231679"/>
    <w:rsid w:val="0023198C"/>
    <w:rsid w:val="00232001"/>
    <w:rsid w:val="00232674"/>
    <w:rsid w:val="00232A3A"/>
    <w:rsid w:val="00232D89"/>
    <w:rsid w:val="00232DFB"/>
    <w:rsid w:val="0023305E"/>
    <w:rsid w:val="002332F6"/>
    <w:rsid w:val="002334DC"/>
    <w:rsid w:val="00234278"/>
    <w:rsid w:val="002342EC"/>
    <w:rsid w:val="002345F9"/>
    <w:rsid w:val="00234A82"/>
    <w:rsid w:val="00235A6F"/>
    <w:rsid w:val="00235CE6"/>
    <w:rsid w:val="00235ED3"/>
    <w:rsid w:val="002367C1"/>
    <w:rsid w:val="00237858"/>
    <w:rsid w:val="00240047"/>
    <w:rsid w:val="002400C7"/>
    <w:rsid w:val="002400F6"/>
    <w:rsid w:val="0024012D"/>
    <w:rsid w:val="00240396"/>
    <w:rsid w:val="002405B0"/>
    <w:rsid w:val="00240C3C"/>
    <w:rsid w:val="002415E2"/>
    <w:rsid w:val="00241B40"/>
    <w:rsid w:val="00241D02"/>
    <w:rsid w:val="00241D3B"/>
    <w:rsid w:val="00241EBC"/>
    <w:rsid w:val="00242A1A"/>
    <w:rsid w:val="00242ABF"/>
    <w:rsid w:val="0024323F"/>
    <w:rsid w:val="002437E3"/>
    <w:rsid w:val="00243C96"/>
    <w:rsid w:val="00243D29"/>
    <w:rsid w:val="00243F49"/>
    <w:rsid w:val="00244996"/>
    <w:rsid w:val="00244EA1"/>
    <w:rsid w:val="002454A7"/>
    <w:rsid w:val="00245BFA"/>
    <w:rsid w:val="00245ED4"/>
    <w:rsid w:val="00246757"/>
    <w:rsid w:val="00246C6F"/>
    <w:rsid w:val="00246D83"/>
    <w:rsid w:val="00246E0E"/>
    <w:rsid w:val="00246E86"/>
    <w:rsid w:val="002474AD"/>
    <w:rsid w:val="00247CDC"/>
    <w:rsid w:val="00250B07"/>
    <w:rsid w:val="00250EC7"/>
    <w:rsid w:val="00250EF8"/>
    <w:rsid w:val="00250F27"/>
    <w:rsid w:val="00251A26"/>
    <w:rsid w:val="0025236F"/>
    <w:rsid w:val="00253493"/>
    <w:rsid w:val="00253501"/>
    <w:rsid w:val="002535F7"/>
    <w:rsid w:val="00253D40"/>
    <w:rsid w:val="002543DA"/>
    <w:rsid w:val="0025478A"/>
    <w:rsid w:val="002549A5"/>
    <w:rsid w:val="00254D4A"/>
    <w:rsid w:val="00254E64"/>
    <w:rsid w:val="0025501E"/>
    <w:rsid w:val="002557CC"/>
    <w:rsid w:val="002561C6"/>
    <w:rsid w:val="0025627F"/>
    <w:rsid w:val="002566B5"/>
    <w:rsid w:val="002569B5"/>
    <w:rsid w:val="002574B7"/>
    <w:rsid w:val="00257E73"/>
    <w:rsid w:val="00257F43"/>
    <w:rsid w:val="0026006E"/>
    <w:rsid w:val="00260090"/>
    <w:rsid w:val="0026020F"/>
    <w:rsid w:val="0026077A"/>
    <w:rsid w:val="002608A0"/>
    <w:rsid w:val="00260B52"/>
    <w:rsid w:val="00261497"/>
    <w:rsid w:val="002614BE"/>
    <w:rsid w:val="00261E77"/>
    <w:rsid w:val="00262535"/>
    <w:rsid w:val="00262536"/>
    <w:rsid w:val="002625E6"/>
    <w:rsid w:val="00263AF6"/>
    <w:rsid w:val="00263F3F"/>
    <w:rsid w:val="00264FBC"/>
    <w:rsid w:val="00265133"/>
    <w:rsid w:val="00265CDB"/>
    <w:rsid w:val="00266403"/>
    <w:rsid w:val="0026691D"/>
    <w:rsid w:val="00267200"/>
    <w:rsid w:val="00267580"/>
    <w:rsid w:val="00267692"/>
    <w:rsid w:val="0026783F"/>
    <w:rsid w:val="00267E05"/>
    <w:rsid w:val="00270283"/>
    <w:rsid w:val="00270FD2"/>
    <w:rsid w:val="002711E0"/>
    <w:rsid w:val="00271359"/>
    <w:rsid w:val="00271B04"/>
    <w:rsid w:val="00271D05"/>
    <w:rsid w:val="002720B5"/>
    <w:rsid w:val="00272551"/>
    <w:rsid w:val="002727AA"/>
    <w:rsid w:val="00272A74"/>
    <w:rsid w:val="00272D81"/>
    <w:rsid w:val="00272ED3"/>
    <w:rsid w:val="00273089"/>
    <w:rsid w:val="00273445"/>
    <w:rsid w:val="00273667"/>
    <w:rsid w:val="002739C0"/>
    <w:rsid w:val="002744ED"/>
    <w:rsid w:val="002746BD"/>
    <w:rsid w:val="00274B40"/>
    <w:rsid w:val="00274F13"/>
    <w:rsid w:val="002752EE"/>
    <w:rsid w:val="002753CF"/>
    <w:rsid w:val="002756E9"/>
    <w:rsid w:val="00275CE0"/>
    <w:rsid w:val="00275E0C"/>
    <w:rsid w:val="00275F63"/>
    <w:rsid w:val="00276012"/>
    <w:rsid w:val="00276C5F"/>
    <w:rsid w:val="0027727C"/>
    <w:rsid w:val="0027727F"/>
    <w:rsid w:val="0027736E"/>
    <w:rsid w:val="00277881"/>
    <w:rsid w:val="00277BF7"/>
    <w:rsid w:val="0028020A"/>
    <w:rsid w:val="0028040D"/>
    <w:rsid w:val="00280DB3"/>
    <w:rsid w:val="00280FA1"/>
    <w:rsid w:val="002812AF"/>
    <w:rsid w:val="00281448"/>
    <w:rsid w:val="0028178E"/>
    <w:rsid w:val="002818A8"/>
    <w:rsid w:val="0028199E"/>
    <w:rsid w:val="00282099"/>
    <w:rsid w:val="0028263A"/>
    <w:rsid w:val="00283037"/>
    <w:rsid w:val="00283080"/>
    <w:rsid w:val="002830E0"/>
    <w:rsid w:val="002833B2"/>
    <w:rsid w:val="00283CC9"/>
    <w:rsid w:val="00284191"/>
    <w:rsid w:val="0028473C"/>
    <w:rsid w:val="00284B22"/>
    <w:rsid w:val="00284B9E"/>
    <w:rsid w:val="00285298"/>
    <w:rsid w:val="00285BD0"/>
    <w:rsid w:val="002862A7"/>
    <w:rsid w:val="00286311"/>
    <w:rsid w:val="00286596"/>
    <w:rsid w:val="0028708E"/>
    <w:rsid w:val="00287119"/>
    <w:rsid w:val="002905D6"/>
    <w:rsid w:val="002909DF"/>
    <w:rsid w:val="00290AAD"/>
    <w:rsid w:val="002916A7"/>
    <w:rsid w:val="002918F7"/>
    <w:rsid w:val="00291CBA"/>
    <w:rsid w:val="00291D78"/>
    <w:rsid w:val="00292A96"/>
    <w:rsid w:val="00292BC6"/>
    <w:rsid w:val="00292D98"/>
    <w:rsid w:val="0029378C"/>
    <w:rsid w:val="00293805"/>
    <w:rsid w:val="00293A27"/>
    <w:rsid w:val="00293C76"/>
    <w:rsid w:val="00294022"/>
    <w:rsid w:val="002946FD"/>
    <w:rsid w:val="002947BF"/>
    <w:rsid w:val="00294D87"/>
    <w:rsid w:val="002951D4"/>
    <w:rsid w:val="002952B4"/>
    <w:rsid w:val="00295515"/>
    <w:rsid w:val="00295E24"/>
    <w:rsid w:val="00295F55"/>
    <w:rsid w:val="00296065"/>
    <w:rsid w:val="002960D1"/>
    <w:rsid w:val="002965BA"/>
    <w:rsid w:val="00296960"/>
    <w:rsid w:val="00296DC4"/>
    <w:rsid w:val="002970CC"/>
    <w:rsid w:val="0029761C"/>
    <w:rsid w:val="00297774"/>
    <w:rsid w:val="0029795F"/>
    <w:rsid w:val="002A00E8"/>
    <w:rsid w:val="002A0497"/>
    <w:rsid w:val="002A06BF"/>
    <w:rsid w:val="002A06CF"/>
    <w:rsid w:val="002A0E50"/>
    <w:rsid w:val="002A0F21"/>
    <w:rsid w:val="002A12FC"/>
    <w:rsid w:val="002A1319"/>
    <w:rsid w:val="002A183D"/>
    <w:rsid w:val="002A1928"/>
    <w:rsid w:val="002A1E4A"/>
    <w:rsid w:val="002A27E6"/>
    <w:rsid w:val="002A2934"/>
    <w:rsid w:val="002A2A5B"/>
    <w:rsid w:val="002A2B37"/>
    <w:rsid w:val="002A2BAB"/>
    <w:rsid w:val="002A2D0E"/>
    <w:rsid w:val="002A2E8D"/>
    <w:rsid w:val="002A30DE"/>
    <w:rsid w:val="002A333E"/>
    <w:rsid w:val="002A3B45"/>
    <w:rsid w:val="002A3DB9"/>
    <w:rsid w:val="002A3FE8"/>
    <w:rsid w:val="002A424B"/>
    <w:rsid w:val="002A4404"/>
    <w:rsid w:val="002A44D7"/>
    <w:rsid w:val="002A4DFB"/>
    <w:rsid w:val="002A5010"/>
    <w:rsid w:val="002A5316"/>
    <w:rsid w:val="002A60E0"/>
    <w:rsid w:val="002A6237"/>
    <w:rsid w:val="002A6B87"/>
    <w:rsid w:val="002A6C0E"/>
    <w:rsid w:val="002A726B"/>
    <w:rsid w:val="002A7501"/>
    <w:rsid w:val="002A759E"/>
    <w:rsid w:val="002A7DE9"/>
    <w:rsid w:val="002A7EBB"/>
    <w:rsid w:val="002B031E"/>
    <w:rsid w:val="002B0754"/>
    <w:rsid w:val="002B07CA"/>
    <w:rsid w:val="002B0821"/>
    <w:rsid w:val="002B0827"/>
    <w:rsid w:val="002B0BD6"/>
    <w:rsid w:val="002B0F93"/>
    <w:rsid w:val="002B1098"/>
    <w:rsid w:val="002B1D28"/>
    <w:rsid w:val="002B1D4D"/>
    <w:rsid w:val="002B1D89"/>
    <w:rsid w:val="002B1DBF"/>
    <w:rsid w:val="002B2212"/>
    <w:rsid w:val="002B2301"/>
    <w:rsid w:val="002B239D"/>
    <w:rsid w:val="002B2A76"/>
    <w:rsid w:val="002B2A83"/>
    <w:rsid w:val="002B2C18"/>
    <w:rsid w:val="002B30B2"/>
    <w:rsid w:val="002B30C8"/>
    <w:rsid w:val="002B313A"/>
    <w:rsid w:val="002B3223"/>
    <w:rsid w:val="002B32CE"/>
    <w:rsid w:val="002B34F6"/>
    <w:rsid w:val="002B37D7"/>
    <w:rsid w:val="002B3921"/>
    <w:rsid w:val="002B45C9"/>
    <w:rsid w:val="002B4724"/>
    <w:rsid w:val="002B4E84"/>
    <w:rsid w:val="002B5261"/>
    <w:rsid w:val="002B5E4A"/>
    <w:rsid w:val="002B6128"/>
    <w:rsid w:val="002B7362"/>
    <w:rsid w:val="002B754B"/>
    <w:rsid w:val="002B7A09"/>
    <w:rsid w:val="002B7AD9"/>
    <w:rsid w:val="002C0151"/>
    <w:rsid w:val="002C045E"/>
    <w:rsid w:val="002C04D7"/>
    <w:rsid w:val="002C0DA9"/>
    <w:rsid w:val="002C15F0"/>
    <w:rsid w:val="002C167E"/>
    <w:rsid w:val="002C2019"/>
    <w:rsid w:val="002C2288"/>
    <w:rsid w:val="002C24BF"/>
    <w:rsid w:val="002C25B1"/>
    <w:rsid w:val="002C287A"/>
    <w:rsid w:val="002C3046"/>
    <w:rsid w:val="002C3C47"/>
    <w:rsid w:val="002C43FF"/>
    <w:rsid w:val="002C4B46"/>
    <w:rsid w:val="002C4C6F"/>
    <w:rsid w:val="002C4FD9"/>
    <w:rsid w:val="002C52A3"/>
    <w:rsid w:val="002C554E"/>
    <w:rsid w:val="002C5C96"/>
    <w:rsid w:val="002C5CAB"/>
    <w:rsid w:val="002C6296"/>
    <w:rsid w:val="002C64CF"/>
    <w:rsid w:val="002C65EF"/>
    <w:rsid w:val="002C665C"/>
    <w:rsid w:val="002C694C"/>
    <w:rsid w:val="002C6AF6"/>
    <w:rsid w:val="002D0724"/>
    <w:rsid w:val="002D083E"/>
    <w:rsid w:val="002D08F3"/>
    <w:rsid w:val="002D096B"/>
    <w:rsid w:val="002D0C71"/>
    <w:rsid w:val="002D0D75"/>
    <w:rsid w:val="002D12F3"/>
    <w:rsid w:val="002D1BBB"/>
    <w:rsid w:val="002D1D0E"/>
    <w:rsid w:val="002D20FF"/>
    <w:rsid w:val="002D2172"/>
    <w:rsid w:val="002D27B5"/>
    <w:rsid w:val="002D28F9"/>
    <w:rsid w:val="002D2E63"/>
    <w:rsid w:val="002D3043"/>
    <w:rsid w:val="002D32AF"/>
    <w:rsid w:val="002D338C"/>
    <w:rsid w:val="002D33A1"/>
    <w:rsid w:val="002D33F0"/>
    <w:rsid w:val="002D392A"/>
    <w:rsid w:val="002D3AF5"/>
    <w:rsid w:val="002D3C1D"/>
    <w:rsid w:val="002D3FDA"/>
    <w:rsid w:val="002D43D8"/>
    <w:rsid w:val="002D4594"/>
    <w:rsid w:val="002D49D2"/>
    <w:rsid w:val="002D4C84"/>
    <w:rsid w:val="002D52E3"/>
    <w:rsid w:val="002D569B"/>
    <w:rsid w:val="002D59BC"/>
    <w:rsid w:val="002D62C8"/>
    <w:rsid w:val="002D6D08"/>
    <w:rsid w:val="002D7904"/>
    <w:rsid w:val="002E02E4"/>
    <w:rsid w:val="002E05A8"/>
    <w:rsid w:val="002E0AC7"/>
    <w:rsid w:val="002E1012"/>
    <w:rsid w:val="002E1602"/>
    <w:rsid w:val="002E161C"/>
    <w:rsid w:val="002E1939"/>
    <w:rsid w:val="002E1C78"/>
    <w:rsid w:val="002E1FA1"/>
    <w:rsid w:val="002E2151"/>
    <w:rsid w:val="002E23D2"/>
    <w:rsid w:val="002E24B0"/>
    <w:rsid w:val="002E2D93"/>
    <w:rsid w:val="002E2E88"/>
    <w:rsid w:val="002E3A6B"/>
    <w:rsid w:val="002E4152"/>
    <w:rsid w:val="002E416A"/>
    <w:rsid w:val="002E4527"/>
    <w:rsid w:val="002E4688"/>
    <w:rsid w:val="002E480A"/>
    <w:rsid w:val="002E4A13"/>
    <w:rsid w:val="002E4FF8"/>
    <w:rsid w:val="002E528A"/>
    <w:rsid w:val="002E5500"/>
    <w:rsid w:val="002E5645"/>
    <w:rsid w:val="002E64E6"/>
    <w:rsid w:val="002E67EF"/>
    <w:rsid w:val="002E6A72"/>
    <w:rsid w:val="002E6B51"/>
    <w:rsid w:val="002E6DA8"/>
    <w:rsid w:val="002E6DF4"/>
    <w:rsid w:val="002E730C"/>
    <w:rsid w:val="002E7B8B"/>
    <w:rsid w:val="002F074E"/>
    <w:rsid w:val="002F0E61"/>
    <w:rsid w:val="002F1546"/>
    <w:rsid w:val="002F167D"/>
    <w:rsid w:val="002F174D"/>
    <w:rsid w:val="002F1C65"/>
    <w:rsid w:val="002F1DEC"/>
    <w:rsid w:val="002F20EB"/>
    <w:rsid w:val="002F22A8"/>
    <w:rsid w:val="002F342A"/>
    <w:rsid w:val="002F3626"/>
    <w:rsid w:val="002F39D0"/>
    <w:rsid w:val="002F40BE"/>
    <w:rsid w:val="002F43DE"/>
    <w:rsid w:val="002F4453"/>
    <w:rsid w:val="002F4737"/>
    <w:rsid w:val="002F4E47"/>
    <w:rsid w:val="002F5544"/>
    <w:rsid w:val="002F5916"/>
    <w:rsid w:val="002F5998"/>
    <w:rsid w:val="002F59E5"/>
    <w:rsid w:val="002F5DE7"/>
    <w:rsid w:val="002F6510"/>
    <w:rsid w:val="002F65B0"/>
    <w:rsid w:val="002F6A87"/>
    <w:rsid w:val="002F7142"/>
    <w:rsid w:val="002F74A8"/>
    <w:rsid w:val="002F7EF9"/>
    <w:rsid w:val="003000D9"/>
    <w:rsid w:val="003001D0"/>
    <w:rsid w:val="00300939"/>
    <w:rsid w:val="00300D80"/>
    <w:rsid w:val="0030108C"/>
    <w:rsid w:val="00301165"/>
    <w:rsid w:val="00301CE8"/>
    <w:rsid w:val="00301CEB"/>
    <w:rsid w:val="00302B05"/>
    <w:rsid w:val="00302C7C"/>
    <w:rsid w:val="003031AC"/>
    <w:rsid w:val="00303787"/>
    <w:rsid w:val="00303977"/>
    <w:rsid w:val="00303CB5"/>
    <w:rsid w:val="003040FB"/>
    <w:rsid w:val="0030452E"/>
    <w:rsid w:val="00304603"/>
    <w:rsid w:val="00304833"/>
    <w:rsid w:val="00304BF0"/>
    <w:rsid w:val="003050E5"/>
    <w:rsid w:val="00305231"/>
    <w:rsid w:val="00305993"/>
    <w:rsid w:val="00305AC4"/>
    <w:rsid w:val="0030602F"/>
    <w:rsid w:val="003065E6"/>
    <w:rsid w:val="00306771"/>
    <w:rsid w:val="00306782"/>
    <w:rsid w:val="0030684C"/>
    <w:rsid w:val="00306936"/>
    <w:rsid w:val="00306B87"/>
    <w:rsid w:val="00306C4F"/>
    <w:rsid w:val="00307C38"/>
    <w:rsid w:val="0031000A"/>
    <w:rsid w:val="00310A0C"/>
    <w:rsid w:val="00310A6B"/>
    <w:rsid w:val="00310FA9"/>
    <w:rsid w:val="0031216A"/>
    <w:rsid w:val="00312282"/>
    <w:rsid w:val="0031265F"/>
    <w:rsid w:val="003126F9"/>
    <w:rsid w:val="00312942"/>
    <w:rsid w:val="00312A2A"/>
    <w:rsid w:val="00312CCD"/>
    <w:rsid w:val="003138E7"/>
    <w:rsid w:val="003139C9"/>
    <w:rsid w:val="00313A30"/>
    <w:rsid w:val="00313ABF"/>
    <w:rsid w:val="00313BB6"/>
    <w:rsid w:val="00314067"/>
    <w:rsid w:val="0031436E"/>
    <w:rsid w:val="00314928"/>
    <w:rsid w:val="00314B83"/>
    <w:rsid w:val="0031503D"/>
    <w:rsid w:val="00315DCF"/>
    <w:rsid w:val="00315F5B"/>
    <w:rsid w:val="00315FF1"/>
    <w:rsid w:val="0031618E"/>
    <w:rsid w:val="003163B6"/>
    <w:rsid w:val="0031680B"/>
    <w:rsid w:val="00316992"/>
    <w:rsid w:val="00316D70"/>
    <w:rsid w:val="00316F8B"/>
    <w:rsid w:val="00317B26"/>
    <w:rsid w:val="00317F73"/>
    <w:rsid w:val="00320013"/>
    <w:rsid w:val="00320065"/>
    <w:rsid w:val="0032079A"/>
    <w:rsid w:val="0032099E"/>
    <w:rsid w:val="00320F8E"/>
    <w:rsid w:val="00321310"/>
    <w:rsid w:val="003213F5"/>
    <w:rsid w:val="003222BC"/>
    <w:rsid w:val="00322321"/>
    <w:rsid w:val="00322720"/>
    <w:rsid w:val="00322908"/>
    <w:rsid w:val="003235BF"/>
    <w:rsid w:val="003239A0"/>
    <w:rsid w:val="00323CA5"/>
    <w:rsid w:val="00323F12"/>
    <w:rsid w:val="00323F3B"/>
    <w:rsid w:val="003246DB"/>
    <w:rsid w:val="00324745"/>
    <w:rsid w:val="00325625"/>
    <w:rsid w:val="00325802"/>
    <w:rsid w:val="00325842"/>
    <w:rsid w:val="003267C2"/>
    <w:rsid w:val="0032685A"/>
    <w:rsid w:val="00327410"/>
    <w:rsid w:val="003274D2"/>
    <w:rsid w:val="00327895"/>
    <w:rsid w:val="003278D0"/>
    <w:rsid w:val="00327A90"/>
    <w:rsid w:val="00330D66"/>
    <w:rsid w:val="00330DD8"/>
    <w:rsid w:val="00331093"/>
    <w:rsid w:val="0033187E"/>
    <w:rsid w:val="00331C19"/>
    <w:rsid w:val="00331E88"/>
    <w:rsid w:val="0033216D"/>
    <w:rsid w:val="003321D1"/>
    <w:rsid w:val="00332374"/>
    <w:rsid w:val="00332437"/>
    <w:rsid w:val="003327A4"/>
    <w:rsid w:val="00332B11"/>
    <w:rsid w:val="00332D55"/>
    <w:rsid w:val="003331E4"/>
    <w:rsid w:val="003341A8"/>
    <w:rsid w:val="003343F8"/>
    <w:rsid w:val="00334475"/>
    <w:rsid w:val="003344D6"/>
    <w:rsid w:val="0033452C"/>
    <w:rsid w:val="0033453D"/>
    <w:rsid w:val="00334AFA"/>
    <w:rsid w:val="003351D9"/>
    <w:rsid w:val="00336047"/>
    <w:rsid w:val="003361CC"/>
    <w:rsid w:val="00336681"/>
    <w:rsid w:val="00336777"/>
    <w:rsid w:val="00336DEF"/>
    <w:rsid w:val="00336FB2"/>
    <w:rsid w:val="003372D5"/>
    <w:rsid w:val="003379DA"/>
    <w:rsid w:val="00337A76"/>
    <w:rsid w:val="00337E49"/>
    <w:rsid w:val="00337F5A"/>
    <w:rsid w:val="0034071B"/>
    <w:rsid w:val="00340C31"/>
    <w:rsid w:val="00340C41"/>
    <w:rsid w:val="003416AA"/>
    <w:rsid w:val="003417C5"/>
    <w:rsid w:val="00342499"/>
    <w:rsid w:val="003427F1"/>
    <w:rsid w:val="00342A3D"/>
    <w:rsid w:val="00342E0B"/>
    <w:rsid w:val="00343A56"/>
    <w:rsid w:val="00344DAF"/>
    <w:rsid w:val="00344E90"/>
    <w:rsid w:val="00345411"/>
    <w:rsid w:val="00345819"/>
    <w:rsid w:val="00345CBA"/>
    <w:rsid w:val="003472EE"/>
    <w:rsid w:val="003473E2"/>
    <w:rsid w:val="00347457"/>
    <w:rsid w:val="0034752C"/>
    <w:rsid w:val="0034764F"/>
    <w:rsid w:val="00347E62"/>
    <w:rsid w:val="00350829"/>
    <w:rsid w:val="00350C3C"/>
    <w:rsid w:val="00350ED8"/>
    <w:rsid w:val="00350EF3"/>
    <w:rsid w:val="00351050"/>
    <w:rsid w:val="003510AE"/>
    <w:rsid w:val="0035186C"/>
    <w:rsid w:val="00351B41"/>
    <w:rsid w:val="00352A6A"/>
    <w:rsid w:val="00352E02"/>
    <w:rsid w:val="00352EE3"/>
    <w:rsid w:val="0035324C"/>
    <w:rsid w:val="0035336A"/>
    <w:rsid w:val="00353483"/>
    <w:rsid w:val="00353569"/>
    <w:rsid w:val="00353BA1"/>
    <w:rsid w:val="00353D95"/>
    <w:rsid w:val="00353EEA"/>
    <w:rsid w:val="00353FD1"/>
    <w:rsid w:val="0035425A"/>
    <w:rsid w:val="003545A3"/>
    <w:rsid w:val="003547DD"/>
    <w:rsid w:val="00354A4B"/>
    <w:rsid w:val="00355003"/>
    <w:rsid w:val="0035517F"/>
    <w:rsid w:val="003553A3"/>
    <w:rsid w:val="003556B8"/>
    <w:rsid w:val="003559A3"/>
    <w:rsid w:val="0035605F"/>
    <w:rsid w:val="0035630A"/>
    <w:rsid w:val="00356AC5"/>
    <w:rsid w:val="00356DDD"/>
    <w:rsid w:val="00356E24"/>
    <w:rsid w:val="003571D9"/>
    <w:rsid w:val="00357618"/>
    <w:rsid w:val="00357788"/>
    <w:rsid w:val="00357B29"/>
    <w:rsid w:val="003602CF"/>
    <w:rsid w:val="00360499"/>
    <w:rsid w:val="003607FD"/>
    <w:rsid w:val="00361538"/>
    <w:rsid w:val="0036168E"/>
    <w:rsid w:val="003616A6"/>
    <w:rsid w:val="0036178A"/>
    <w:rsid w:val="00362587"/>
    <w:rsid w:val="0036273A"/>
    <w:rsid w:val="003629FA"/>
    <w:rsid w:val="00363012"/>
    <w:rsid w:val="003631E5"/>
    <w:rsid w:val="0036328B"/>
    <w:rsid w:val="003634C9"/>
    <w:rsid w:val="00363508"/>
    <w:rsid w:val="0036392C"/>
    <w:rsid w:val="00363A2A"/>
    <w:rsid w:val="00363A77"/>
    <w:rsid w:val="00364593"/>
    <w:rsid w:val="003646CB"/>
    <w:rsid w:val="00364D98"/>
    <w:rsid w:val="00364F76"/>
    <w:rsid w:val="00364F93"/>
    <w:rsid w:val="003651A3"/>
    <w:rsid w:val="003652DA"/>
    <w:rsid w:val="003660F7"/>
    <w:rsid w:val="00366347"/>
    <w:rsid w:val="003663A8"/>
    <w:rsid w:val="00366940"/>
    <w:rsid w:val="00366AE6"/>
    <w:rsid w:val="0036714F"/>
    <w:rsid w:val="00367587"/>
    <w:rsid w:val="00367799"/>
    <w:rsid w:val="00370284"/>
    <w:rsid w:val="00370C0C"/>
    <w:rsid w:val="00371924"/>
    <w:rsid w:val="00372212"/>
    <w:rsid w:val="00372FD2"/>
    <w:rsid w:val="003733F8"/>
    <w:rsid w:val="003737B8"/>
    <w:rsid w:val="00373BA8"/>
    <w:rsid w:val="00373D97"/>
    <w:rsid w:val="00374265"/>
    <w:rsid w:val="0037445E"/>
    <w:rsid w:val="00374520"/>
    <w:rsid w:val="003745F7"/>
    <w:rsid w:val="0037479E"/>
    <w:rsid w:val="00375462"/>
    <w:rsid w:val="00375B07"/>
    <w:rsid w:val="00375F69"/>
    <w:rsid w:val="00375FC5"/>
    <w:rsid w:val="00376785"/>
    <w:rsid w:val="0037699D"/>
    <w:rsid w:val="00377884"/>
    <w:rsid w:val="00377995"/>
    <w:rsid w:val="00377AFB"/>
    <w:rsid w:val="00377EDC"/>
    <w:rsid w:val="0038005E"/>
    <w:rsid w:val="00380290"/>
    <w:rsid w:val="00380308"/>
    <w:rsid w:val="0038073E"/>
    <w:rsid w:val="00381108"/>
    <w:rsid w:val="00381362"/>
    <w:rsid w:val="003816D6"/>
    <w:rsid w:val="00382241"/>
    <w:rsid w:val="0038265B"/>
    <w:rsid w:val="003830C4"/>
    <w:rsid w:val="00383396"/>
    <w:rsid w:val="00383DEB"/>
    <w:rsid w:val="0038423E"/>
    <w:rsid w:val="003842A2"/>
    <w:rsid w:val="00384E0D"/>
    <w:rsid w:val="00385E51"/>
    <w:rsid w:val="0038651A"/>
    <w:rsid w:val="00386A4A"/>
    <w:rsid w:val="00386E73"/>
    <w:rsid w:val="00390285"/>
    <w:rsid w:val="003905B7"/>
    <w:rsid w:val="003916A6"/>
    <w:rsid w:val="0039174E"/>
    <w:rsid w:val="00391782"/>
    <w:rsid w:val="00391B5C"/>
    <w:rsid w:val="00391C1F"/>
    <w:rsid w:val="00391DB5"/>
    <w:rsid w:val="00391DBB"/>
    <w:rsid w:val="003920A7"/>
    <w:rsid w:val="003929DF"/>
    <w:rsid w:val="00392A2C"/>
    <w:rsid w:val="00392D1B"/>
    <w:rsid w:val="00392F91"/>
    <w:rsid w:val="003931C0"/>
    <w:rsid w:val="00393CB3"/>
    <w:rsid w:val="00393E0E"/>
    <w:rsid w:val="00394384"/>
    <w:rsid w:val="00395DFA"/>
    <w:rsid w:val="003970B8"/>
    <w:rsid w:val="0039735D"/>
    <w:rsid w:val="003974D0"/>
    <w:rsid w:val="00397A10"/>
    <w:rsid w:val="003A02CA"/>
    <w:rsid w:val="003A06B8"/>
    <w:rsid w:val="003A0BC5"/>
    <w:rsid w:val="003A0D52"/>
    <w:rsid w:val="003A0D65"/>
    <w:rsid w:val="003A0EB2"/>
    <w:rsid w:val="003A1931"/>
    <w:rsid w:val="003A1FFE"/>
    <w:rsid w:val="003A2D1D"/>
    <w:rsid w:val="003A32B7"/>
    <w:rsid w:val="003A35DB"/>
    <w:rsid w:val="003A3781"/>
    <w:rsid w:val="003A3D3D"/>
    <w:rsid w:val="003A3DE0"/>
    <w:rsid w:val="003A4B8D"/>
    <w:rsid w:val="003A4CF2"/>
    <w:rsid w:val="003A50E4"/>
    <w:rsid w:val="003A53D3"/>
    <w:rsid w:val="003A5805"/>
    <w:rsid w:val="003A5CAF"/>
    <w:rsid w:val="003A732B"/>
    <w:rsid w:val="003A76EC"/>
    <w:rsid w:val="003A78D6"/>
    <w:rsid w:val="003A7D33"/>
    <w:rsid w:val="003A7F8F"/>
    <w:rsid w:val="003B02B7"/>
    <w:rsid w:val="003B0328"/>
    <w:rsid w:val="003B0466"/>
    <w:rsid w:val="003B073D"/>
    <w:rsid w:val="003B088A"/>
    <w:rsid w:val="003B09A5"/>
    <w:rsid w:val="003B0C38"/>
    <w:rsid w:val="003B10CB"/>
    <w:rsid w:val="003B1D08"/>
    <w:rsid w:val="003B22E7"/>
    <w:rsid w:val="003B29DE"/>
    <w:rsid w:val="003B2B01"/>
    <w:rsid w:val="003B2F8A"/>
    <w:rsid w:val="003B31EE"/>
    <w:rsid w:val="003B35C4"/>
    <w:rsid w:val="003B3A01"/>
    <w:rsid w:val="003B41B2"/>
    <w:rsid w:val="003B4794"/>
    <w:rsid w:val="003B4AE1"/>
    <w:rsid w:val="003B524D"/>
    <w:rsid w:val="003B5688"/>
    <w:rsid w:val="003B5AA7"/>
    <w:rsid w:val="003B5BE1"/>
    <w:rsid w:val="003B5C61"/>
    <w:rsid w:val="003B62E6"/>
    <w:rsid w:val="003B79DF"/>
    <w:rsid w:val="003C0121"/>
    <w:rsid w:val="003C02B2"/>
    <w:rsid w:val="003C04C9"/>
    <w:rsid w:val="003C05EF"/>
    <w:rsid w:val="003C0CF8"/>
    <w:rsid w:val="003C0E0B"/>
    <w:rsid w:val="003C0F24"/>
    <w:rsid w:val="003C1556"/>
    <w:rsid w:val="003C16F6"/>
    <w:rsid w:val="003C1CCC"/>
    <w:rsid w:val="003C2CC1"/>
    <w:rsid w:val="003C2CD7"/>
    <w:rsid w:val="003C33C5"/>
    <w:rsid w:val="003C3554"/>
    <w:rsid w:val="003C4517"/>
    <w:rsid w:val="003C4D7B"/>
    <w:rsid w:val="003C4D8F"/>
    <w:rsid w:val="003C4DBF"/>
    <w:rsid w:val="003C5206"/>
    <w:rsid w:val="003C52B8"/>
    <w:rsid w:val="003C60D1"/>
    <w:rsid w:val="003C6BB4"/>
    <w:rsid w:val="003C6C51"/>
    <w:rsid w:val="003C6F25"/>
    <w:rsid w:val="003C7049"/>
    <w:rsid w:val="003C70C2"/>
    <w:rsid w:val="003C7122"/>
    <w:rsid w:val="003C730D"/>
    <w:rsid w:val="003C735D"/>
    <w:rsid w:val="003C7B54"/>
    <w:rsid w:val="003D05A9"/>
    <w:rsid w:val="003D076C"/>
    <w:rsid w:val="003D0889"/>
    <w:rsid w:val="003D1040"/>
    <w:rsid w:val="003D105E"/>
    <w:rsid w:val="003D10EF"/>
    <w:rsid w:val="003D1D47"/>
    <w:rsid w:val="003D1EC3"/>
    <w:rsid w:val="003D1F28"/>
    <w:rsid w:val="003D21E1"/>
    <w:rsid w:val="003D2A90"/>
    <w:rsid w:val="003D2AC2"/>
    <w:rsid w:val="003D32A0"/>
    <w:rsid w:val="003D3ADC"/>
    <w:rsid w:val="003D3B06"/>
    <w:rsid w:val="003D3E43"/>
    <w:rsid w:val="003D4D11"/>
    <w:rsid w:val="003D531B"/>
    <w:rsid w:val="003D5347"/>
    <w:rsid w:val="003D5B04"/>
    <w:rsid w:val="003D63D9"/>
    <w:rsid w:val="003D6697"/>
    <w:rsid w:val="003D6A62"/>
    <w:rsid w:val="003D6C46"/>
    <w:rsid w:val="003D6C76"/>
    <w:rsid w:val="003D70EE"/>
    <w:rsid w:val="003D72BC"/>
    <w:rsid w:val="003D79C7"/>
    <w:rsid w:val="003E021D"/>
    <w:rsid w:val="003E026F"/>
    <w:rsid w:val="003E03BB"/>
    <w:rsid w:val="003E10A1"/>
    <w:rsid w:val="003E14F8"/>
    <w:rsid w:val="003E154D"/>
    <w:rsid w:val="003E23AA"/>
    <w:rsid w:val="003E242E"/>
    <w:rsid w:val="003E2630"/>
    <w:rsid w:val="003E39B1"/>
    <w:rsid w:val="003E3ED6"/>
    <w:rsid w:val="003E4081"/>
    <w:rsid w:val="003E41F4"/>
    <w:rsid w:val="003E4210"/>
    <w:rsid w:val="003E4565"/>
    <w:rsid w:val="003E4BFF"/>
    <w:rsid w:val="003E5304"/>
    <w:rsid w:val="003E562B"/>
    <w:rsid w:val="003E5A98"/>
    <w:rsid w:val="003E6277"/>
    <w:rsid w:val="003E6CE1"/>
    <w:rsid w:val="003E72B0"/>
    <w:rsid w:val="003E762A"/>
    <w:rsid w:val="003E77A0"/>
    <w:rsid w:val="003F0079"/>
    <w:rsid w:val="003F0158"/>
    <w:rsid w:val="003F0338"/>
    <w:rsid w:val="003F1743"/>
    <w:rsid w:val="003F207C"/>
    <w:rsid w:val="003F2095"/>
    <w:rsid w:val="003F2FF3"/>
    <w:rsid w:val="003F30A1"/>
    <w:rsid w:val="003F34C3"/>
    <w:rsid w:val="003F361A"/>
    <w:rsid w:val="003F3A7A"/>
    <w:rsid w:val="003F3CFB"/>
    <w:rsid w:val="003F40F7"/>
    <w:rsid w:val="003F4268"/>
    <w:rsid w:val="003F42BD"/>
    <w:rsid w:val="003F4571"/>
    <w:rsid w:val="003F4C97"/>
    <w:rsid w:val="003F5032"/>
    <w:rsid w:val="003F50F0"/>
    <w:rsid w:val="003F540C"/>
    <w:rsid w:val="003F5ED3"/>
    <w:rsid w:val="003F61F9"/>
    <w:rsid w:val="003F640F"/>
    <w:rsid w:val="003F690C"/>
    <w:rsid w:val="003F6F54"/>
    <w:rsid w:val="003F6FBD"/>
    <w:rsid w:val="003F7250"/>
    <w:rsid w:val="003F737E"/>
    <w:rsid w:val="003F7560"/>
    <w:rsid w:val="003F7724"/>
    <w:rsid w:val="003F7836"/>
    <w:rsid w:val="003F7F4D"/>
    <w:rsid w:val="004001D9"/>
    <w:rsid w:val="00400204"/>
    <w:rsid w:val="004008A2"/>
    <w:rsid w:val="004008E1"/>
    <w:rsid w:val="00400975"/>
    <w:rsid w:val="00400A47"/>
    <w:rsid w:val="00400AA2"/>
    <w:rsid w:val="00400ADE"/>
    <w:rsid w:val="0040104F"/>
    <w:rsid w:val="004019DF"/>
    <w:rsid w:val="004019E8"/>
    <w:rsid w:val="00402795"/>
    <w:rsid w:val="00403238"/>
    <w:rsid w:val="004032F6"/>
    <w:rsid w:val="004037F7"/>
    <w:rsid w:val="00404C84"/>
    <w:rsid w:val="004051DD"/>
    <w:rsid w:val="0040552B"/>
    <w:rsid w:val="00405A94"/>
    <w:rsid w:val="00405BA3"/>
    <w:rsid w:val="004062BB"/>
    <w:rsid w:val="004068C2"/>
    <w:rsid w:val="00406DB1"/>
    <w:rsid w:val="00406FE8"/>
    <w:rsid w:val="004079EB"/>
    <w:rsid w:val="00407A35"/>
    <w:rsid w:val="00407ED6"/>
    <w:rsid w:val="0041007E"/>
    <w:rsid w:val="0041050C"/>
    <w:rsid w:val="004105D3"/>
    <w:rsid w:val="004109FB"/>
    <w:rsid w:val="0041152B"/>
    <w:rsid w:val="00411BC0"/>
    <w:rsid w:val="00411EE7"/>
    <w:rsid w:val="00412691"/>
    <w:rsid w:val="0041355D"/>
    <w:rsid w:val="00413937"/>
    <w:rsid w:val="00413979"/>
    <w:rsid w:val="00414D55"/>
    <w:rsid w:val="00415E7D"/>
    <w:rsid w:val="00416245"/>
    <w:rsid w:val="004169ED"/>
    <w:rsid w:val="004171A8"/>
    <w:rsid w:val="004173BB"/>
    <w:rsid w:val="00417671"/>
    <w:rsid w:val="00417BCB"/>
    <w:rsid w:val="00417C56"/>
    <w:rsid w:val="00417FE0"/>
    <w:rsid w:val="004200F9"/>
    <w:rsid w:val="00420CA5"/>
    <w:rsid w:val="00420E27"/>
    <w:rsid w:val="00420EE2"/>
    <w:rsid w:val="004215C0"/>
    <w:rsid w:val="004222D0"/>
    <w:rsid w:val="00423588"/>
    <w:rsid w:val="00423823"/>
    <w:rsid w:val="00423A1C"/>
    <w:rsid w:val="00423A33"/>
    <w:rsid w:val="00424290"/>
    <w:rsid w:val="004242CE"/>
    <w:rsid w:val="00424B0E"/>
    <w:rsid w:val="00425126"/>
    <w:rsid w:val="00426213"/>
    <w:rsid w:val="004264DC"/>
    <w:rsid w:val="004265D5"/>
    <w:rsid w:val="0042671D"/>
    <w:rsid w:val="00427264"/>
    <w:rsid w:val="00427503"/>
    <w:rsid w:val="00427AEF"/>
    <w:rsid w:val="00427B30"/>
    <w:rsid w:val="00427E84"/>
    <w:rsid w:val="00427F62"/>
    <w:rsid w:val="00427FF8"/>
    <w:rsid w:val="00430212"/>
    <w:rsid w:val="004306C1"/>
    <w:rsid w:val="004308B1"/>
    <w:rsid w:val="004309FD"/>
    <w:rsid w:val="00430AFC"/>
    <w:rsid w:val="00430CBD"/>
    <w:rsid w:val="00430D43"/>
    <w:rsid w:val="0043125E"/>
    <w:rsid w:val="00432009"/>
    <w:rsid w:val="004325C0"/>
    <w:rsid w:val="0043263C"/>
    <w:rsid w:val="00432733"/>
    <w:rsid w:val="00432912"/>
    <w:rsid w:val="00432A42"/>
    <w:rsid w:val="00432BB1"/>
    <w:rsid w:val="00432BD5"/>
    <w:rsid w:val="0043368D"/>
    <w:rsid w:val="00433E80"/>
    <w:rsid w:val="004353F2"/>
    <w:rsid w:val="00435458"/>
    <w:rsid w:val="00435A31"/>
    <w:rsid w:val="00435F65"/>
    <w:rsid w:val="00436E27"/>
    <w:rsid w:val="00437207"/>
    <w:rsid w:val="00437272"/>
    <w:rsid w:val="004378E3"/>
    <w:rsid w:val="00437A57"/>
    <w:rsid w:val="00437A70"/>
    <w:rsid w:val="00437D32"/>
    <w:rsid w:val="00437E35"/>
    <w:rsid w:val="00437E80"/>
    <w:rsid w:val="00440F2E"/>
    <w:rsid w:val="004410AE"/>
    <w:rsid w:val="004424CF"/>
    <w:rsid w:val="00442CBA"/>
    <w:rsid w:val="00442DD7"/>
    <w:rsid w:val="00443000"/>
    <w:rsid w:val="004438C0"/>
    <w:rsid w:val="00443973"/>
    <w:rsid w:val="00443EAC"/>
    <w:rsid w:val="00444118"/>
    <w:rsid w:val="00444416"/>
    <w:rsid w:val="0044491D"/>
    <w:rsid w:val="00444940"/>
    <w:rsid w:val="00444944"/>
    <w:rsid w:val="004449E8"/>
    <w:rsid w:val="00444BEB"/>
    <w:rsid w:val="00444E4C"/>
    <w:rsid w:val="0044516D"/>
    <w:rsid w:val="00445211"/>
    <w:rsid w:val="00445755"/>
    <w:rsid w:val="0044584E"/>
    <w:rsid w:val="00445C82"/>
    <w:rsid w:val="004463A3"/>
    <w:rsid w:val="00446AD9"/>
    <w:rsid w:val="00446C29"/>
    <w:rsid w:val="00446E5A"/>
    <w:rsid w:val="00447320"/>
    <w:rsid w:val="0044777F"/>
    <w:rsid w:val="00447BA4"/>
    <w:rsid w:val="00447CA6"/>
    <w:rsid w:val="00450241"/>
    <w:rsid w:val="004504E9"/>
    <w:rsid w:val="00450F50"/>
    <w:rsid w:val="00451016"/>
    <w:rsid w:val="00451092"/>
    <w:rsid w:val="00451DC2"/>
    <w:rsid w:val="00451E9D"/>
    <w:rsid w:val="004521E6"/>
    <w:rsid w:val="00453672"/>
    <w:rsid w:val="00454092"/>
    <w:rsid w:val="0045469F"/>
    <w:rsid w:val="00454D75"/>
    <w:rsid w:val="0045577D"/>
    <w:rsid w:val="00455D6F"/>
    <w:rsid w:val="0045644B"/>
    <w:rsid w:val="004568CE"/>
    <w:rsid w:val="00456E99"/>
    <w:rsid w:val="00460128"/>
    <w:rsid w:val="0046070D"/>
    <w:rsid w:val="00460FBD"/>
    <w:rsid w:val="004614FF"/>
    <w:rsid w:val="00461CF7"/>
    <w:rsid w:val="00462007"/>
    <w:rsid w:val="00462B64"/>
    <w:rsid w:val="00462E33"/>
    <w:rsid w:val="00463078"/>
    <w:rsid w:val="0046347F"/>
    <w:rsid w:val="00463ED6"/>
    <w:rsid w:val="00464172"/>
    <w:rsid w:val="00464656"/>
    <w:rsid w:val="004649DB"/>
    <w:rsid w:val="00464DDC"/>
    <w:rsid w:val="00464F43"/>
    <w:rsid w:val="00464F8A"/>
    <w:rsid w:val="004651B1"/>
    <w:rsid w:val="00465EC7"/>
    <w:rsid w:val="0046640D"/>
    <w:rsid w:val="0046648B"/>
    <w:rsid w:val="00466705"/>
    <w:rsid w:val="0046685F"/>
    <w:rsid w:val="00466C3B"/>
    <w:rsid w:val="0046797D"/>
    <w:rsid w:val="0047069A"/>
    <w:rsid w:val="00470BC6"/>
    <w:rsid w:val="00471175"/>
    <w:rsid w:val="00471294"/>
    <w:rsid w:val="004714A3"/>
    <w:rsid w:val="00471955"/>
    <w:rsid w:val="00471C1F"/>
    <w:rsid w:val="00472062"/>
    <w:rsid w:val="00472362"/>
    <w:rsid w:val="00472A48"/>
    <w:rsid w:val="00472CB4"/>
    <w:rsid w:val="00473685"/>
    <w:rsid w:val="00473735"/>
    <w:rsid w:val="0047386E"/>
    <w:rsid w:val="00473FFB"/>
    <w:rsid w:val="00474223"/>
    <w:rsid w:val="00474AF8"/>
    <w:rsid w:val="00474B25"/>
    <w:rsid w:val="00474F09"/>
    <w:rsid w:val="0047515D"/>
    <w:rsid w:val="0047548D"/>
    <w:rsid w:val="004755C5"/>
    <w:rsid w:val="00475980"/>
    <w:rsid w:val="00475C35"/>
    <w:rsid w:val="0047625C"/>
    <w:rsid w:val="00476362"/>
    <w:rsid w:val="00476370"/>
    <w:rsid w:val="0047646D"/>
    <w:rsid w:val="004769DF"/>
    <w:rsid w:val="00477301"/>
    <w:rsid w:val="004775DB"/>
    <w:rsid w:val="004778C3"/>
    <w:rsid w:val="00477A09"/>
    <w:rsid w:val="00480043"/>
    <w:rsid w:val="0048053C"/>
    <w:rsid w:val="00480BD9"/>
    <w:rsid w:val="00480EA3"/>
    <w:rsid w:val="00480F87"/>
    <w:rsid w:val="00481C78"/>
    <w:rsid w:val="00482245"/>
    <w:rsid w:val="0048331E"/>
    <w:rsid w:val="0048340F"/>
    <w:rsid w:val="00483535"/>
    <w:rsid w:val="00483C10"/>
    <w:rsid w:val="004842AC"/>
    <w:rsid w:val="00484518"/>
    <w:rsid w:val="004846F1"/>
    <w:rsid w:val="00484918"/>
    <w:rsid w:val="00484F7A"/>
    <w:rsid w:val="0048517E"/>
    <w:rsid w:val="004852F9"/>
    <w:rsid w:val="00485821"/>
    <w:rsid w:val="00485CBC"/>
    <w:rsid w:val="00485F50"/>
    <w:rsid w:val="00486A37"/>
    <w:rsid w:val="00486DB0"/>
    <w:rsid w:val="0048700F"/>
    <w:rsid w:val="004879CC"/>
    <w:rsid w:val="00490715"/>
    <w:rsid w:val="00490EA1"/>
    <w:rsid w:val="00490EBB"/>
    <w:rsid w:val="00490EC8"/>
    <w:rsid w:val="00491917"/>
    <w:rsid w:val="00491A26"/>
    <w:rsid w:val="00491F8C"/>
    <w:rsid w:val="004920CE"/>
    <w:rsid w:val="00492637"/>
    <w:rsid w:val="00492827"/>
    <w:rsid w:val="00492958"/>
    <w:rsid w:val="004930C3"/>
    <w:rsid w:val="00493366"/>
    <w:rsid w:val="004934ED"/>
    <w:rsid w:val="00493552"/>
    <w:rsid w:val="004937A6"/>
    <w:rsid w:val="00493CF3"/>
    <w:rsid w:val="00494121"/>
    <w:rsid w:val="00494211"/>
    <w:rsid w:val="004942A3"/>
    <w:rsid w:val="004943DE"/>
    <w:rsid w:val="0049514D"/>
    <w:rsid w:val="004953D7"/>
    <w:rsid w:val="004956E8"/>
    <w:rsid w:val="0049576B"/>
    <w:rsid w:val="0049582E"/>
    <w:rsid w:val="004958E9"/>
    <w:rsid w:val="00495A94"/>
    <w:rsid w:val="00495F3D"/>
    <w:rsid w:val="004969D7"/>
    <w:rsid w:val="00496F5E"/>
    <w:rsid w:val="004A0A1F"/>
    <w:rsid w:val="004A0EEC"/>
    <w:rsid w:val="004A0F2E"/>
    <w:rsid w:val="004A11BD"/>
    <w:rsid w:val="004A1417"/>
    <w:rsid w:val="004A168A"/>
    <w:rsid w:val="004A17A6"/>
    <w:rsid w:val="004A23DA"/>
    <w:rsid w:val="004A25B4"/>
    <w:rsid w:val="004A2650"/>
    <w:rsid w:val="004A2A27"/>
    <w:rsid w:val="004A2B1B"/>
    <w:rsid w:val="004A2C70"/>
    <w:rsid w:val="004A3167"/>
    <w:rsid w:val="004A339A"/>
    <w:rsid w:val="004A33F8"/>
    <w:rsid w:val="004A3EE4"/>
    <w:rsid w:val="004A3F89"/>
    <w:rsid w:val="004A431F"/>
    <w:rsid w:val="004A47B6"/>
    <w:rsid w:val="004A4A37"/>
    <w:rsid w:val="004A4DE3"/>
    <w:rsid w:val="004A4E27"/>
    <w:rsid w:val="004A4ECD"/>
    <w:rsid w:val="004A5054"/>
    <w:rsid w:val="004A51AD"/>
    <w:rsid w:val="004A52DA"/>
    <w:rsid w:val="004A57D7"/>
    <w:rsid w:val="004A5AFE"/>
    <w:rsid w:val="004A5D31"/>
    <w:rsid w:val="004A6BB1"/>
    <w:rsid w:val="004A70AF"/>
    <w:rsid w:val="004A7592"/>
    <w:rsid w:val="004A7822"/>
    <w:rsid w:val="004A7E23"/>
    <w:rsid w:val="004B0319"/>
    <w:rsid w:val="004B11DA"/>
    <w:rsid w:val="004B1BDD"/>
    <w:rsid w:val="004B1F5D"/>
    <w:rsid w:val="004B20BF"/>
    <w:rsid w:val="004B2803"/>
    <w:rsid w:val="004B2E7E"/>
    <w:rsid w:val="004B2F2E"/>
    <w:rsid w:val="004B2F8B"/>
    <w:rsid w:val="004B3136"/>
    <w:rsid w:val="004B3144"/>
    <w:rsid w:val="004B36D5"/>
    <w:rsid w:val="004B3BB9"/>
    <w:rsid w:val="004B3C9E"/>
    <w:rsid w:val="004B3D16"/>
    <w:rsid w:val="004B408A"/>
    <w:rsid w:val="004B40DE"/>
    <w:rsid w:val="004B4466"/>
    <w:rsid w:val="004B465B"/>
    <w:rsid w:val="004B4986"/>
    <w:rsid w:val="004B5CC5"/>
    <w:rsid w:val="004B684B"/>
    <w:rsid w:val="004B6A11"/>
    <w:rsid w:val="004B6BD2"/>
    <w:rsid w:val="004B6D7D"/>
    <w:rsid w:val="004B710A"/>
    <w:rsid w:val="004B748E"/>
    <w:rsid w:val="004B74E2"/>
    <w:rsid w:val="004B7624"/>
    <w:rsid w:val="004B7DC8"/>
    <w:rsid w:val="004B7FB4"/>
    <w:rsid w:val="004C0719"/>
    <w:rsid w:val="004C081B"/>
    <w:rsid w:val="004C090F"/>
    <w:rsid w:val="004C093E"/>
    <w:rsid w:val="004C0EF8"/>
    <w:rsid w:val="004C18AD"/>
    <w:rsid w:val="004C2E3C"/>
    <w:rsid w:val="004C39B8"/>
    <w:rsid w:val="004C3B01"/>
    <w:rsid w:val="004C3EB8"/>
    <w:rsid w:val="004C459A"/>
    <w:rsid w:val="004C4604"/>
    <w:rsid w:val="004C4B2B"/>
    <w:rsid w:val="004C50E0"/>
    <w:rsid w:val="004C5185"/>
    <w:rsid w:val="004C587E"/>
    <w:rsid w:val="004C5941"/>
    <w:rsid w:val="004C5F0D"/>
    <w:rsid w:val="004C63E6"/>
    <w:rsid w:val="004C6AAE"/>
    <w:rsid w:val="004C6CEC"/>
    <w:rsid w:val="004C71EE"/>
    <w:rsid w:val="004D01E4"/>
    <w:rsid w:val="004D0535"/>
    <w:rsid w:val="004D060F"/>
    <w:rsid w:val="004D1572"/>
    <w:rsid w:val="004D1A69"/>
    <w:rsid w:val="004D1F2D"/>
    <w:rsid w:val="004D1F34"/>
    <w:rsid w:val="004D2300"/>
    <w:rsid w:val="004D231D"/>
    <w:rsid w:val="004D2501"/>
    <w:rsid w:val="004D250F"/>
    <w:rsid w:val="004D2BD3"/>
    <w:rsid w:val="004D2D13"/>
    <w:rsid w:val="004D2E04"/>
    <w:rsid w:val="004D2EFC"/>
    <w:rsid w:val="004D327F"/>
    <w:rsid w:val="004D3323"/>
    <w:rsid w:val="004D339E"/>
    <w:rsid w:val="004D34C7"/>
    <w:rsid w:val="004D3901"/>
    <w:rsid w:val="004D4BBF"/>
    <w:rsid w:val="004D4E91"/>
    <w:rsid w:val="004D5661"/>
    <w:rsid w:val="004D5A8F"/>
    <w:rsid w:val="004D5C05"/>
    <w:rsid w:val="004D6264"/>
    <w:rsid w:val="004D6377"/>
    <w:rsid w:val="004D662D"/>
    <w:rsid w:val="004D6988"/>
    <w:rsid w:val="004D69E9"/>
    <w:rsid w:val="004D6A6A"/>
    <w:rsid w:val="004D6CEE"/>
    <w:rsid w:val="004D70C7"/>
    <w:rsid w:val="004D71C2"/>
    <w:rsid w:val="004D7930"/>
    <w:rsid w:val="004D7B5C"/>
    <w:rsid w:val="004E01C9"/>
    <w:rsid w:val="004E0639"/>
    <w:rsid w:val="004E07DD"/>
    <w:rsid w:val="004E0BE2"/>
    <w:rsid w:val="004E103A"/>
    <w:rsid w:val="004E189C"/>
    <w:rsid w:val="004E1F20"/>
    <w:rsid w:val="004E20CB"/>
    <w:rsid w:val="004E2350"/>
    <w:rsid w:val="004E2E28"/>
    <w:rsid w:val="004E2EB2"/>
    <w:rsid w:val="004E315E"/>
    <w:rsid w:val="004E3532"/>
    <w:rsid w:val="004E37AD"/>
    <w:rsid w:val="004E3903"/>
    <w:rsid w:val="004E3D8D"/>
    <w:rsid w:val="004E45B0"/>
    <w:rsid w:val="004E47F3"/>
    <w:rsid w:val="004E49C6"/>
    <w:rsid w:val="004E4AB0"/>
    <w:rsid w:val="004E4D40"/>
    <w:rsid w:val="004E4DDA"/>
    <w:rsid w:val="004E5096"/>
    <w:rsid w:val="004E52A8"/>
    <w:rsid w:val="004E5347"/>
    <w:rsid w:val="004E58BA"/>
    <w:rsid w:val="004E66BC"/>
    <w:rsid w:val="004E7443"/>
    <w:rsid w:val="004E795F"/>
    <w:rsid w:val="004E7EAA"/>
    <w:rsid w:val="004F0113"/>
    <w:rsid w:val="004F11E9"/>
    <w:rsid w:val="004F1D15"/>
    <w:rsid w:val="004F27FA"/>
    <w:rsid w:val="004F31DD"/>
    <w:rsid w:val="004F337A"/>
    <w:rsid w:val="004F38DE"/>
    <w:rsid w:val="004F3D4A"/>
    <w:rsid w:val="004F3F58"/>
    <w:rsid w:val="004F3FA9"/>
    <w:rsid w:val="004F4449"/>
    <w:rsid w:val="004F47A9"/>
    <w:rsid w:val="004F4B2C"/>
    <w:rsid w:val="004F4B6A"/>
    <w:rsid w:val="004F52BE"/>
    <w:rsid w:val="004F5A21"/>
    <w:rsid w:val="004F5B3F"/>
    <w:rsid w:val="004F5F34"/>
    <w:rsid w:val="004F66B7"/>
    <w:rsid w:val="004F6FB8"/>
    <w:rsid w:val="004F749D"/>
    <w:rsid w:val="004F7550"/>
    <w:rsid w:val="004F78F9"/>
    <w:rsid w:val="004F7D06"/>
    <w:rsid w:val="004F7F9C"/>
    <w:rsid w:val="005004F7"/>
    <w:rsid w:val="00500796"/>
    <w:rsid w:val="005008E6"/>
    <w:rsid w:val="00500DF6"/>
    <w:rsid w:val="00500E54"/>
    <w:rsid w:val="00501280"/>
    <w:rsid w:val="005013DA"/>
    <w:rsid w:val="00501556"/>
    <w:rsid w:val="0050175A"/>
    <w:rsid w:val="00501CEB"/>
    <w:rsid w:val="00501D07"/>
    <w:rsid w:val="00501E5E"/>
    <w:rsid w:val="005022C9"/>
    <w:rsid w:val="00502BEB"/>
    <w:rsid w:val="00502CAC"/>
    <w:rsid w:val="00503362"/>
    <w:rsid w:val="0050395F"/>
    <w:rsid w:val="005044D5"/>
    <w:rsid w:val="005046A9"/>
    <w:rsid w:val="00504832"/>
    <w:rsid w:val="0050514F"/>
    <w:rsid w:val="00505975"/>
    <w:rsid w:val="00505C73"/>
    <w:rsid w:val="00506118"/>
    <w:rsid w:val="0050641A"/>
    <w:rsid w:val="005068FF"/>
    <w:rsid w:val="00506BE9"/>
    <w:rsid w:val="00506FD2"/>
    <w:rsid w:val="005075D1"/>
    <w:rsid w:val="00507AF1"/>
    <w:rsid w:val="00507BAF"/>
    <w:rsid w:val="00510AB6"/>
    <w:rsid w:val="00511300"/>
    <w:rsid w:val="00511FB6"/>
    <w:rsid w:val="00512590"/>
    <w:rsid w:val="00513620"/>
    <w:rsid w:val="005138E5"/>
    <w:rsid w:val="0051432B"/>
    <w:rsid w:val="005161A2"/>
    <w:rsid w:val="00516AC0"/>
    <w:rsid w:val="00516C55"/>
    <w:rsid w:val="0051788E"/>
    <w:rsid w:val="005200E8"/>
    <w:rsid w:val="00520123"/>
    <w:rsid w:val="00520201"/>
    <w:rsid w:val="00520266"/>
    <w:rsid w:val="005205FB"/>
    <w:rsid w:val="005206E4"/>
    <w:rsid w:val="00520F6F"/>
    <w:rsid w:val="0052134C"/>
    <w:rsid w:val="00521490"/>
    <w:rsid w:val="00521710"/>
    <w:rsid w:val="00522170"/>
    <w:rsid w:val="0052217C"/>
    <w:rsid w:val="00522711"/>
    <w:rsid w:val="005229C5"/>
    <w:rsid w:val="00522C7A"/>
    <w:rsid w:val="00522E3B"/>
    <w:rsid w:val="00522F38"/>
    <w:rsid w:val="005231EE"/>
    <w:rsid w:val="00523CA9"/>
    <w:rsid w:val="00523E52"/>
    <w:rsid w:val="005243B2"/>
    <w:rsid w:val="00524550"/>
    <w:rsid w:val="00525130"/>
    <w:rsid w:val="00525820"/>
    <w:rsid w:val="005259FA"/>
    <w:rsid w:val="00525E5E"/>
    <w:rsid w:val="0052677A"/>
    <w:rsid w:val="00526E26"/>
    <w:rsid w:val="005273E9"/>
    <w:rsid w:val="005278A4"/>
    <w:rsid w:val="0052798F"/>
    <w:rsid w:val="005303FC"/>
    <w:rsid w:val="00530851"/>
    <w:rsid w:val="00530AFD"/>
    <w:rsid w:val="00530E86"/>
    <w:rsid w:val="00531260"/>
    <w:rsid w:val="005313F9"/>
    <w:rsid w:val="0053219D"/>
    <w:rsid w:val="00532230"/>
    <w:rsid w:val="005326C9"/>
    <w:rsid w:val="0053325E"/>
    <w:rsid w:val="0053346F"/>
    <w:rsid w:val="00533672"/>
    <w:rsid w:val="005337F0"/>
    <w:rsid w:val="005338DE"/>
    <w:rsid w:val="00534243"/>
    <w:rsid w:val="00534C4A"/>
    <w:rsid w:val="00535933"/>
    <w:rsid w:val="0053599A"/>
    <w:rsid w:val="00535A96"/>
    <w:rsid w:val="00535D86"/>
    <w:rsid w:val="00536652"/>
    <w:rsid w:val="005368B1"/>
    <w:rsid w:val="00536C06"/>
    <w:rsid w:val="00536E8E"/>
    <w:rsid w:val="00537109"/>
    <w:rsid w:val="0053713B"/>
    <w:rsid w:val="00537F21"/>
    <w:rsid w:val="00540A70"/>
    <w:rsid w:val="00540B5F"/>
    <w:rsid w:val="00541078"/>
    <w:rsid w:val="00541720"/>
    <w:rsid w:val="00541876"/>
    <w:rsid w:val="005419E5"/>
    <w:rsid w:val="00541A04"/>
    <w:rsid w:val="005420E6"/>
    <w:rsid w:val="0054293A"/>
    <w:rsid w:val="00543092"/>
    <w:rsid w:val="00543093"/>
    <w:rsid w:val="00543317"/>
    <w:rsid w:val="005435BB"/>
    <w:rsid w:val="00543EED"/>
    <w:rsid w:val="00543F39"/>
    <w:rsid w:val="00544108"/>
    <w:rsid w:val="00544162"/>
    <w:rsid w:val="00544201"/>
    <w:rsid w:val="0054422B"/>
    <w:rsid w:val="0054444B"/>
    <w:rsid w:val="005444AB"/>
    <w:rsid w:val="00544CA5"/>
    <w:rsid w:val="00545000"/>
    <w:rsid w:val="005455F1"/>
    <w:rsid w:val="00545A12"/>
    <w:rsid w:val="00545DA4"/>
    <w:rsid w:val="00545F30"/>
    <w:rsid w:val="00546294"/>
    <w:rsid w:val="00546D7A"/>
    <w:rsid w:val="00547082"/>
    <w:rsid w:val="0054717E"/>
    <w:rsid w:val="0054729B"/>
    <w:rsid w:val="00547CEF"/>
    <w:rsid w:val="00547F58"/>
    <w:rsid w:val="00550066"/>
    <w:rsid w:val="0055014A"/>
    <w:rsid w:val="00550374"/>
    <w:rsid w:val="00550497"/>
    <w:rsid w:val="005509CC"/>
    <w:rsid w:val="00551413"/>
    <w:rsid w:val="005516A5"/>
    <w:rsid w:val="0055272B"/>
    <w:rsid w:val="00552F96"/>
    <w:rsid w:val="005537DE"/>
    <w:rsid w:val="005538CD"/>
    <w:rsid w:val="00553B89"/>
    <w:rsid w:val="00553F6B"/>
    <w:rsid w:val="005542FD"/>
    <w:rsid w:val="0055431B"/>
    <w:rsid w:val="005546EB"/>
    <w:rsid w:val="00554842"/>
    <w:rsid w:val="005548F8"/>
    <w:rsid w:val="00554C65"/>
    <w:rsid w:val="00554EAB"/>
    <w:rsid w:val="005550BB"/>
    <w:rsid w:val="005552C1"/>
    <w:rsid w:val="0055549B"/>
    <w:rsid w:val="00555693"/>
    <w:rsid w:val="005556D4"/>
    <w:rsid w:val="00555E1B"/>
    <w:rsid w:val="00555EFA"/>
    <w:rsid w:val="00556022"/>
    <w:rsid w:val="005564CE"/>
    <w:rsid w:val="005565A6"/>
    <w:rsid w:val="00556918"/>
    <w:rsid w:val="00556A0D"/>
    <w:rsid w:val="005577A3"/>
    <w:rsid w:val="00557C0C"/>
    <w:rsid w:val="00557F4A"/>
    <w:rsid w:val="00560079"/>
    <w:rsid w:val="005604AE"/>
    <w:rsid w:val="0056067D"/>
    <w:rsid w:val="00561142"/>
    <w:rsid w:val="0056233C"/>
    <w:rsid w:val="00562E92"/>
    <w:rsid w:val="00563320"/>
    <w:rsid w:val="005633CC"/>
    <w:rsid w:val="005638A5"/>
    <w:rsid w:val="00564277"/>
    <w:rsid w:val="005644D1"/>
    <w:rsid w:val="00564535"/>
    <w:rsid w:val="00564CD5"/>
    <w:rsid w:val="005654C0"/>
    <w:rsid w:val="00565724"/>
    <w:rsid w:val="00565744"/>
    <w:rsid w:val="00565780"/>
    <w:rsid w:val="00565A02"/>
    <w:rsid w:val="00565AD4"/>
    <w:rsid w:val="00566E1A"/>
    <w:rsid w:val="005671B9"/>
    <w:rsid w:val="00567590"/>
    <w:rsid w:val="00570025"/>
    <w:rsid w:val="00570890"/>
    <w:rsid w:val="005710D7"/>
    <w:rsid w:val="0057158D"/>
    <w:rsid w:val="0057173E"/>
    <w:rsid w:val="005718B6"/>
    <w:rsid w:val="00571B24"/>
    <w:rsid w:val="005721E8"/>
    <w:rsid w:val="00572456"/>
    <w:rsid w:val="00572822"/>
    <w:rsid w:val="0057289B"/>
    <w:rsid w:val="00572A08"/>
    <w:rsid w:val="00572ADD"/>
    <w:rsid w:val="00572BCB"/>
    <w:rsid w:val="00572FEC"/>
    <w:rsid w:val="005737D6"/>
    <w:rsid w:val="00573994"/>
    <w:rsid w:val="0057425D"/>
    <w:rsid w:val="00574261"/>
    <w:rsid w:val="00574343"/>
    <w:rsid w:val="005744D7"/>
    <w:rsid w:val="0057460A"/>
    <w:rsid w:val="0057494F"/>
    <w:rsid w:val="00574956"/>
    <w:rsid w:val="00574B78"/>
    <w:rsid w:val="005764DF"/>
    <w:rsid w:val="00576BCD"/>
    <w:rsid w:val="00577345"/>
    <w:rsid w:val="005773E6"/>
    <w:rsid w:val="00577AB3"/>
    <w:rsid w:val="00577B31"/>
    <w:rsid w:val="00577DE8"/>
    <w:rsid w:val="00577F2C"/>
    <w:rsid w:val="005800B8"/>
    <w:rsid w:val="0058050C"/>
    <w:rsid w:val="00580BE5"/>
    <w:rsid w:val="00580C4C"/>
    <w:rsid w:val="00581911"/>
    <w:rsid w:val="00581A83"/>
    <w:rsid w:val="00581EC8"/>
    <w:rsid w:val="0058236E"/>
    <w:rsid w:val="00582536"/>
    <w:rsid w:val="00583662"/>
    <w:rsid w:val="0058376F"/>
    <w:rsid w:val="00584BA1"/>
    <w:rsid w:val="00584EC3"/>
    <w:rsid w:val="00585336"/>
    <w:rsid w:val="00585407"/>
    <w:rsid w:val="005854B5"/>
    <w:rsid w:val="005855C5"/>
    <w:rsid w:val="0058562D"/>
    <w:rsid w:val="00585841"/>
    <w:rsid w:val="00585874"/>
    <w:rsid w:val="00585C3A"/>
    <w:rsid w:val="00586BC1"/>
    <w:rsid w:val="005872CD"/>
    <w:rsid w:val="0058771C"/>
    <w:rsid w:val="00587DA1"/>
    <w:rsid w:val="00590205"/>
    <w:rsid w:val="00590292"/>
    <w:rsid w:val="0059038B"/>
    <w:rsid w:val="00590662"/>
    <w:rsid w:val="0059080A"/>
    <w:rsid w:val="00590D01"/>
    <w:rsid w:val="005916E1"/>
    <w:rsid w:val="005917A4"/>
    <w:rsid w:val="005925F0"/>
    <w:rsid w:val="00592886"/>
    <w:rsid w:val="00592987"/>
    <w:rsid w:val="00592D02"/>
    <w:rsid w:val="00593183"/>
    <w:rsid w:val="00593CF4"/>
    <w:rsid w:val="00593FA9"/>
    <w:rsid w:val="00594AFC"/>
    <w:rsid w:val="00595328"/>
    <w:rsid w:val="005956E1"/>
    <w:rsid w:val="00595CF4"/>
    <w:rsid w:val="00595FB1"/>
    <w:rsid w:val="005963EA"/>
    <w:rsid w:val="00596416"/>
    <w:rsid w:val="00596686"/>
    <w:rsid w:val="00597282"/>
    <w:rsid w:val="0059773E"/>
    <w:rsid w:val="00597CB3"/>
    <w:rsid w:val="005A03C2"/>
    <w:rsid w:val="005A0D71"/>
    <w:rsid w:val="005A1023"/>
    <w:rsid w:val="005A149C"/>
    <w:rsid w:val="005A1A31"/>
    <w:rsid w:val="005A1B43"/>
    <w:rsid w:val="005A1D52"/>
    <w:rsid w:val="005A2482"/>
    <w:rsid w:val="005A27DD"/>
    <w:rsid w:val="005A2852"/>
    <w:rsid w:val="005A2B8B"/>
    <w:rsid w:val="005A35C4"/>
    <w:rsid w:val="005A3D89"/>
    <w:rsid w:val="005A4026"/>
    <w:rsid w:val="005A40D0"/>
    <w:rsid w:val="005A42A2"/>
    <w:rsid w:val="005A477A"/>
    <w:rsid w:val="005A49C3"/>
    <w:rsid w:val="005A49C7"/>
    <w:rsid w:val="005A4A50"/>
    <w:rsid w:val="005A4AA5"/>
    <w:rsid w:val="005A68DC"/>
    <w:rsid w:val="005A6B2B"/>
    <w:rsid w:val="005A6D1E"/>
    <w:rsid w:val="005A76C6"/>
    <w:rsid w:val="005A7752"/>
    <w:rsid w:val="005A7AF2"/>
    <w:rsid w:val="005B0B45"/>
    <w:rsid w:val="005B0B5C"/>
    <w:rsid w:val="005B0E09"/>
    <w:rsid w:val="005B0E0F"/>
    <w:rsid w:val="005B1188"/>
    <w:rsid w:val="005B12E0"/>
    <w:rsid w:val="005B13BF"/>
    <w:rsid w:val="005B1443"/>
    <w:rsid w:val="005B195D"/>
    <w:rsid w:val="005B1EA7"/>
    <w:rsid w:val="005B2167"/>
    <w:rsid w:val="005B218F"/>
    <w:rsid w:val="005B2836"/>
    <w:rsid w:val="005B29A9"/>
    <w:rsid w:val="005B2A0F"/>
    <w:rsid w:val="005B2B8E"/>
    <w:rsid w:val="005B2E26"/>
    <w:rsid w:val="005B3333"/>
    <w:rsid w:val="005B34F7"/>
    <w:rsid w:val="005B43D5"/>
    <w:rsid w:val="005B444B"/>
    <w:rsid w:val="005B4E85"/>
    <w:rsid w:val="005B5C3C"/>
    <w:rsid w:val="005B5E5F"/>
    <w:rsid w:val="005B61AE"/>
    <w:rsid w:val="005B64AC"/>
    <w:rsid w:val="005B6567"/>
    <w:rsid w:val="005B6611"/>
    <w:rsid w:val="005B6851"/>
    <w:rsid w:val="005B7772"/>
    <w:rsid w:val="005B77FA"/>
    <w:rsid w:val="005C05BA"/>
    <w:rsid w:val="005C080B"/>
    <w:rsid w:val="005C0C32"/>
    <w:rsid w:val="005C0FD5"/>
    <w:rsid w:val="005C1060"/>
    <w:rsid w:val="005C1472"/>
    <w:rsid w:val="005C1C95"/>
    <w:rsid w:val="005C1C99"/>
    <w:rsid w:val="005C2BC6"/>
    <w:rsid w:val="005C2C00"/>
    <w:rsid w:val="005C2DE8"/>
    <w:rsid w:val="005C3002"/>
    <w:rsid w:val="005C31DC"/>
    <w:rsid w:val="005C3606"/>
    <w:rsid w:val="005C3C1A"/>
    <w:rsid w:val="005C41E0"/>
    <w:rsid w:val="005C43C6"/>
    <w:rsid w:val="005C5083"/>
    <w:rsid w:val="005C51F5"/>
    <w:rsid w:val="005C5816"/>
    <w:rsid w:val="005C5926"/>
    <w:rsid w:val="005C60AA"/>
    <w:rsid w:val="005C6253"/>
    <w:rsid w:val="005C68B9"/>
    <w:rsid w:val="005C6998"/>
    <w:rsid w:val="005C7158"/>
    <w:rsid w:val="005C7864"/>
    <w:rsid w:val="005C7B24"/>
    <w:rsid w:val="005D056E"/>
    <w:rsid w:val="005D152E"/>
    <w:rsid w:val="005D168F"/>
    <w:rsid w:val="005D197A"/>
    <w:rsid w:val="005D2275"/>
    <w:rsid w:val="005D251E"/>
    <w:rsid w:val="005D257A"/>
    <w:rsid w:val="005D32C3"/>
    <w:rsid w:val="005D32EE"/>
    <w:rsid w:val="005D3639"/>
    <w:rsid w:val="005D3E80"/>
    <w:rsid w:val="005D4034"/>
    <w:rsid w:val="005D4255"/>
    <w:rsid w:val="005D44D1"/>
    <w:rsid w:val="005D45D8"/>
    <w:rsid w:val="005D494D"/>
    <w:rsid w:val="005D4BC3"/>
    <w:rsid w:val="005D5415"/>
    <w:rsid w:val="005D58A1"/>
    <w:rsid w:val="005D5978"/>
    <w:rsid w:val="005D5A11"/>
    <w:rsid w:val="005D5D97"/>
    <w:rsid w:val="005D617F"/>
    <w:rsid w:val="005D61AC"/>
    <w:rsid w:val="005D630A"/>
    <w:rsid w:val="005D64B6"/>
    <w:rsid w:val="005D674E"/>
    <w:rsid w:val="005D733A"/>
    <w:rsid w:val="005D7788"/>
    <w:rsid w:val="005E071F"/>
    <w:rsid w:val="005E0AA7"/>
    <w:rsid w:val="005E0B0E"/>
    <w:rsid w:val="005E0D25"/>
    <w:rsid w:val="005E0E7A"/>
    <w:rsid w:val="005E1593"/>
    <w:rsid w:val="005E1598"/>
    <w:rsid w:val="005E18F3"/>
    <w:rsid w:val="005E1B30"/>
    <w:rsid w:val="005E1E0B"/>
    <w:rsid w:val="005E2345"/>
    <w:rsid w:val="005E241E"/>
    <w:rsid w:val="005E270A"/>
    <w:rsid w:val="005E28A7"/>
    <w:rsid w:val="005E2F84"/>
    <w:rsid w:val="005E308D"/>
    <w:rsid w:val="005E34E5"/>
    <w:rsid w:val="005E368B"/>
    <w:rsid w:val="005E36E0"/>
    <w:rsid w:val="005E3E34"/>
    <w:rsid w:val="005E4553"/>
    <w:rsid w:val="005E4BB5"/>
    <w:rsid w:val="005E4CD7"/>
    <w:rsid w:val="005E4D30"/>
    <w:rsid w:val="005E5345"/>
    <w:rsid w:val="005E5499"/>
    <w:rsid w:val="005E54C6"/>
    <w:rsid w:val="005E559A"/>
    <w:rsid w:val="005E5A59"/>
    <w:rsid w:val="005E5A93"/>
    <w:rsid w:val="005E62BF"/>
    <w:rsid w:val="005E6798"/>
    <w:rsid w:val="005E6B11"/>
    <w:rsid w:val="005E6BE3"/>
    <w:rsid w:val="005E6F41"/>
    <w:rsid w:val="005E6F5B"/>
    <w:rsid w:val="005E70F2"/>
    <w:rsid w:val="005E7241"/>
    <w:rsid w:val="005E7970"/>
    <w:rsid w:val="005E7DB4"/>
    <w:rsid w:val="005F089F"/>
    <w:rsid w:val="005F08C3"/>
    <w:rsid w:val="005F0933"/>
    <w:rsid w:val="005F09D8"/>
    <w:rsid w:val="005F0A71"/>
    <w:rsid w:val="005F0BFA"/>
    <w:rsid w:val="005F1263"/>
    <w:rsid w:val="005F12DF"/>
    <w:rsid w:val="005F1374"/>
    <w:rsid w:val="005F1610"/>
    <w:rsid w:val="005F1D64"/>
    <w:rsid w:val="005F2375"/>
    <w:rsid w:val="005F27AB"/>
    <w:rsid w:val="005F2D33"/>
    <w:rsid w:val="005F2F97"/>
    <w:rsid w:val="005F364F"/>
    <w:rsid w:val="005F3933"/>
    <w:rsid w:val="005F3D09"/>
    <w:rsid w:val="005F3EBB"/>
    <w:rsid w:val="005F3F0E"/>
    <w:rsid w:val="005F44FE"/>
    <w:rsid w:val="005F4626"/>
    <w:rsid w:val="005F4692"/>
    <w:rsid w:val="005F49DA"/>
    <w:rsid w:val="005F4A05"/>
    <w:rsid w:val="005F5C6E"/>
    <w:rsid w:val="005F5CE8"/>
    <w:rsid w:val="005F5EDD"/>
    <w:rsid w:val="005F5FC0"/>
    <w:rsid w:val="005F6971"/>
    <w:rsid w:val="005F6BD3"/>
    <w:rsid w:val="005F6F77"/>
    <w:rsid w:val="005F7224"/>
    <w:rsid w:val="005F773F"/>
    <w:rsid w:val="005F7D94"/>
    <w:rsid w:val="005F7DBC"/>
    <w:rsid w:val="006003AD"/>
    <w:rsid w:val="006015A9"/>
    <w:rsid w:val="006016C0"/>
    <w:rsid w:val="00601B28"/>
    <w:rsid w:val="006022CC"/>
    <w:rsid w:val="00602A44"/>
    <w:rsid w:val="00603CAA"/>
    <w:rsid w:val="00603E8B"/>
    <w:rsid w:val="006041EE"/>
    <w:rsid w:val="00604204"/>
    <w:rsid w:val="006042D1"/>
    <w:rsid w:val="006044DB"/>
    <w:rsid w:val="006044F2"/>
    <w:rsid w:val="006048EA"/>
    <w:rsid w:val="00604AE8"/>
    <w:rsid w:val="00604E43"/>
    <w:rsid w:val="00605CD4"/>
    <w:rsid w:val="006060C1"/>
    <w:rsid w:val="00606A19"/>
    <w:rsid w:val="00606A28"/>
    <w:rsid w:val="00606A63"/>
    <w:rsid w:val="00606B4E"/>
    <w:rsid w:val="00607096"/>
    <w:rsid w:val="006074F3"/>
    <w:rsid w:val="00607565"/>
    <w:rsid w:val="0060759D"/>
    <w:rsid w:val="0061019D"/>
    <w:rsid w:val="006104C2"/>
    <w:rsid w:val="006106FD"/>
    <w:rsid w:val="00610736"/>
    <w:rsid w:val="00610799"/>
    <w:rsid w:val="006109E0"/>
    <w:rsid w:val="00610B2F"/>
    <w:rsid w:val="0061105B"/>
    <w:rsid w:val="00611249"/>
    <w:rsid w:val="006112D2"/>
    <w:rsid w:val="006114AB"/>
    <w:rsid w:val="00611B99"/>
    <w:rsid w:val="00611BF3"/>
    <w:rsid w:val="00611D08"/>
    <w:rsid w:val="006123A3"/>
    <w:rsid w:val="006125E9"/>
    <w:rsid w:val="00612846"/>
    <w:rsid w:val="00612B5D"/>
    <w:rsid w:val="00613061"/>
    <w:rsid w:val="006135C1"/>
    <w:rsid w:val="00613A8F"/>
    <w:rsid w:val="0061443E"/>
    <w:rsid w:val="00614587"/>
    <w:rsid w:val="00614B29"/>
    <w:rsid w:val="00614D19"/>
    <w:rsid w:val="00615098"/>
    <w:rsid w:val="006152C6"/>
    <w:rsid w:val="00615378"/>
    <w:rsid w:val="00615690"/>
    <w:rsid w:val="006158E1"/>
    <w:rsid w:val="00615A10"/>
    <w:rsid w:val="00616125"/>
    <w:rsid w:val="00616796"/>
    <w:rsid w:val="0061692A"/>
    <w:rsid w:val="00616AC2"/>
    <w:rsid w:val="0061700B"/>
    <w:rsid w:val="00617250"/>
    <w:rsid w:val="006178CB"/>
    <w:rsid w:val="00617F9B"/>
    <w:rsid w:val="00620EB4"/>
    <w:rsid w:val="00621160"/>
    <w:rsid w:val="006217CF"/>
    <w:rsid w:val="006223FA"/>
    <w:rsid w:val="006224CB"/>
    <w:rsid w:val="00622D81"/>
    <w:rsid w:val="0062317D"/>
    <w:rsid w:val="006232DA"/>
    <w:rsid w:val="006235CE"/>
    <w:rsid w:val="006238DB"/>
    <w:rsid w:val="00623C5B"/>
    <w:rsid w:val="00624D41"/>
    <w:rsid w:val="006256D3"/>
    <w:rsid w:val="006258AC"/>
    <w:rsid w:val="006258D4"/>
    <w:rsid w:val="006258DE"/>
    <w:rsid w:val="00625A9D"/>
    <w:rsid w:val="00625DCF"/>
    <w:rsid w:val="00626A41"/>
    <w:rsid w:val="00626B27"/>
    <w:rsid w:val="00626F1D"/>
    <w:rsid w:val="0062755C"/>
    <w:rsid w:val="006276BB"/>
    <w:rsid w:val="00627A16"/>
    <w:rsid w:val="00627B5A"/>
    <w:rsid w:val="00627D44"/>
    <w:rsid w:val="00630BBD"/>
    <w:rsid w:val="006311C4"/>
    <w:rsid w:val="006314B3"/>
    <w:rsid w:val="006319A4"/>
    <w:rsid w:val="00631B49"/>
    <w:rsid w:val="006325C6"/>
    <w:rsid w:val="0063260B"/>
    <w:rsid w:val="00633160"/>
    <w:rsid w:val="0063340C"/>
    <w:rsid w:val="00633479"/>
    <w:rsid w:val="00633563"/>
    <w:rsid w:val="006335E2"/>
    <w:rsid w:val="00633E5E"/>
    <w:rsid w:val="0063433A"/>
    <w:rsid w:val="0063487D"/>
    <w:rsid w:val="00634E19"/>
    <w:rsid w:val="006353C2"/>
    <w:rsid w:val="00635C9A"/>
    <w:rsid w:val="006366B9"/>
    <w:rsid w:val="00636A18"/>
    <w:rsid w:val="006370EA"/>
    <w:rsid w:val="006403AB"/>
    <w:rsid w:val="006409FF"/>
    <w:rsid w:val="00640C4B"/>
    <w:rsid w:val="00641324"/>
    <w:rsid w:val="006418B6"/>
    <w:rsid w:val="00641CCC"/>
    <w:rsid w:val="006435F9"/>
    <w:rsid w:val="006439FB"/>
    <w:rsid w:val="00643A19"/>
    <w:rsid w:val="00643D15"/>
    <w:rsid w:val="00643DAB"/>
    <w:rsid w:val="006441D6"/>
    <w:rsid w:val="00644571"/>
    <w:rsid w:val="006447F7"/>
    <w:rsid w:val="0064481F"/>
    <w:rsid w:val="006451BA"/>
    <w:rsid w:val="0064529C"/>
    <w:rsid w:val="00645734"/>
    <w:rsid w:val="00645775"/>
    <w:rsid w:val="006462D0"/>
    <w:rsid w:val="006464D7"/>
    <w:rsid w:val="006465AD"/>
    <w:rsid w:val="0064680F"/>
    <w:rsid w:val="00646D14"/>
    <w:rsid w:val="00646F9D"/>
    <w:rsid w:val="00647049"/>
    <w:rsid w:val="006479BC"/>
    <w:rsid w:val="00647B8C"/>
    <w:rsid w:val="006505EB"/>
    <w:rsid w:val="0065063F"/>
    <w:rsid w:val="00650A6F"/>
    <w:rsid w:val="00650EF1"/>
    <w:rsid w:val="00650F48"/>
    <w:rsid w:val="00650FBC"/>
    <w:rsid w:val="00651ABF"/>
    <w:rsid w:val="00651AE2"/>
    <w:rsid w:val="00651D55"/>
    <w:rsid w:val="00651FFD"/>
    <w:rsid w:val="006522A0"/>
    <w:rsid w:val="006523B8"/>
    <w:rsid w:val="00652D55"/>
    <w:rsid w:val="00652E85"/>
    <w:rsid w:val="00653805"/>
    <w:rsid w:val="0065380D"/>
    <w:rsid w:val="00653ABB"/>
    <w:rsid w:val="00653EEE"/>
    <w:rsid w:val="00653F27"/>
    <w:rsid w:val="00653F47"/>
    <w:rsid w:val="00654C77"/>
    <w:rsid w:val="00654DAE"/>
    <w:rsid w:val="0065514E"/>
    <w:rsid w:val="00655AA6"/>
    <w:rsid w:val="00656044"/>
    <w:rsid w:val="006562B9"/>
    <w:rsid w:val="00656501"/>
    <w:rsid w:val="00656762"/>
    <w:rsid w:val="006568EA"/>
    <w:rsid w:val="00657376"/>
    <w:rsid w:val="00660FCF"/>
    <w:rsid w:val="00661011"/>
    <w:rsid w:val="006617D1"/>
    <w:rsid w:val="006618EB"/>
    <w:rsid w:val="00661E87"/>
    <w:rsid w:val="0066208E"/>
    <w:rsid w:val="00662245"/>
    <w:rsid w:val="0066241F"/>
    <w:rsid w:val="006626B6"/>
    <w:rsid w:val="00662B31"/>
    <w:rsid w:val="00662EB6"/>
    <w:rsid w:val="006630BC"/>
    <w:rsid w:val="00663EA8"/>
    <w:rsid w:val="0066490E"/>
    <w:rsid w:val="0066525D"/>
    <w:rsid w:val="0066560D"/>
    <w:rsid w:val="00666254"/>
    <w:rsid w:val="0066637C"/>
    <w:rsid w:val="006664E0"/>
    <w:rsid w:val="00666522"/>
    <w:rsid w:val="00666639"/>
    <w:rsid w:val="006667B4"/>
    <w:rsid w:val="006674D8"/>
    <w:rsid w:val="00667943"/>
    <w:rsid w:val="00667CC0"/>
    <w:rsid w:val="00667D0D"/>
    <w:rsid w:val="0067025D"/>
    <w:rsid w:val="00670669"/>
    <w:rsid w:val="0067077A"/>
    <w:rsid w:val="00670D84"/>
    <w:rsid w:val="00671B3D"/>
    <w:rsid w:val="00671DB9"/>
    <w:rsid w:val="006725F4"/>
    <w:rsid w:val="00672847"/>
    <w:rsid w:val="00672CA7"/>
    <w:rsid w:val="0067332A"/>
    <w:rsid w:val="006733AD"/>
    <w:rsid w:val="00673442"/>
    <w:rsid w:val="006736CC"/>
    <w:rsid w:val="006737D2"/>
    <w:rsid w:val="00673A47"/>
    <w:rsid w:val="00673BE1"/>
    <w:rsid w:val="00673C11"/>
    <w:rsid w:val="00673F6B"/>
    <w:rsid w:val="006741E5"/>
    <w:rsid w:val="006750EC"/>
    <w:rsid w:val="00676D27"/>
    <w:rsid w:val="00676E52"/>
    <w:rsid w:val="00677321"/>
    <w:rsid w:val="00677501"/>
    <w:rsid w:val="00677625"/>
    <w:rsid w:val="006777D3"/>
    <w:rsid w:val="0067781C"/>
    <w:rsid w:val="00677A07"/>
    <w:rsid w:val="006801D4"/>
    <w:rsid w:val="006802E0"/>
    <w:rsid w:val="00680764"/>
    <w:rsid w:val="00680F2E"/>
    <w:rsid w:val="006810E9"/>
    <w:rsid w:val="006818F6"/>
    <w:rsid w:val="00681C9B"/>
    <w:rsid w:val="00681DED"/>
    <w:rsid w:val="00682661"/>
    <w:rsid w:val="0068267A"/>
    <w:rsid w:val="006828C6"/>
    <w:rsid w:val="00682917"/>
    <w:rsid w:val="006829A0"/>
    <w:rsid w:val="00682EDF"/>
    <w:rsid w:val="00683637"/>
    <w:rsid w:val="006836AF"/>
    <w:rsid w:val="00683957"/>
    <w:rsid w:val="006843CD"/>
    <w:rsid w:val="006846FF"/>
    <w:rsid w:val="006847D0"/>
    <w:rsid w:val="00684858"/>
    <w:rsid w:val="006859A2"/>
    <w:rsid w:val="00685D26"/>
    <w:rsid w:val="006866B7"/>
    <w:rsid w:val="0068685A"/>
    <w:rsid w:val="00686863"/>
    <w:rsid w:val="00686FC3"/>
    <w:rsid w:val="00686FF3"/>
    <w:rsid w:val="00687024"/>
    <w:rsid w:val="00687637"/>
    <w:rsid w:val="00687889"/>
    <w:rsid w:val="00687988"/>
    <w:rsid w:val="006900AF"/>
    <w:rsid w:val="006903E0"/>
    <w:rsid w:val="006907B9"/>
    <w:rsid w:val="00690AD5"/>
    <w:rsid w:val="00691457"/>
    <w:rsid w:val="00691576"/>
    <w:rsid w:val="0069186B"/>
    <w:rsid w:val="00691A8E"/>
    <w:rsid w:val="00691C69"/>
    <w:rsid w:val="00692223"/>
    <w:rsid w:val="00692342"/>
    <w:rsid w:val="00692372"/>
    <w:rsid w:val="0069258E"/>
    <w:rsid w:val="00692DAA"/>
    <w:rsid w:val="0069347D"/>
    <w:rsid w:val="00693B05"/>
    <w:rsid w:val="00694125"/>
    <w:rsid w:val="00694A40"/>
    <w:rsid w:val="00694B15"/>
    <w:rsid w:val="006950E7"/>
    <w:rsid w:val="00695711"/>
    <w:rsid w:val="0069582E"/>
    <w:rsid w:val="00695949"/>
    <w:rsid w:val="00695F22"/>
    <w:rsid w:val="0069616A"/>
    <w:rsid w:val="006961E8"/>
    <w:rsid w:val="006963C8"/>
    <w:rsid w:val="00697288"/>
    <w:rsid w:val="00697483"/>
    <w:rsid w:val="00697A39"/>
    <w:rsid w:val="00697DDE"/>
    <w:rsid w:val="006A044A"/>
    <w:rsid w:val="006A11C4"/>
    <w:rsid w:val="006A12BE"/>
    <w:rsid w:val="006A143A"/>
    <w:rsid w:val="006A1743"/>
    <w:rsid w:val="006A1CD2"/>
    <w:rsid w:val="006A1D66"/>
    <w:rsid w:val="006A2164"/>
    <w:rsid w:val="006A23E5"/>
    <w:rsid w:val="006A25CD"/>
    <w:rsid w:val="006A2765"/>
    <w:rsid w:val="006A2DBA"/>
    <w:rsid w:val="006A2E03"/>
    <w:rsid w:val="006A3279"/>
    <w:rsid w:val="006A32DA"/>
    <w:rsid w:val="006A3C9F"/>
    <w:rsid w:val="006A3EEB"/>
    <w:rsid w:val="006A4251"/>
    <w:rsid w:val="006A4394"/>
    <w:rsid w:val="006A443A"/>
    <w:rsid w:val="006A453F"/>
    <w:rsid w:val="006A5511"/>
    <w:rsid w:val="006A5A39"/>
    <w:rsid w:val="006A5A76"/>
    <w:rsid w:val="006A5BA0"/>
    <w:rsid w:val="006A615D"/>
    <w:rsid w:val="006A6BD0"/>
    <w:rsid w:val="006A70E1"/>
    <w:rsid w:val="006A7E23"/>
    <w:rsid w:val="006B037B"/>
    <w:rsid w:val="006B04F8"/>
    <w:rsid w:val="006B0573"/>
    <w:rsid w:val="006B0598"/>
    <w:rsid w:val="006B0687"/>
    <w:rsid w:val="006B0856"/>
    <w:rsid w:val="006B1197"/>
    <w:rsid w:val="006B11E5"/>
    <w:rsid w:val="006B13EE"/>
    <w:rsid w:val="006B202F"/>
    <w:rsid w:val="006B236C"/>
    <w:rsid w:val="006B2393"/>
    <w:rsid w:val="006B2714"/>
    <w:rsid w:val="006B28A5"/>
    <w:rsid w:val="006B298C"/>
    <w:rsid w:val="006B3646"/>
    <w:rsid w:val="006B40EE"/>
    <w:rsid w:val="006B4384"/>
    <w:rsid w:val="006B44D0"/>
    <w:rsid w:val="006B49CE"/>
    <w:rsid w:val="006B4A8F"/>
    <w:rsid w:val="006B4AE4"/>
    <w:rsid w:val="006B523E"/>
    <w:rsid w:val="006B5FF6"/>
    <w:rsid w:val="006B662A"/>
    <w:rsid w:val="006B6F46"/>
    <w:rsid w:val="006B76D8"/>
    <w:rsid w:val="006C02CD"/>
    <w:rsid w:val="006C0759"/>
    <w:rsid w:val="006C0D5E"/>
    <w:rsid w:val="006C0D69"/>
    <w:rsid w:val="006C10BE"/>
    <w:rsid w:val="006C165D"/>
    <w:rsid w:val="006C166C"/>
    <w:rsid w:val="006C1971"/>
    <w:rsid w:val="006C1D97"/>
    <w:rsid w:val="006C1F57"/>
    <w:rsid w:val="006C22A1"/>
    <w:rsid w:val="006C273E"/>
    <w:rsid w:val="006C276B"/>
    <w:rsid w:val="006C3240"/>
    <w:rsid w:val="006C3800"/>
    <w:rsid w:val="006C38A8"/>
    <w:rsid w:val="006C38F5"/>
    <w:rsid w:val="006C3BD9"/>
    <w:rsid w:val="006C4B21"/>
    <w:rsid w:val="006C4BA5"/>
    <w:rsid w:val="006C56EE"/>
    <w:rsid w:val="006C5716"/>
    <w:rsid w:val="006C5BB9"/>
    <w:rsid w:val="006C60BE"/>
    <w:rsid w:val="006C628A"/>
    <w:rsid w:val="006C63E9"/>
    <w:rsid w:val="006C6C2D"/>
    <w:rsid w:val="006C6E04"/>
    <w:rsid w:val="006C70AC"/>
    <w:rsid w:val="006C7A07"/>
    <w:rsid w:val="006D0041"/>
    <w:rsid w:val="006D0470"/>
    <w:rsid w:val="006D054E"/>
    <w:rsid w:val="006D06E4"/>
    <w:rsid w:val="006D0BA4"/>
    <w:rsid w:val="006D0D4F"/>
    <w:rsid w:val="006D16C8"/>
    <w:rsid w:val="006D16E7"/>
    <w:rsid w:val="006D1B03"/>
    <w:rsid w:val="006D2430"/>
    <w:rsid w:val="006D3190"/>
    <w:rsid w:val="006D32F0"/>
    <w:rsid w:val="006D32FC"/>
    <w:rsid w:val="006D34DB"/>
    <w:rsid w:val="006D3F3A"/>
    <w:rsid w:val="006D4525"/>
    <w:rsid w:val="006D51AE"/>
    <w:rsid w:val="006D523D"/>
    <w:rsid w:val="006D55D3"/>
    <w:rsid w:val="006D632E"/>
    <w:rsid w:val="006D64A2"/>
    <w:rsid w:val="006D66CB"/>
    <w:rsid w:val="006D67A9"/>
    <w:rsid w:val="006D6899"/>
    <w:rsid w:val="006D6AE2"/>
    <w:rsid w:val="006D6DCC"/>
    <w:rsid w:val="006D6F95"/>
    <w:rsid w:val="006D7997"/>
    <w:rsid w:val="006D7CA1"/>
    <w:rsid w:val="006D7E73"/>
    <w:rsid w:val="006E073F"/>
    <w:rsid w:val="006E074A"/>
    <w:rsid w:val="006E0CEB"/>
    <w:rsid w:val="006E1037"/>
    <w:rsid w:val="006E172B"/>
    <w:rsid w:val="006E1DD3"/>
    <w:rsid w:val="006E1E36"/>
    <w:rsid w:val="006E213E"/>
    <w:rsid w:val="006E2C7C"/>
    <w:rsid w:val="006E2EF6"/>
    <w:rsid w:val="006E3051"/>
    <w:rsid w:val="006E3264"/>
    <w:rsid w:val="006E3DE3"/>
    <w:rsid w:val="006E431E"/>
    <w:rsid w:val="006E4940"/>
    <w:rsid w:val="006E49CD"/>
    <w:rsid w:val="006E4D69"/>
    <w:rsid w:val="006E5A4D"/>
    <w:rsid w:val="006E5B18"/>
    <w:rsid w:val="006E5FFB"/>
    <w:rsid w:val="006E64BE"/>
    <w:rsid w:val="006E6C3B"/>
    <w:rsid w:val="006E702B"/>
    <w:rsid w:val="006E753C"/>
    <w:rsid w:val="006E78A0"/>
    <w:rsid w:val="006E7B03"/>
    <w:rsid w:val="006F0999"/>
    <w:rsid w:val="006F127B"/>
    <w:rsid w:val="006F18CC"/>
    <w:rsid w:val="006F1947"/>
    <w:rsid w:val="006F1DCD"/>
    <w:rsid w:val="006F22BC"/>
    <w:rsid w:val="006F26E3"/>
    <w:rsid w:val="006F2AEE"/>
    <w:rsid w:val="006F300D"/>
    <w:rsid w:val="006F3393"/>
    <w:rsid w:val="006F33D5"/>
    <w:rsid w:val="006F362D"/>
    <w:rsid w:val="006F37FC"/>
    <w:rsid w:val="006F38B1"/>
    <w:rsid w:val="006F3AD0"/>
    <w:rsid w:val="006F42F3"/>
    <w:rsid w:val="006F4407"/>
    <w:rsid w:val="006F4DD9"/>
    <w:rsid w:val="006F5143"/>
    <w:rsid w:val="006F5187"/>
    <w:rsid w:val="006F5D55"/>
    <w:rsid w:val="006F5EF1"/>
    <w:rsid w:val="006F609F"/>
    <w:rsid w:val="006F6AB1"/>
    <w:rsid w:val="006F6AFD"/>
    <w:rsid w:val="006F7CFD"/>
    <w:rsid w:val="0070024C"/>
    <w:rsid w:val="007008BA"/>
    <w:rsid w:val="00700910"/>
    <w:rsid w:val="00701211"/>
    <w:rsid w:val="007012A3"/>
    <w:rsid w:val="00701764"/>
    <w:rsid w:val="007017ED"/>
    <w:rsid w:val="00702025"/>
    <w:rsid w:val="00702387"/>
    <w:rsid w:val="00702BDA"/>
    <w:rsid w:val="00702D75"/>
    <w:rsid w:val="00703BE3"/>
    <w:rsid w:val="00703D19"/>
    <w:rsid w:val="00703E78"/>
    <w:rsid w:val="00704673"/>
    <w:rsid w:val="00704729"/>
    <w:rsid w:val="00704799"/>
    <w:rsid w:val="007047DF"/>
    <w:rsid w:val="00704F1A"/>
    <w:rsid w:val="0070533C"/>
    <w:rsid w:val="00705834"/>
    <w:rsid w:val="00705BBC"/>
    <w:rsid w:val="00705CB4"/>
    <w:rsid w:val="00706A95"/>
    <w:rsid w:val="00707396"/>
    <w:rsid w:val="007075EB"/>
    <w:rsid w:val="00707811"/>
    <w:rsid w:val="007078E1"/>
    <w:rsid w:val="007079AA"/>
    <w:rsid w:val="00707AAF"/>
    <w:rsid w:val="00707ECE"/>
    <w:rsid w:val="007100CF"/>
    <w:rsid w:val="0071018A"/>
    <w:rsid w:val="00710B3D"/>
    <w:rsid w:val="007111D8"/>
    <w:rsid w:val="00711420"/>
    <w:rsid w:val="00711F5D"/>
    <w:rsid w:val="00712228"/>
    <w:rsid w:val="00712EA7"/>
    <w:rsid w:val="00712F12"/>
    <w:rsid w:val="0071304E"/>
    <w:rsid w:val="00713186"/>
    <w:rsid w:val="007136D1"/>
    <w:rsid w:val="007137E8"/>
    <w:rsid w:val="00713CD9"/>
    <w:rsid w:val="007143FD"/>
    <w:rsid w:val="00714434"/>
    <w:rsid w:val="00714858"/>
    <w:rsid w:val="00714D83"/>
    <w:rsid w:val="00715018"/>
    <w:rsid w:val="00715ABD"/>
    <w:rsid w:val="007164EC"/>
    <w:rsid w:val="00716BB8"/>
    <w:rsid w:val="00716FE4"/>
    <w:rsid w:val="00717491"/>
    <w:rsid w:val="007174AE"/>
    <w:rsid w:val="007175CB"/>
    <w:rsid w:val="00717CF1"/>
    <w:rsid w:val="00717EDF"/>
    <w:rsid w:val="00717EE4"/>
    <w:rsid w:val="00720005"/>
    <w:rsid w:val="007200DC"/>
    <w:rsid w:val="00720150"/>
    <w:rsid w:val="007202A5"/>
    <w:rsid w:val="00720624"/>
    <w:rsid w:val="00720800"/>
    <w:rsid w:val="00720B64"/>
    <w:rsid w:val="00720DA5"/>
    <w:rsid w:val="007217CF"/>
    <w:rsid w:val="00721F53"/>
    <w:rsid w:val="00722A53"/>
    <w:rsid w:val="00722B79"/>
    <w:rsid w:val="00722BD8"/>
    <w:rsid w:val="00724099"/>
    <w:rsid w:val="007245C0"/>
    <w:rsid w:val="007251B9"/>
    <w:rsid w:val="00725654"/>
    <w:rsid w:val="0072577B"/>
    <w:rsid w:val="007258B5"/>
    <w:rsid w:val="00726C1F"/>
    <w:rsid w:val="00726C26"/>
    <w:rsid w:val="00727982"/>
    <w:rsid w:val="0073032C"/>
    <w:rsid w:val="0073087C"/>
    <w:rsid w:val="00730BC6"/>
    <w:rsid w:val="007312A4"/>
    <w:rsid w:val="00731565"/>
    <w:rsid w:val="007316F2"/>
    <w:rsid w:val="00731DDF"/>
    <w:rsid w:val="00732143"/>
    <w:rsid w:val="007323E2"/>
    <w:rsid w:val="0073298C"/>
    <w:rsid w:val="00732AC1"/>
    <w:rsid w:val="007333AD"/>
    <w:rsid w:val="007334BD"/>
    <w:rsid w:val="0073397D"/>
    <w:rsid w:val="00734282"/>
    <w:rsid w:val="00734C68"/>
    <w:rsid w:val="00735500"/>
    <w:rsid w:val="00735541"/>
    <w:rsid w:val="007365C5"/>
    <w:rsid w:val="00736646"/>
    <w:rsid w:val="007367EB"/>
    <w:rsid w:val="00736A0D"/>
    <w:rsid w:val="00736B20"/>
    <w:rsid w:val="00736BA8"/>
    <w:rsid w:val="00736BE5"/>
    <w:rsid w:val="0073719C"/>
    <w:rsid w:val="00737553"/>
    <w:rsid w:val="00737600"/>
    <w:rsid w:val="00740316"/>
    <w:rsid w:val="00740598"/>
    <w:rsid w:val="007405F1"/>
    <w:rsid w:val="00740C70"/>
    <w:rsid w:val="00741030"/>
    <w:rsid w:val="007415EA"/>
    <w:rsid w:val="00741667"/>
    <w:rsid w:val="00741CB9"/>
    <w:rsid w:val="00741CD7"/>
    <w:rsid w:val="0074293A"/>
    <w:rsid w:val="00742DAE"/>
    <w:rsid w:val="007439C9"/>
    <w:rsid w:val="007439CB"/>
    <w:rsid w:val="00743BCF"/>
    <w:rsid w:val="00743FB2"/>
    <w:rsid w:val="007449EE"/>
    <w:rsid w:val="00744A6A"/>
    <w:rsid w:val="00745134"/>
    <w:rsid w:val="00745399"/>
    <w:rsid w:val="007457A4"/>
    <w:rsid w:val="007459BD"/>
    <w:rsid w:val="00745E6C"/>
    <w:rsid w:val="00745EDB"/>
    <w:rsid w:val="00746194"/>
    <w:rsid w:val="00746588"/>
    <w:rsid w:val="00746954"/>
    <w:rsid w:val="00746BCF"/>
    <w:rsid w:val="00747225"/>
    <w:rsid w:val="007473BE"/>
    <w:rsid w:val="007474E4"/>
    <w:rsid w:val="00747611"/>
    <w:rsid w:val="00747842"/>
    <w:rsid w:val="00747FA5"/>
    <w:rsid w:val="007500C5"/>
    <w:rsid w:val="0075027D"/>
    <w:rsid w:val="00750520"/>
    <w:rsid w:val="00750825"/>
    <w:rsid w:val="00750CF7"/>
    <w:rsid w:val="0075178A"/>
    <w:rsid w:val="0075185F"/>
    <w:rsid w:val="00751A22"/>
    <w:rsid w:val="00751B7B"/>
    <w:rsid w:val="00751BF0"/>
    <w:rsid w:val="00751BF1"/>
    <w:rsid w:val="00751EE1"/>
    <w:rsid w:val="007521BB"/>
    <w:rsid w:val="0075235A"/>
    <w:rsid w:val="00752D3F"/>
    <w:rsid w:val="00752DA5"/>
    <w:rsid w:val="00752EF4"/>
    <w:rsid w:val="00753059"/>
    <w:rsid w:val="0075306C"/>
    <w:rsid w:val="00753724"/>
    <w:rsid w:val="00754285"/>
    <w:rsid w:val="00754698"/>
    <w:rsid w:val="00754A96"/>
    <w:rsid w:val="007551AF"/>
    <w:rsid w:val="007552E6"/>
    <w:rsid w:val="00755384"/>
    <w:rsid w:val="007553F4"/>
    <w:rsid w:val="00755671"/>
    <w:rsid w:val="00755EEB"/>
    <w:rsid w:val="00755F1F"/>
    <w:rsid w:val="007564E8"/>
    <w:rsid w:val="00756545"/>
    <w:rsid w:val="00756C94"/>
    <w:rsid w:val="00756DC6"/>
    <w:rsid w:val="007572DB"/>
    <w:rsid w:val="0075753C"/>
    <w:rsid w:val="00757C56"/>
    <w:rsid w:val="00757E09"/>
    <w:rsid w:val="00757E19"/>
    <w:rsid w:val="00757FE7"/>
    <w:rsid w:val="007604FB"/>
    <w:rsid w:val="0076077C"/>
    <w:rsid w:val="00760CB4"/>
    <w:rsid w:val="00760DB2"/>
    <w:rsid w:val="007610CD"/>
    <w:rsid w:val="007612E4"/>
    <w:rsid w:val="00761404"/>
    <w:rsid w:val="0076140F"/>
    <w:rsid w:val="007617FE"/>
    <w:rsid w:val="00761C48"/>
    <w:rsid w:val="00762869"/>
    <w:rsid w:val="00762D7F"/>
    <w:rsid w:val="00762DC7"/>
    <w:rsid w:val="00763332"/>
    <w:rsid w:val="007636AB"/>
    <w:rsid w:val="00763800"/>
    <w:rsid w:val="00763E94"/>
    <w:rsid w:val="00764123"/>
    <w:rsid w:val="00764140"/>
    <w:rsid w:val="00764DCF"/>
    <w:rsid w:val="0076574B"/>
    <w:rsid w:val="007658C1"/>
    <w:rsid w:val="00765CB2"/>
    <w:rsid w:val="0076610F"/>
    <w:rsid w:val="007664B6"/>
    <w:rsid w:val="00766710"/>
    <w:rsid w:val="00766A77"/>
    <w:rsid w:val="00766C7D"/>
    <w:rsid w:val="0076708B"/>
    <w:rsid w:val="0076763F"/>
    <w:rsid w:val="0076773D"/>
    <w:rsid w:val="00770143"/>
    <w:rsid w:val="00770DA7"/>
    <w:rsid w:val="00770F71"/>
    <w:rsid w:val="00771054"/>
    <w:rsid w:val="00771774"/>
    <w:rsid w:val="007718AA"/>
    <w:rsid w:val="00771A31"/>
    <w:rsid w:val="00771C16"/>
    <w:rsid w:val="00772470"/>
    <w:rsid w:val="00772912"/>
    <w:rsid w:val="00773010"/>
    <w:rsid w:val="0077346F"/>
    <w:rsid w:val="00773564"/>
    <w:rsid w:val="00773967"/>
    <w:rsid w:val="00773AC9"/>
    <w:rsid w:val="007742A6"/>
    <w:rsid w:val="00774A41"/>
    <w:rsid w:val="00774DC1"/>
    <w:rsid w:val="00774EED"/>
    <w:rsid w:val="00774F5A"/>
    <w:rsid w:val="00775946"/>
    <w:rsid w:val="007762EB"/>
    <w:rsid w:val="007763FF"/>
    <w:rsid w:val="00776455"/>
    <w:rsid w:val="007765C8"/>
    <w:rsid w:val="00776AE7"/>
    <w:rsid w:val="00777461"/>
    <w:rsid w:val="00777C09"/>
    <w:rsid w:val="00777D73"/>
    <w:rsid w:val="00780297"/>
    <w:rsid w:val="00780C74"/>
    <w:rsid w:val="0078100C"/>
    <w:rsid w:val="00781308"/>
    <w:rsid w:val="007817A1"/>
    <w:rsid w:val="00782121"/>
    <w:rsid w:val="0078271D"/>
    <w:rsid w:val="00782886"/>
    <w:rsid w:val="0078362E"/>
    <w:rsid w:val="00783DC1"/>
    <w:rsid w:val="0078452D"/>
    <w:rsid w:val="007850C5"/>
    <w:rsid w:val="0078544C"/>
    <w:rsid w:val="007855A8"/>
    <w:rsid w:val="00785A8B"/>
    <w:rsid w:val="00785E8D"/>
    <w:rsid w:val="007861FC"/>
    <w:rsid w:val="007863B6"/>
    <w:rsid w:val="007869F5"/>
    <w:rsid w:val="0078729E"/>
    <w:rsid w:val="00787847"/>
    <w:rsid w:val="007879ED"/>
    <w:rsid w:val="007902BD"/>
    <w:rsid w:val="0079041F"/>
    <w:rsid w:val="007904B6"/>
    <w:rsid w:val="007906ED"/>
    <w:rsid w:val="00790FF4"/>
    <w:rsid w:val="00791C77"/>
    <w:rsid w:val="00791DFE"/>
    <w:rsid w:val="00791F90"/>
    <w:rsid w:val="00792517"/>
    <w:rsid w:val="0079330B"/>
    <w:rsid w:val="0079351A"/>
    <w:rsid w:val="00793987"/>
    <w:rsid w:val="00793FB2"/>
    <w:rsid w:val="0079423F"/>
    <w:rsid w:val="007945ED"/>
    <w:rsid w:val="00794CBB"/>
    <w:rsid w:val="00794D56"/>
    <w:rsid w:val="007951B9"/>
    <w:rsid w:val="007954EB"/>
    <w:rsid w:val="007957C7"/>
    <w:rsid w:val="00796535"/>
    <w:rsid w:val="007971CA"/>
    <w:rsid w:val="0079778C"/>
    <w:rsid w:val="007A004E"/>
    <w:rsid w:val="007A0632"/>
    <w:rsid w:val="007A0AE5"/>
    <w:rsid w:val="007A0B0A"/>
    <w:rsid w:val="007A0FD2"/>
    <w:rsid w:val="007A144B"/>
    <w:rsid w:val="007A167D"/>
    <w:rsid w:val="007A18B1"/>
    <w:rsid w:val="007A1C26"/>
    <w:rsid w:val="007A1C71"/>
    <w:rsid w:val="007A234F"/>
    <w:rsid w:val="007A269A"/>
    <w:rsid w:val="007A26A7"/>
    <w:rsid w:val="007A28F0"/>
    <w:rsid w:val="007A291D"/>
    <w:rsid w:val="007A2B45"/>
    <w:rsid w:val="007A2B79"/>
    <w:rsid w:val="007A2B7A"/>
    <w:rsid w:val="007A2D93"/>
    <w:rsid w:val="007A2F1E"/>
    <w:rsid w:val="007A347E"/>
    <w:rsid w:val="007A34D0"/>
    <w:rsid w:val="007A3A6C"/>
    <w:rsid w:val="007A3B77"/>
    <w:rsid w:val="007A3BF8"/>
    <w:rsid w:val="007A3CC3"/>
    <w:rsid w:val="007A3EEF"/>
    <w:rsid w:val="007A4630"/>
    <w:rsid w:val="007A46D2"/>
    <w:rsid w:val="007A4A12"/>
    <w:rsid w:val="007A4DAB"/>
    <w:rsid w:val="007A4E02"/>
    <w:rsid w:val="007A4EB3"/>
    <w:rsid w:val="007A4FC3"/>
    <w:rsid w:val="007A5247"/>
    <w:rsid w:val="007A5330"/>
    <w:rsid w:val="007A5557"/>
    <w:rsid w:val="007A5914"/>
    <w:rsid w:val="007A5995"/>
    <w:rsid w:val="007A6181"/>
    <w:rsid w:val="007A631C"/>
    <w:rsid w:val="007A6356"/>
    <w:rsid w:val="007A67D6"/>
    <w:rsid w:val="007A6E2F"/>
    <w:rsid w:val="007A7005"/>
    <w:rsid w:val="007A70F6"/>
    <w:rsid w:val="007A71C1"/>
    <w:rsid w:val="007A722C"/>
    <w:rsid w:val="007A7358"/>
    <w:rsid w:val="007A73BE"/>
    <w:rsid w:val="007A778F"/>
    <w:rsid w:val="007A7E20"/>
    <w:rsid w:val="007B06F6"/>
    <w:rsid w:val="007B097F"/>
    <w:rsid w:val="007B099F"/>
    <w:rsid w:val="007B0FA2"/>
    <w:rsid w:val="007B1353"/>
    <w:rsid w:val="007B2315"/>
    <w:rsid w:val="007B2EC0"/>
    <w:rsid w:val="007B32E3"/>
    <w:rsid w:val="007B3466"/>
    <w:rsid w:val="007B39FF"/>
    <w:rsid w:val="007B40C5"/>
    <w:rsid w:val="007B40E4"/>
    <w:rsid w:val="007B41A8"/>
    <w:rsid w:val="007B4BAA"/>
    <w:rsid w:val="007B4C65"/>
    <w:rsid w:val="007B5648"/>
    <w:rsid w:val="007B5B6B"/>
    <w:rsid w:val="007B5ED0"/>
    <w:rsid w:val="007B611F"/>
    <w:rsid w:val="007B61AF"/>
    <w:rsid w:val="007B63BB"/>
    <w:rsid w:val="007B6405"/>
    <w:rsid w:val="007B68B3"/>
    <w:rsid w:val="007B787C"/>
    <w:rsid w:val="007B7DA7"/>
    <w:rsid w:val="007C013C"/>
    <w:rsid w:val="007C023B"/>
    <w:rsid w:val="007C0258"/>
    <w:rsid w:val="007C093C"/>
    <w:rsid w:val="007C0C6D"/>
    <w:rsid w:val="007C0CD8"/>
    <w:rsid w:val="007C13DE"/>
    <w:rsid w:val="007C1564"/>
    <w:rsid w:val="007C16EA"/>
    <w:rsid w:val="007C176A"/>
    <w:rsid w:val="007C1892"/>
    <w:rsid w:val="007C1913"/>
    <w:rsid w:val="007C1A13"/>
    <w:rsid w:val="007C201C"/>
    <w:rsid w:val="007C222E"/>
    <w:rsid w:val="007C3093"/>
    <w:rsid w:val="007C3684"/>
    <w:rsid w:val="007C36EA"/>
    <w:rsid w:val="007C3822"/>
    <w:rsid w:val="007C3B35"/>
    <w:rsid w:val="007C3BFC"/>
    <w:rsid w:val="007C4114"/>
    <w:rsid w:val="007C4273"/>
    <w:rsid w:val="007C4656"/>
    <w:rsid w:val="007C4913"/>
    <w:rsid w:val="007C4988"/>
    <w:rsid w:val="007C4AA7"/>
    <w:rsid w:val="007C4CF3"/>
    <w:rsid w:val="007C4E06"/>
    <w:rsid w:val="007C5AC2"/>
    <w:rsid w:val="007C5CAD"/>
    <w:rsid w:val="007C5DE5"/>
    <w:rsid w:val="007C604E"/>
    <w:rsid w:val="007C623E"/>
    <w:rsid w:val="007C6584"/>
    <w:rsid w:val="007C6B99"/>
    <w:rsid w:val="007C6FC4"/>
    <w:rsid w:val="007C7266"/>
    <w:rsid w:val="007C75E8"/>
    <w:rsid w:val="007C7628"/>
    <w:rsid w:val="007C78EB"/>
    <w:rsid w:val="007C7A90"/>
    <w:rsid w:val="007C7BFA"/>
    <w:rsid w:val="007C7EC2"/>
    <w:rsid w:val="007D03D0"/>
    <w:rsid w:val="007D0A12"/>
    <w:rsid w:val="007D0BAC"/>
    <w:rsid w:val="007D1A51"/>
    <w:rsid w:val="007D1A69"/>
    <w:rsid w:val="007D1CA4"/>
    <w:rsid w:val="007D2757"/>
    <w:rsid w:val="007D2DD4"/>
    <w:rsid w:val="007D31CA"/>
    <w:rsid w:val="007D33DD"/>
    <w:rsid w:val="007D3950"/>
    <w:rsid w:val="007D3AD9"/>
    <w:rsid w:val="007D4232"/>
    <w:rsid w:val="007D42A8"/>
    <w:rsid w:val="007D48C7"/>
    <w:rsid w:val="007D49B8"/>
    <w:rsid w:val="007D4CE1"/>
    <w:rsid w:val="007D5339"/>
    <w:rsid w:val="007D58DF"/>
    <w:rsid w:val="007D59AA"/>
    <w:rsid w:val="007D5A34"/>
    <w:rsid w:val="007D5CB9"/>
    <w:rsid w:val="007D5F02"/>
    <w:rsid w:val="007D5F3A"/>
    <w:rsid w:val="007D6183"/>
    <w:rsid w:val="007D67B6"/>
    <w:rsid w:val="007D6819"/>
    <w:rsid w:val="007D6B64"/>
    <w:rsid w:val="007D7254"/>
    <w:rsid w:val="007D7621"/>
    <w:rsid w:val="007D77D2"/>
    <w:rsid w:val="007D7961"/>
    <w:rsid w:val="007E0336"/>
    <w:rsid w:val="007E060D"/>
    <w:rsid w:val="007E10F5"/>
    <w:rsid w:val="007E129A"/>
    <w:rsid w:val="007E12A9"/>
    <w:rsid w:val="007E1640"/>
    <w:rsid w:val="007E1A04"/>
    <w:rsid w:val="007E1B84"/>
    <w:rsid w:val="007E20DC"/>
    <w:rsid w:val="007E2B75"/>
    <w:rsid w:val="007E2C34"/>
    <w:rsid w:val="007E2FCE"/>
    <w:rsid w:val="007E3191"/>
    <w:rsid w:val="007E343A"/>
    <w:rsid w:val="007E3848"/>
    <w:rsid w:val="007E3E3B"/>
    <w:rsid w:val="007E426D"/>
    <w:rsid w:val="007E463C"/>
    <w:rsid w:val="007E470A"/>
    <w:rsid w:val="007E4750"/>
    <w:rsid w:val="007E47DA"/>
    <w:rsid w:val="007E4A68"/>
    <w:rsid w:val="007E4B38"/>
    <w:rsid w:val="007E51A7"/>
    <w:rsid w:val="007E53DE"/>
    <w:rsid w:val="007E5678"/>
    <w:rsid w:val="007E67D1"/>
    <w:rsid w:val="007E6D79"/>
    <w:rsid w:val="007E706F"/>
    <w:rsid w:val="007F0550"/>
    <w:rsid w:val="007F0781"/>
    <w:rsid w:val="007F1130"/>
    <w:rsid w:val="007F147D"/>
    <w:rsid w:val="007F1803"/>
    <w:rsid w:val="007F1DAB"/>
    <w:rsid w:val="007F2398"/>
    <w:rsid w:val="007F243B"/>
    <w:rsid w:val="007F244C"/>
    <w:rsid w:val="007F24A4"/>
    <w:rsid w:val="007F2503"/>
    <w:rsid w:val="007F31CF"/>
    <w:rsid w:val="007F3273"/>
    <w:rsid w:val="007F3301"/>
    <w:rsid w:val="007F3908"/>
    <w:rsid w:val="007F3A3D"/>
    <w:rsid w:val="007F3DA9"/>
    <w:rsid w:val="007F42D3"/>
    <w:rsid w:val="007F4D80"/>
    <w:rsid w:val="007F5101"/>
    <w:rsid w:val="007F5158"/>
    <w:rsid w:val="007F5175"/>
    <w:rsid w:val="007F56A9"/>
    <w:rsid w:val="007F5D5B"/>
    <w:rsid w:val="007F5E79"/>
    <w:rsid w:val="007F678C"/>
    <w:rsid w:val="007F6911"/>
    <w:rsid w:val="007F6951"/>
    <w:rsid w:val="007F6EAE"/>
    <w:rsid w:val="007F7120"/>
    <w:rsid w:val="007F71EF"/>
    <w:rsid w:val="007F75C0"/>
    <w:rsid w:val="007F79E6"/>
    <w:rsid w:val="007F7D30"/>
    <w:rsid w:val="007F7F20"/>
    <w:rsid w:val="00800021"/>
    <w:rsid w:val="008008CF"/>
    <w:rsid w:val="008013A7"/>
    <w:rsid w:val="00801D32"/>
    <w:rsid w:val="0080268A"/>
    <w:rsid w:val="00802766"/>
    <w:rsid w:val="00803472"/>
    <w:rsid w:val="0080351C"/>
    <w:rsid w:val="00803661"/>
    <w:rsid w:val="008046C3"/>
    <w:rsid w:val="00804732"/>
    <w:rsid w:val="00804AFE"/>
    <w:rsid w:val="00804D67"/>
    <w:rsid w:val="00805964"/>
    <w:rsid w:val="00805966"/>
    <w:rsid w:val="008067EC"/>
    <w:rsid w:val="00807117"/>
    <w:rsid w:val="00807469"/>
    <w:rsid w:val="00807710"/>
    <w:rsid w:val="0080776D"/>
    <w:rsid w:val="00807A68"/>
    <w:rsid w:val="00810689"/>
    <w:rsid w:val="00810830"/>
    <w:rsid w:val="00810A11"/>
    <w:rsid w:val="00810F77"/>
    <w:rsid w:val="008111ED"/>
    <w:rsid w:val="008116A0"/>
    <w:rsid w:val="008118BE"/>
    <w:rsid w:val="00812112"/>
    <w:rsid w:val="0081214E"/>
    <w:rsid w:val="00812203"/>
    <w:rsid w:val="008122DA"/>
    <w:rsid w:val="00812766"/>
    <w:rsid w:val="00812A68"/>
    <w:rsid w:val="008131C7"/>
    <w:rsid w:val="008134B4"/>
    <w:rsid w:val="0081369B"/>
    <w:rsid w:val="00813B3E"/>
    <w:rsid w:val="00813D67"/>
    <w:rsid w:val="00814184"/>
    <w:rsid w:val="008145B9"/>
    <w:rsid w:val="00815611"/>
    <w:rsid w:val="0081631A"/>
    <w:rsid w:val="008163BC"/>
    <w:rsid w:val="00816569"/>
    <w:rsid w:val="0081670D"/>
    <w:rsid w:val="00816727"/>
    <w:rsid w:val="00817105"/>
    <w:rsid w:val="008173DB"/>
    <w:rsid w:val="00817654"/>
    <w:rsid w:val="00817A12"/>
    <w:rsid w:val="00817EAE"/>
    <w:rsid w:val="0082050A"/>
    <w:rsid w:val="00820904"/>
    <w:rsid w:val="0082097B"/>
    <w:rsid w:val="00820A18"/>
    <w:rsid w:val="00820DFA"/>
    <w:rsid w:val="00821691"/>
    <w:rsid w:val="008218A6"/>
    <w:rsid w:val="00821946"/>
    <w:rsid w:val="00821C61"/>
    <w:rsid w:val="00821D28"/>
    <w:rsid w:val="00821E42"/>
    <w:rsid w:val="00821F1C"/>
    <w:rsid w:val="00822013"/>
    <w:rsid w:val="00822646"/>
    <w:rsid w:val="008229A7"/>
    <w:rsid w:val="00822C8B"/>
    <w:rsid w:val="00822E31"/>
    <w:rsid w:val="00823057"/>
    <w:rsid w:val="008233D8"/>
    <w:rsid w:val="00823528"/>
    <w:rsid w:val="008239D9"/>
    <w:rsid w:val="00823A2B"/>
    <w:rsid w:val="008247AE"/>
    <w:rsid w:val="00824AD6"/>
    <w:rsid w:val="00824CB9"/>
    <w:rsid w:val="00825106"/>
    <w:rsid w:val="00825200"/>
    <w:rsid w:val="0082599E"/>
    <w:rsid w:val="00825A57"/>
    <w:rsid w:val="00825E2A"/>
    <w:rsid w:val="008261E7"/>
    <w:rsid w:val="0082622B"/>
    <w:rsid w:val="00826531"/>
    <w:rsid w:val="008265D4"/>
    <w:rsid w:val="00826663"/>
    <w:rsid w:val="00826B91"/>
    <w:rsid w:val="00826EA8"/>
    <w:rsid w:val="00827151"/>
    <w:rsid w:val="008274FE"/>
    <w:rsid w:val="0082781A"/>
    <w:rsid w:val="00830637"/>
    <w:rsid w:val="0083068B"/>
    <w:rsid w:val="00830A32"/>
    <w:rsid w:val="00830C53"/>
    <w:rsid w:val="0083199B"/>
    <w:rsid w:val="008319FB"/>
    <w:rsid w:val="00831C26"/>
    <w:rsid w:val="0083269B"/>
    <w:rsid w:val="00832CFC"/>
    <w:rsid w:val="00832D41"/>
    <w:rsid w:val="00832E35"/>
    <w:rsid w:val="00832F4C"/>
    <w:rsid w:val="00833019"/>
    <w:rsid w:val="008334F5"/>
    <w:rsid w:val="008338BB"/>
    <w:rsid w:val="00833A41"/>
    <w:rsid w:val="008348F3"/>
    <w:rsid w:val="00835679"/>
    <w:rsid w:val="00835728"/>
    <w:rsid w:val="008359E7"/>
    <w:rsid w:val="00835C0A"/>
    <w:rsid w:val="00835C10"/>
    <w:rsid w:val="00835E03"/>
    <w:rsid w:val="00836209"/>
    <w:rsid w:val="00836309"/>
    <w:rsid w:val="00836BBF"/>
    <w:rsid w:val="00836C75"/>
    <w:rsid w:val="00837ABE"/>
    <w:rsid w:val="00840280"/>
    <w:rsid w:val="00840299"/>
    <w:rsid w:val="008408E4"/>
    <w:rsid w:val="008408F8"/>
    <w:rsid w:val="00840931"/>
    <w:rsid w:val="00840E61"/>
    <w:rsid w:val="00841139"/>
    <w:rsid w:val="00841178"/>
    <w:rsid w:val="00841187"/>
    <w:rsid w:val="00841D65"/>
    <w:rsid w:val="00841DD4"/>
    <w:rsid w:val="0084202C"/>
    <w:rsid w:val="0084264E"/>
    <w:rsid w:val="00842C84"/>
    <w:rsid w:val="00843076"/>
    <w:rsid w:val="0084313C"/>
    <w:rsid w:val="00843745"/>
    <w:rsid w:val="008439F5"/>
    <w:rsid w:val="008448BC"/>
    <w:rsid w:val="00845592"/>
    <w:rsid w:val="00845C6B"/>
    <w:rsid w:val="00845D34"/>
    <w:rsid w:val="00845DDF"/>
    <w:rsid w:val="00845E07"/>
    <w:rsid w:val="00845E61"/>
    <w:rsid w:val="00846083"/>
    <w:rsid w:val="0084644D"/>
    <w:rsid w:val="008464C9"/>
    <w:rsid w:val="0084672E"/>
    <w:rsid w:val="00846734"/>
    <w:rsid w:val="00846B0B"/>
    <w:rsid w:val="00846C42"/>
    <w:rsid w:val="008471A1"/>
    <w:rsid w:val="008503D9"/>
    <w:rsid w:val="00850DAD"/>
    <w:rsid w:val="00851113"/>
    <w:rsid w:val="008511A8"/>
    <w:rsid w:val="00851280"/>
    <w:rsid w:val="00851538"/>
    <w:rsid w:val="0085246F"/>
    <w:rsid w:val="00852B09"/>
    <w:rsid w:val="00852EFC"/>
    <w:rsid w:val="00853250"/>
    <w:rsid w:val="00853FBC"/>
    <w:rsid w:val="00854573"/>
    <w:rsid w:val="00854AE7"/>
    <w:rsid w:val="00854FC1"/>
    <w:rsid w:val="00855688"/>
    <w:rsid w:val="008562B5"/>
    <w:rsid w:val="008564BF"/>
    <w:rsid w:val="008566D3"/>
    <w:rsid w:val="008567DF"/>
    <w:rsid w:val="008569A1"/>
    <w:rsid w:val="00856D11"/>
    <w:rsid w:val="00856DF1"/>
    <w:rsid w:val="00857CEB"/>
    <w:rsid w:val="00857E4E"/>
    <w:rsid w:val="00860800"/>
    <w:rsid w:val="008608C3"/>
    <w:rsid w:val="00860D6D"/>
    <w:rsid w:val="00861375"/>
    <w:rsid w:val="00861656"/>
    <w:rsid w:val="00861C0E"/>
    <w:rsid w:val="00861DDC"/>
    <w:rsid w:val="0086235F"/>
    <w:rsid w:val="00862367"/>
    <w:rsid w:val="008623A3"/>
    <w:rsid w:val="008629C0"/>
    <w:rsid w:val="008630B7"/>
    <w:rsid w:val="0086344B"/>
    <w:rsid w:val="00863747"/>
    <w:rsid w:val="00864226"/>
    <w:rsid w:val="008642BD"/>
    <w:rsid w:val="00864EA9"/>
    <w:rsid w:val="00864F06"/>
    <w:rsid w:val="00865246"/>
    <w:rsid w:val="008652C4"/>
    <w:rsid w:val="008653EE"/>
    <w:rsid w:val="008669B7"/>
    <w:rsid w:val="00866F17"/>
    <w:rsid w:val="00867008"/>
    <w:rsid w:val="00867AEB"/>
    <w:rsid w:val="00867BA8"/>
    <w:rsid w:val="00867CCB"/>
    <w:rsid w:val="0087059D"/>
    <w:rsid w:val="008707B6"/>
    <w:rsid w:val="008708AE"/>
    <w:rsid w:val="00870DF3"/>
    <w:rsid w:val="008716EF"/>
    <w:rsid w:val="00871930"/>
    <w:rsid w:val="0087210C"/>
    <w:rsid w:val="008721DF"/>
    <w:rsid w:val="0087248E"/>
    <w:rsid w:val="00872D5A"/>
    <w:rsid w:val="008733A0"/>
    <w:rsid w:val="00873BED"/>
    <w:rsid w:val="00873DA5"/>
    <w:rsid w:val="00874589"/>
    <w:rsid w:val="00874D0E"/>
    <w:rsid w:val="00874F89"/>
    <w:rsid w:val="00874FFC"/>
    <w:rsid w:val="008752AA"/>
    <w:rsid w:val="00875D05"/>
    <w:rsid w:val="008763C2"/>
    <w:rsid w:val="00876670"/>
    <w:rsid w:val="00876A73"/>
    <w:rsid w:val="00876B4D"/>
    <w:rsid w:val="008775AE"/>
    <w:rsid w:val="00877767"/>
    <w:rsid w:val="00877978"/>
    <w:rsid w:val="00877C79"/>
    <w:rsid w:val="008803DE"/>
    <w:rsid w:val="00880A99"/>
    <w:rsid w:val="00880BF5"/>
    <w:rsid w:val="008813DE"/>
    <w:rsid w:val="008815BC"/>
    <w:rsid w:val="00882867"/>
    <w:rsid w:val="00882E15"/>
    <w:rsid w:val="00883088"/>
    <w:rsid w:val="008848B3"/>
    <w:rsid w:val="008852C2"/>
    <w:rsid w:val="008856B6"/>
    <w:rsid w:val="008856EC"/>
    <w:rsid w:val="0088646A"/>
    <w:rsid w:val="008866B1"/>
    <w:rsid w:val="00887B3F"/>
    <w:rsid w:val="00890005"/>
    <w:rsid w:val="00890047"/>
    <w:rsid w:val="008902BE"/>
    <w:rsid w:val="00890694"/>
    <w:rsid w:val="0089135E"/>
    <w:rsid w:val="008916C7"/>
    <w:rsid w:val="00891749"/>
    <w:rsid w:val="0089189F"/>
    <w:rsid w:val="00892930"/>
    <w:rsid w:val="0089322F"/>
    <w:rsid w:val="0089327C"/>
    <w:rsid w:val="00893F0B"/>
    <w:rsid w:val="00893F9A"/>
    <w:rsid w:val="00894C53"/>
    <w:rsid w:val="00894E58"/>
    <w:rsid w:val="0089537E"/>
    <w:rsid w:val="0089582A"/>
    <w:rsid w:val="0089618D"/>
    <w:rsid w:val="00897866"/>
    <w:rsid w:val="00897D2D"/>
    <w:rsid w:val="00897DEF"/>
    <w:rsid w:val="008A056E"/>
    <w:rsid w:val="008A0712"/>
    <w:rsid w:val="008A076E"/>
    <w:rsid w:val="008A0794"/>
    <w:rsid w:val="008A0A8B"/>
    <w:rsid w:val="008A0E66"/>
    <w:rsid w:val="008A1583"/>
    <w:rsid w:val="008A1D02"/>
    <w:rsid w:val="008A245E"/>
    <w:rsid w:val="008A265B"/>
    <w:rsid w:val="008A2791"/>
    <w:rsid w:val="008A321B"/>
    <w:rsid w:val="008A35BD"/>
    <w:rsid w:val="008A3723"/>
    <w:rsid w:val="008A4CEF"/>
    <w:rsid w:val="008A55AC"/>
    <w:rsid w:val="008A6431"/>
    <w:rsid w:val="008A644C"/>
    <w:rsid w:val="008A6880"/>
    <w:rsid w:val="008A6AA4"/>
    <w:rsid w:val="008A6C6D"/>
    <w:rsid w:val="008A6E15"/>
    <w:rsid w:val="008A7466"/>
    <w:rsid w:val="008A7AFD"/>
    <w:rsid w:val="008B05BC"/>
    <w:rsid w:val="008B0959"/>
    <w:rsid w:val="008B1099"/>
    <w:rsid w:val="008B146B"/>
    <w:rsid w:val="008B196E"/>
    <w:rsid w:val="008B1CE9"/>
    <w:rsid w:val="008B251F"/>
    <w:rsid w:val="008B25A6"/>
    <w:rsid w:val="008B365B"/>
    <w:rsid w:val="008B3C79"/>
    <w:rsid w:val="008B41D3"/>
    <w:rsid w:val="008B4912"/>
    <w:rsid w:val="008B4D13"/>
    <w:rsid w:val="008B5307"/>
    <w:rsid w:val="008B5364"/>
    <w:rsid w:val="008B59EF"/>
    <w:rsid w:val="008B6145"/>
    <w:rsid w:val="008B6A15"/>
    <w:rsid w:val="008B6A21"/>
    <w:rsid w:val="008B6A85"/>
    <w:rsid w:val="008B6D50"/>
    <w:rsid w:val="008B7327"/>
    <w:rsid w:val="008B770B"/>
    <w:rsid w:val="008B77DF"/>
    <w:rsid w:val="008C010D"/>
    <w:rsid w:val="008C03BB"/>
    <w:rsid w:val="008C0D10"/>
    <w:rsid w:val="008C0E3B"/>
    <w:rsid w:val="008C1672"/>
    <w:rsid w:val="008C26C5"/>
    <w:rsid w:val="008C2867"/>
    <w:rsid w:val="008C2AC5"/>
    <w:rsid w:val="008C35C0"/>
    <w:rsid w:val="008C3878"/>
    <w:rsid w:val="008C3B00"/>
    <w:rsid w:val="008C3F7F"/>
    <w:rsid w:val="008C44FA"/>
    <w:rsid w:val="008C4A55"/>
    <w:rsid w:val="008C4BA1"/>
    <w:rsid w:val="008C4E91"/>
    <w:rsid w:val="008C50A1"/>
    <w:rsid w:val="008C54C9"/>
    <w:rsid w:val="008C5E1F"/>
    <w:rsid w:val="008C62EC"/>
    <w:rsid w:val="008C6510"/>
    <w:rsid w:val="008C68FA"/>
    <w:rsid w:val="008C7173"/>
    <w:rsid w:val="008C722B"/>
    <w:rsid w:val="008C7437"/>
    <w:rsid w:val="008D0306"/>
    <w:rsid w:val="008D0E96"/>
    <w:rsid w:val="008D1650"/>
    <w:rsid w:val="008D1725"/>
    <w:rsid w:val="008D1FF2"/>
    <w:rsid w:val="008D3466"/>
    <w:rsid w:val="008D38AD"/>
    <w:rsid w:val="008D3C70"/>
    <w:rsid w:val="008D4843"/>
    <w:rsid w:val="008D4D84"/>
    <w:rsid w:val="008D5211"/>
    <w:rsid w:val="008D5521"/>
    <w:rsid w:val="008D5CB5"/>
    <w:rsid w:val="008D637A"/>
    <w:rsid w:val="008D65E1"/>
    <w:rsid w:val="008D698E"/>
    <w:rsid w:val="008D7433"/>
    <w:rsid w:val="008D776A"/>
    <w:rsid w:val="008D794A"/>
    <w:rsid w:val="008D7C68"/>
    <w:rsid w:val="008E0183"/>
    <w:rsid w:val="008E0397"/>
    <w:rsid w:val="008E03B3"/>
    <w:rsid w:val="008E0402"/>
    <w:rsid w:val="008E071D"/>
    <w:rsid w:val="008E0730"/>
    <w:rsid w:val="008E0B9A"/>
    <w:rsid w:val="008E0DB4"/>
    <w:rsid w:val="008E0FE6"/>
    <w:rsid w:val="008E1CB2"/>
    <w:rsid w:val="008E2018"/>
    <w:rsid w:val="008E21C8"/>
    <w:rsid w:val="008E23FA"/>
    <w:rsid w:val="008E248C"/>
    <w:rsid w:val="008E2612"/>
    <w:rsid w:val="008E2635"/>
    <w:rsid w:val="008E29AD"/>
    <w:rsid w:val="008E34B1"/>
    <w:rsid w:val="008E37E3"/>
    <w:rsid w:val="008E3B18"/>
    <w:rsid w:val="008E3BE4"/>
    <w:rsid w:val="008E3C17"/>
    <w:rsid w:val="008E3CE1"/>
    <w:rsid w:val="008E3D42"/>
    <w:rsid w:val="008E3F61"/>
    <w:rsid w:val="008E433E"/>
    <w:rsid w:val="008E4357"/>
    <w:rsid w:val="008E4468"/>
    <w:rsid w:val="008E4E5C"/>
    <w:rsid w:val="008E54C1"/>
    <w:rsid w:val="008E56E8"/>
    <w:rsid w:val="008E6855"/>
    <w:rsid w:val="008E6FEA"/>
    <w:rsid w:val="008E7720"/>
    <w:rsid w:val="008E78CE"/>
    <w:rsid w:val="008F005C"/>
    <w:rsid w:val="008F01C8"/>
    <w:rsid w:val="008F02E9"/>
    <w:rsid w:val="008F1912"/>
    <w:rsid w:val="008F1EA6"/>
    <w:rsid w:val="008F243F"/>
    <w:rsid w:val="008F2565"/>
    <w:rsid w:val="008F2720"/>
    <w:rsid w:val="008F282D"/>
    <w:rsid w:val="008F2BE6"/>
    <w:rsid w:val="008F307A"/>
    <w:rsid w:val="008F33FB"/>
    <w:rsid w:val="008F344E"/>
    <w:rsid w:val="008F39D8"/>
    <w:rsid w:val="008F3C45"/>
    <w:rsid w:val="008F3CC9"/>
    <w:rsid w:val="008F41AE"/>
    <w:rsid w:val="008F4212"/>
    <w:rsid w:val="008F437E"/>
    <w:rsid w:val="008F4FB6"/>
    <w:rsid w:val="008F5048"/>
    <w:rsid w:val="008F5176"/>
    <w:rsid w:val="008F56E2"/>
    <w:rsid w:val="008F595A"/>
    <w:rsid w:val="008F5BC1"/>
    <w:rsid w:val="008F5BCF"/>
    <w:rsid w:val="008F6D2A"/>
    <w:rsid w:val="008F72D7"/>
    <w:rsid w:val="008F7528"/>
    <w:rsid w:val="008F7685"/>
    <w:rsid w:val="008F777D"/>
    <w:rsid w:val="008F7EC7"/>
    <w:rsid w:val="009003EB"/>
    <w:rsid w:val="00900F7D"/>
    <w:rsid w:val="009017D3"/>
    <w:rsid w:val="0090183B"/>
    <w:rsid w:val="00901DAE"/>
    <w:rsid w:val="00901DFF"/>
    <w:rsid w:val="0090207A"/>
    <w:rsid w:val="00902178"/>
    <w:rsid w:val="009027C8"/>
    <w:rsid w:val="0090337B"/>
    <w:rsid w:val="009034E8"/>
    <w:rsid w:val="0090356C"/>
    <w:rsid w:val="0090389C"/>
    <w:rsid w:val="00903E46"/>
    <w:rsid w:val="00904DA5"/>
    <w:rsid w:val="00904E4E"/>
    <w:rsid w:val="00905539"/>
    <w:rsid w:val="009058C7"/>
    <w:rsid w:val="009059E5"/>
    <w:rsid w:val="00905A1D"/>
    <w:rsid w:val="00905C08"/>
    <w:rsid w:val="00906326"/>
    <w:rsid w:val="00907E0D"/>
    <w:rsid w:val="00907F1D"/>
    <w:rsid w:val="00910582"/>
    <w:rsid w:val="00910686"/>
    <w:rsid w:val="00910D53"/>
    <w:rsid w:val="009111FB"/>
    <w:rsid w:val="00911404"/>
    <w:rsid w:val="009118A5"/>
    <w:rsid w:val="00911BAB"/>
    <w:rsid w:val="0091208E"/>
    <w:rsid w:val="009120B8"/>
    <w:rsid w:val="00912819"/>
    <w:rsid w:val="00912A1F"/>
    <w:rsid w:val="00912AD7"/>
    <w:rsid w:val="00912F9A"/>
    <w:rsid w:val="009130D9"/>
    <w:rsid w:val="0091376D"/>
    <w:rsid w:val="00913903"/>
    <w:rsid w:val="00913AC8"/>
    <w:rsid w:val="00913FEF"/>
    <w:rsid w:val="00914050"/>
    <w:rsid w:val="00914283"/>
    <w:rsid w:val="009145B8"/>
    <w:rsid w:val="009152AB"/>
    <w:rsid w:val="00916359"/>
    <w:rsid w:val="009168DA"/>
    <w:rsid w:val="00916926"/>
    <w:rsid w:val="00916B40"/>
    <w:rsid w:val="00916CEA"/>
    <w:rsid w:val="00916D3D"/>
    <w:rsid w:val="00917212"/>
    <w:rsid w:val="009172A5"/>
    <w:rsid w:val="009175BC"/>
    <w:rsid w:val="00917715"/>
    <w:rsid w:val="0091775E"/>
    <w:rsid w:val="009177F5"/>
    <w:rsid w:val="00917A0E"/>
    <w:rsid w:val="00917CD3"/>
    <w:rsid w:val="00917FFC"/>
    <w:rsid w:val="00920C13"/>
    <w:rsid w:val="00920C53"/>
    <w:rsid w:val="00920D76"/>
    <w:rsid w:val="00920F41"/>
    <w:rsid w:val="00921001"/>
    <w:rsid w:val="00921157"/>
    <w:rsid w:val="00921446"/>
    <w:rsid w:val="009216AD"/>
    <w:rsid w:val="00921E12"/>
    <w:rsid w:val="00922474"/>
    <w:rsid w:val="00922AE8"/>
    <w:rsid w:val="00922C46"/>
    <w:rsid w:val="0092381B"/>
    <w:rsid w:val="00923C86"/>
    <w:rsid w:val="00923D49"/>
    <w:rsid w:val="00924378"/>
    <w:rsid w:val="00925BF0"/>
    <w:rsid w:val="00925FAB"/>
    <w:rsid w:val="009268BE"/>
    <w:rsid w:val="00926B36"/>
    <w:rsid w:val="0093024C"/>
    <w:rsid w:val="009307BD"/>
    <w:rsid w:val="0093125C"/>
    <w:rsid w:val="0093174B"/>
    <w:rsid w:val="009321D4"/>
    <w:rsid w:val="009328A5"/>
    <w:rsid w:val="00932AB9"/>
    <w:rsid w:val="009332DE"/>
    <w:rsid w:val="00934621"/>
    <w:rsid w:val="009347A8"/>
    <w:rsid w:val="00934B7F"/>
    <w:rsid w:val="0093504C"/>
    <w:rsid w:val="0093527F"/>
    <w:rsid w:val="00936333"/>
    <w:rsid w:val="00936666"/>
    <w:rsid w:val="009376C2"/>
    <w:rsid w:val="009377D7"/>
    <w:rsid w:val="00937C65"/>
    <w:rsid w:val="009404E9"/>
    <w:rsid w:val="00941421"/>
    <w:rsid w:val="00941F59"/>
    <w:rsid w:val="00942243"/>
    <w:rsid w:val="00942552"/>
    <w:rsid w:val="009425BB"/>
    <w:rsid w:val="0094283C"/>
    <w:rsid w:val="00942C84"/>
    <w:rsid w:val="009430E3"/>
    <w:rsid w:val="009431FD"/>
    <w:rsid w:val="00943984"/>
    <w:rsid w:val="0094413B"/>
    <w:rsid w:val="00944245"/>
    <w:rsid w:val="0094482A"/>
    <w:rsid w:val="00944E43"/>
    <w:rsid w:val="009458C6"/>
    <w:rsid w:val="009459C8"/>
    <w:rsid w:val="00945A41"/>
    <w:rsid w:val="00945E0A"/>
    <w:rsid w:val="00946483"/>
    <w:rsid w:val="00946890"/>
    <w:rsid w:val="00946EA8"/>
    <w:rsid w:val="009470EB"/>
    <w:rsid w:val="00947C1D"/>
    <w:rsid w:val="00947C8F"/>
    <w:rsid w:val="00950173"/>
    <w:rsid w:val="009506F3"/>
    <w:rsid w:val="00950B45"/>
    <w:rsid w:val="00951705"/>
    <w:rsid w:val="0095184B"/>
    <w:rsid w:val="00951ACC"/>
    <w:rsid w:val="00951BEE"/>
    <w:rsid w:val="00951CC6"/>
    <w:rsid w:val="009529CE"/>
    <w:rsid w:val="0095346A"/>
    <w:rsid w:val="00953564"/>
    <w:rsid w:val="009537AD"/>
    <w:rsid w:val="00953BF2"/>
    <w:rsid w:val="00953C63"/>
    <w:rsid w:val="00954543"/>
    <w:rsid w:val="0095459D"/>
    <w:rsid w:val="00954AE0"/>
    <w:rsid w:val="00954E73"/>
    <w:rsid w:val="00955541"/>
    <w:rsid w:val="00955B0A"/>
    <w:rsid w:val="00956758"/>
    <w:rsid w:val="00956E5A"/>
    <w:rsid w:val="009570F7"/>
    <w:rsid w:val="009573DE"/>
    <w:rsid w:val="00957B3F"/>
    <w:rsid w:val="00957ED1"/>
    <w:rsid w:val="00957F88"/>
    <w:rsid w:val="00960053"/>
    <w:rsid w:val="0096063D"/>
    <w:rsid w:val="009611EE"/>
    <w:rsid w:val="0096148A"/>
    <w:rsid w:val="00961A50"/>
    <w:rsid w:val="00962436"/>
    <w:rsid w:val="0096291B"/>
    <w:rsid w:val="00962A12"/>
    <w:rsid w:val="00962FCC"/>
    <w:rsid w:val="009632BC"/>
    <w:rsid w:val="00963483"/>
    <w:rsid w:val="009637C2"/>
    <w:rsid w:val="00963AF8"/>
    <w:rsid w:val="00963EF7"/>
    <w:rsid w:val="009640FF"/>
    <w:rsid w:val="00964403"/>
    <w:rsid w:val="009644A8"/>
    <w:rsid w:val="009644C4"/>
    <w:rsid w:val="0096493E"/>
    <w:rsid w:val="00964A1C"/>
    <w:rsid w:val="00964A54"/>
    <w:rsid w:val="009654F5"/>
    <w:rsid w:val="0096557B"/>
    <w:rsid w:val="009658E0"/>
    <w:rsid w:val="009667FD"/>
    <w:rsid w:val="00966AE2"/>
    <w:rsid w:val="00966C75"/>
    <w:rsid w:val="00966C7F"/>
    <w:rsid w:val="009670FC"/>
    <w:rsid w:val="0096783F"/>
    <w:rsid w:val="009713A0"/>
    <w:rsid w:val="0097166D"/>
    <w:rsid w:val="00972335"/>
    <w:rsid w:val="009727FF"/>
    <w:rsid w:val="009737A8"/>
    <w:rsid w:val="009737DE"/>
    <w:rsid w:val="00973C50"/>
    <w:rsid w:val="00973E33"/>
    <w:rsid w:val="00974134"/>
    <w:rsid w:val="00974519"/>
    <w:rsid w:val="00974FB7"/>
    <w:rsid w:val="0097560C"/>
    <w:rsid w:val="00975696"/>
    <w:rsid w:val="009759B8"/>
    <w:rsid w:val="00975D0C"/>
    <w:rsid w:val="00975EE5"/>
    <w:rsid w:val="00976255"/>
    <w:rsid w:val="0097628F"/>
    <w:rsid w:val="0097630B"/>
    <w:rsid w:val="00976506"/>
    <w:rsid w:val="00976B36"/>
    <w:rsid w:val="009770F3"/>
    <w:rsid w:val="0097726E"/>
    <w:rsid w:val="0097743E"/>
    <w:rsid w:val="009775BB"/>
    <w:rsid w:val="009800C1"/>
    <w:rsid w:val="009807AD"/>
    <w:rsid w:val="00980F2E"/>
    <w:rsid w:val="00981188"/>
    <w:rsid w:val="009811D8"/>
    <w:rsid w:val="00981392"/>
    <w:rsid w:val="009817EA"/>
    <w:rsid w:val="00981BDB"/>
    <w:rsid w:val="00982E1D"/>
    <w:rsid w:val="00982F54"/>
    <w:rsid w:val="00983604"/>
    <w:rsid w:val="009836A6"/>
    <w:rsid w:val="00983BEB"/>
    <w:rsid w:val="00983C4C"/>
    <w:rsid w:val="00983D09"/>
    <w:rsid w:val="00983E3B"/>
    <w:rsid w:val="00983E5D"/>
    <w:rsid w:val="00983EBB"/>
    <w:rsid w:val="00983F9C"/>
    <w:rsid w:val="00984027"/>
    <w:rsid w:val="00984083"/>
    <w:rsid w:val="0098432F"/>
    <w:rsid w:val="009846CB"/>
    <w:rsid w:val="00984B2E"/>
    <w:rsid w:val="009850E5"/>
    <w:rsid w:val="009852A6"/>
    <w:rsid w:val="0098534B"/>
    <w:rsid w:val="00985751"/>
    <w:rsid w:val="00985AE0"/>
    <w:rsid w:val="00985BA4"/>
    <w:rsid w:val="0098623F"/>
    <w:rsid w:val="009862E9"/>
    <w:rsid w:val="00986650"/>
    <w:rsid w:val="00986779"/>
    <w:rsid w:val="0098679A"/>
    <w:rsid w:val="009867C0"/>
    <w:rsid w:val="00986957"/>
    <w:rsid w:val="00986979"/>
    <w:rsid w:val="00986E19"/>
    <w:rsid w:val="009874FE"/>
    <w:rsid w:val="009879CF"/>
    <w:rsid w:val="00987AE4"/>
    <w:rsid w:val="00987F32"/>
    <w:rsid w:val="009904DE"/>
    <w:rsid w:val="00990CEC"/>
    <w:rsid w:val="00990ECE"/>
    <w:rsid w:val="00991715"/>
    <w:rsid w:val="0099172C"/>
    <w:rsid w:val="00991D98"/>
    <w:rsid w:val="009921F1"/>
    <w:rsid w:val="009924B3"/>
    <w:rsid w:val="00993519"/>
    <w:rsid w:val="0099422E"/>
    <w:rsid w:val="0099431B"/>
    <w:rsid w:val="00994591"/>
    <w:rsid w:val="00994B81"/>
    <w:rsid w:val="00995B18"/>
    <w:rsid w:val="00995CC7"/>
    <w:rsid w:val="00995EF7"/>
    <w:rsid w:val="009962B6"/>
    <w:rsid w:val="0099641A"/>
    <w:rsid w:val="0099667F"/>
    <w:rsid w:val="009967AC"/>
    <w:rsid w:val="00996D74"/>
    <w:rsid w:val="00996EA9"/>
    <w:rsid w:val="00996F45"/>
    <w:rsid w:val="00997469"/>
    <w:rsid w:val="00997E23"/>
    <w:rsid w:val="00997EF8"/>
    <w:rsid w:val="00997FB8"/>
    <w:rsid w:val="009A0226"/>
    <w:rsid w:val="009A0366"/>
    <w:rsid w:val="009A067A"/>
    <w:rsid w:val="009A070D"/>
    <w:rsid w:val="009A0A0D"/>
    <w:rsid w:val="009A0BD6"/>
    <w:rsid w:val="009A1427"/>
    <w:rsid w:val="009A1BEB"/>
    <w:rsid w:val="009A23C7"/>
    <w:rsid w:val="009A2F9A"/>
    <w:rsid w:val="009A36C3"/>
    <w:rsid w:val="009A40B5"/>
    <w:rsid w:val="009A4931"/>
    <w:rsid w:val="009A4AB2"/>
    <w:rsid w:val="009A4C74"/>
    <w:rsid w:val="009A4E62"/>
    <w:rsid w:val="009A4EB0"/>
    <w:rsid w:val="009A4EEB"/>
    <w:rsid w:val="009A4FA1"/>
    <w:rsid w:val="009A4FAA"/>
    <w:rsid w:val="009A5882"/>
    <w:rsid w:val="009A5DF6"/>
    <w:rsid w:val="009A66CA"/>
    <w:rsid w:val="009A6ABE"/>
    <w:rsid w:val="009A6AFB"/>
    <w:rsid w:val="009A7C13"/>
    <w:rsid w:val="009A7D30"/>
    <w:rsid w:val="009B0498"/>
    <w:rsid w:val="009B07B5"/>
    <w:rsid w:val="009B07D1"/>
    <w:rsid w:val="009B082B"/>
    <w:rsid w:val="009B0937"/>
    <w:rsid w:val="009B0A20"/>
    <w:rsid w:val="009B0DCE"/>
    <w:rsid w:val="009B0DE5"/>
    <w:rsid w:val="009B1550"/>
    <w:rsid w:val="009B16EF"/>
    <w:rsid w:val="009B1983"/>
    <w:rsid w:val="009B2241"/>
    <w:rsid w:val="009B2272"/>
    <w:rsid w:val="009B242B"/>
    <w:rsid w:val="009B25CA"/>
    <w:rsid w:val="009B266C"/>
    <w:rsid w:val="009B2DDB"/>
    <w:rsid w:val="009B3050"/>
    <w:rsid w:val="009B315C"/>
    <w:rsid w:val="009B339E"/>
    <w:rsid w:val="009B34BD"/>
    <w:rsid w:val="009B389F"/>
    <w:rsid w:val="009B415D"/>
    <w:rsid w:val="009B4DA7"/>
    <w:rsid w:val="009B4EFB"/>
    <w:rsid w:val="009B5150"/>
    <w:rsid w:val="009B5326"/>
    <w:rsid w:val="009B566F"/>
    <w:rsid w:val="009B585D"/>
    <w:rsid w:val="009B592B"/>
    <w:rsid w:val="009B5BC3"/>
    <w:rsid w:val="009B6CA6"/>
    <w:rsid w:val="009B7262"/>
    <w:rsid w:val="009B7E70"/>
    <w:rsid w:val="009B7EC1"/>
    <w:rsid w:val="009C025C"/>
    <w:rsid w:val="009C0F08"/>
    <w:rsid w:val="009C0FC2"/>
    <w:rsid w:val="009C10A7"/>
    <w:rsid w:val="009C174E"/>
    <w:rsid w:val="009C2794"/>
    <w:rsid w:val="009C28BB"/>
    <w:rsid w:val="009C29CB"/>
    <w:rsid w:val="009C34BF"/>
    <w:rsid w:val="009C3708"/>
    <w:rsid w:val="009C3E56"/>
    <w:rsid w:val="009C408E"/>
    <w:rsid w:val="009C4583"/>
    <w:rsid w:val="009C53CB"/>
    <w:rsid w:val="009C55C3"/>
    <w:rsid w:val="009C56C8"/>
    <w:rsid w:val="009C5F23"/>
    <w:rsid w:val="009C652B"/>
    <w:rsid w:val="009C6A05"/>
    <w:rsid w:val="009C6B05"/>
    <w:rsid w:val="009C6B32"/>
    <w:rsid w:val="009C6DC3"/>
    <w:rsid w:val="009C6E55"/>
    <w:rsid w:val="009C6F21"/>
    <w:rsid w:val="009C744F"/>
    <w:rsid w:val="009C7DC9"/>
    <w:rsid w:val="009D0468"/>
    <w:rsid w:val="009D0674"/>
    <w:rsid w:val="009D0693"/>
    <w:rsid w:val="009D071F"/>
    <w:rsid w:val="009D0BEF"/>
    <w:rsid w:val="009D0C03"/>
    <w:rsid w:val="009D1705"/>
    <w:rsid w:val="009D1B11"/>
    <w:rsid w:val="009D1B5D"/>
    <w:rsid w:val="009D250A"/>
    <w:rsid w:val="009D2809"/>
    <w:rsid w:val="009D30E3"/>
    <w:rsid w:val="009D33FD"/>
    <w:rsid w:val="009D34C4"/>
    <w:rsid w:val="009D37AA"/>
    <w:rsid w:val="009D3F2F"/>
    <w:rsid w:val="009D3FE5"/>
    <w:rsid w:val="009D46DE"/>
    <w:rsid w:val="009D4ACA"/>
    <w:rsid w:val="009D4DA6"/>
    <w:rsid w:val="009D5405"/>
    <w:rsid w:val="009D578C"/>
    <w:rsid w:val="009D5891"/>
    <w:rsid w:val="009D6266"/>
    <w:rsid w:val="009D65CA"/>
    <w:rsid w:val="009D668C"/>
    <w:rsid w:val="009D6B72"/>
    <w:rsid w:val="009D6C78"/>
    <w:rsid w:val="009D6F8F"/>
    <w:rsid w:val="009D6FD9"/>
    <w:rsid w:val="009D7307"/>
    <w:rsid w:val="009D7870"/>
    <w:rsid w:val="009E005A"/>
    <w:rsid w:val="009E0F53"/>
    <w:rsid w:val="009E108A"/>
    <w:rsid w:val="009E1124"/>
    <w:rsid w:val="009E13ED"/>
    <w:rsid w:val="009E1CD4"/>
    <w:rsid w:val="009E1FC2"/>
    <w:rsid w:val="009E21B7"/>
    <w:rsid w:val="009E31DE"/>
    <w:rsid w:val="009E34B4"/>
    <w:rsid w:val="009E3C1A"/>
    <w:rsid w:val="009E3E19"/>
    <w:rsid w:val="009E3FDE"/>
    <w:rsid w:val="009E4467"/>
    <w:rsid w:val="009E492E"/>
    <w:rsid w:val="009E4B5A"/>
    <w:rsid w:val="009E527D"/>
    <w:rsid w:val="009E5D8F"/>
    <w:rsid w:val="009E604D"/>
    <w:rsid w:val="009E60E3"/>
    <w:rsid w:val="009E632B"/>
    <w:rsid w:val="009E6481"/>
    <w:rsid w:val="009E661D"/>
    <w:rsid w:val="009E6B06"/>
    <w:rsid w:val="009E6CBE"/>
    <w:rsid w:val="009E735E"/>
    <w:rsid w:val="009E7447"/>
    <w:rsid w:val="009E7995"/>
    <w:rsid w:val="009F05D4"/>
    <w:rsid w:val="009F0808"/>
    <w:rsid w:val="009F0CDB"/>
    <w:rsid w:val="009F0EAB"/>
    <w:rsid w:val="009F0F4D"/>
    <w:rsid w:val="009F100B"/>
    <w:rsid w:val="009F1DD2"/>
    <w:rsid w:val="009F1E2E"/>
    <w:rsid w:val="009F23D2"/>
    <w:rsid w:val="009F23E3"/>
    <w:rsid w:val="009F25E8"/>
    <w:rsid w:val="009F28B9"/>
    <w:rsid w:val="009F2A3A"/>
    <w:rsid w:val="009F2A76"/>
    <w:rsid w:val="009F2F2B"/>
    <w:rsid w:val="009F30CA"/>
    <w:rsid w:val="009F347D"/>
    <w:rsid w:val="009F39A1"/>
    <w:rsid w:val="009F3F79"/>
    <w:rsid w:val="009F4016"/>
    <w:rsid w:val="009F412A"/>
    <w:rsid w:val="009F44A0"/>
    <w:rsid w:val="009F48F0"/>
    <w:rsid w:val="009F4E96"/>
    <w:rsid w:val="009F4EBB"/>
    <w:rsid w:val="009F52AA"/>
    <w:rsid w:val="009F5347"/>
    <w:rsid w:val="009F5E3E"/>
    <w:rsid w:val="009F5FCB"/>
    <w:rsid w:val="009F61AA"/>
    <w:rsid w:val="009F6990"/>
    <w:rsid w:val="009F70B4"/>
    <w:rsid w:val="009F7E36"/>
    <w:rsid w:val="009F7F5F"/>
    <w:rsid w:val="00A003B9"/>
    <w:rsid w:val="00A00921"/>
    <w:rsid w:val="00A012C2"/>
    <w:rsid w:val="00A012F2"/>
    <w:rsid w:val="00A014CA"/>
    <w:rsid w:val="00A015A6"/>
    <w:rsid w:val="00A01A36"/>
    <w:rsid w:val="00A01BE4"/>
    <w:rsid w:val="00A01EA3"/>
    <w:rsid w:val="00A026DC"/>
    <w:rsid w:val="00A0294B"/>
    <w:rsid w:val="00A02B48"/>
    <w:rsid w:val="00A03299"/>
    <w:rsid w:val="00A035C9"/>
    <w:rsid w:val="00A03B3D"/>
    <w:rsid w:val="00A046CA"/>
    <w:rsid w:val="00A04794"/>
    <w:rsid w:val="00A04D61"/>
    <w:rsid w:val="00A04DBC"/>
    <w:rsid w:val="00A04E7D"/>
    <w:rsid w:val="00A05E03"/>
    <w:rsid w:val="00A05FD5"/>
    <w:rsid w:val="00A0651E"/>
    <w:rsid w:val="00A068CB"/>
    <w:rsid w:val="00A06EBD"/>
    <w:rsid w:val="00A070CD"/>
    <w:rsid w:val="00A07567"/>
    <w:rsid w:val="00A0794A"/>
    <w:rsid w:val="00A07BB1"/>
    <w:rsid w:val="00A10387"/>
    <w:rsid w:val="00A1045A"/>
    <w:rsid w:val="00A10636"/>
    <w:rsid w:val="00A107B0"/>
    <w:rsid w:val="00A10951"/>
    <w:rsid w:val="00A10CCF"/>
    <w:rsid w:val="00A10EC3"/>
    <w:rsid w:val="00A1110C"/>
    <w:rsid w:val="00A111C0"/>
    <w:rsid w:val="00A11433"/>
    <w:rsid w:val="00A11B71"/>
    <w:rsid w:val="00A11BF9"/>
    <w:rsid w:val="00A12504"/>
    <w:rsid w:val="00A127F4"/>
    <w:rsid w:val="00A12CBE"/>
    <w:rsid w:val="00A13C96"/>
    <w:rsid w:val="00A141EC"/>
    <w:rsid w:val="00A15E49"/>
    <w:rsid w:val="00A16538"/>
    <w:rsid w:val="00A165AA"/>
    <w:rsid w:val="00A16727"/>
    <w:rsid w:val="00A169A0"/>
    <w:rsid w:val="00A177A2"/>
    <w:rsid w:val="00A17FB9"/>
    <w:rsid w:val="00A202C9"/>
    <w:rsid w:val="00A20BD3"/>
    <w:rsid w:val="00A20D77"/>
    <w:rsid w:val="00A20F51"/>
    <w:rsid w:val="00A21CC0"/>
    <w:rsid w:val="00A21CD5"/>
    <w:rsid w:val="00A22038"/>
    <w:rsid w:val="00A223FD"/>
    <w:rsid w:val="00A22AFD"/>
    <w:rsid w:val="00A232AB"/>
    <w:rsid w:val="00A23723"/>
    <w:rsid w:val="00A23775"/>
    <w:rsid w:val="00A23A21"/>
    <w:rsid w:val="00A23B96"/>
    <w:rsid w:val="00A249DF"/>
    <w:rsid w:val="00A2590C"/>
    <w:rsid w:val="00A259B4"/>
    <w:rsid w:val="00A2611D"/>
    <w:rsid w:val="00A2616F"/>
    <w:rsid w:val="00A26541"/>
    <w:rsid w:val="00A26C30"/>
    <w:rsid w:val="00A27404"/>
    <w:rsid w:val="00A27C2B"/>
    <w:rsid w:val="00A27C71"/>
    <w:rsid w:val="00A300FC"/>
    <w:rsid w:val="00A3018F"/>
    <w:rsid w:val="00A308EB"/>
    <w:rsid w:val="00A31033"/>
    <w:rsid w:val="00A3128C"/>
    <w:rsid w:val="00A31B9F"/>
    <w:rsid w:val="00A31CC2"/>
    <w:rsid w:val="00A31F5E"/>
    <w:rsid w:val="00A323C4"/>
    <w:rsid w:val="00A3246A"/>
    <w:rsid w:val="00A32484"/>
    <w:rsid w:val="00A328CB"/>
    <w:rsid w:val="00A32B1B"/>
    <w:rsid w:val="00A32FE4"/>
    <w:rsid w:val="00A33493"/>
    <w:rsid w:val="00A337A1"/>
    <w:rsid w:val="00A33A60"/>
    <w:rsid w:val="00A33AAA"/>
    <w:rsid w:val="00A34999"/>
    <w:rsid w:val="00A34B2D"/>
    <w:rsid w:val="00A34EA9"/>
    <w:rsid w:val="00A3507A"/>
    <w:rsid w:val="00A350A9"/>
    <w:rsid w:val="00A358AD"/>
    <w:rsid w:val="00A35B95"/>
    <w:rsid w:val="00A3668D"/>
    <w:rsid w:val="00A36DC8"/>
    <w:rsid w:val="00A36FA9"/>
    <w:rsid w:val="00A373C0"/>
    <w:rsid w:val="00A37437"/>
    <w:rsid w:val="00A3747A"/>
    <w:rsid w:val="00A3799E"/>
    <w:rsid w:val="00A37EF0"/>
    <w:rsid w:val="00A4033B"/>
    <w:rsid w:val="00A40937"/>
    <w:rsid w:val="00A40D2B"/>
    <w:rsid w:val="00A41F15"/>
    <w:rsid w:val="00A42B46"/>
    <w:rsid w:val="00A42D98"/>
    <w:rsid w:val="00A434C3"/>
    <w:rsid w:val="00A4383C"/>
    <w:rsid w:val="00A44051"/>
    <w:rsid w:val="00A4433A"/>
    <w:rsid w:val="00A445A9"/>
    <w:rsid w:val="00A449BD"/>
    <w:rsid w:val="00A44C35"/>
    <w:rsid w:val="00A44C65"/>
    <w:rsid w:val="00A44CFE"/>
    <w:rsid w:val="00A44E15"/>
    <w:rsid w:val="00A454A4"/>
    <w:rsid w:val="00A46464"/>
    <w:rsid w:val="00A46513"/>
    <w:rsid w:val="00A471AF"/>
    <w:rsid w:val="00A473D3"/>
    <w:rsid w:val="00A47495"/>
    <w:rsid w:val="00A475B5"/>
    <w:rsid w:val="00A476D0"/>
    <w:rsid w:val="00A47B07"/>
    <w:rsid w:val="00A47F97"/>
    <w:rsid w:val="00A502F6"/>
    <w:rsid w:val="00A503BA"/>
    <w:rsid w:val="00A506E3"/>
    <w:rsid w:val="00A512D4"/>
    <w:rsid w:val="00A5190F"/>
    <w:rsid w:val="00A51FBB"/>
    <w:rsid w:val="00A52535"/>
    <w:rsid w:val="00A52B86"/>
    <w:rsid w:val="00A52BB0"/>
    <w:rsid w:val="00A52E2C"/>
    <w:rsid w:val="00A54414"/>
    <w:rsid w:val="00A54499"/>
    <w:rsid w:val="00A5451F"/>
    <w:rsid w:val="00A5476D"/>
    <w:rsid w:val="00A549CD"/>
    <w:rsid w:val="00A551DC"/>
    <w:rsid w:val="00A55546"/>
    <w:rsid w:val="00A55788"/>
    <w:rsid w:val="00A56017"/>
    <w:rsid w:val="00A56061"/>
    <w:rsid w:val="00A56173"/>
    <w:rsid w:val="00A57028"/>
    <w:rsid w:val="00A575D0"/>
    <w:rsid w:val="00A57A52"/>
    <w:rsid w:val="00A57D68"/>
    <w:rsid w:val="00A57DFB"/>
    <w:rsid w:val="00A60818"/>
    <w:rsid w:val="00A609D7"/>
    <w:rsid w:val="00A60A2C"/>
    <w:rsid w:val="00A60AB2"/>
    <w:rsid w:val="00A60CC8"/>
    <w:rsid w:val="00A612CE"/>
    <w:rsid w:val="00A61796"/>
    <w:rsid w:val="00A61C1F"/>
    <w:rsid w:val="00A620C4"/>
    <w:rsid w:val="00A62246"/>
    <w:rsid w:val="00A629EC"/>
    <w:rsid w:val="00A62B1C"/>
    <w:rsid w:val="00A62E6C"/>
    <w:rsid w:val="00A633D2"/>
    <w:rsid w:val="00A63AEE"/>
    <w:rsid w:val="00A63B94"/>
    <w:rsid w:val="00A63E6E"/>
    <w:rsid w:val="00A64184"/>
    <w:rsid w:val="00A6444D"/>
    <w:rsid w:val="00A6477C"/>
    <w:rsid w:val="00A649C6"/>
    <w:rsid w:val="00A64C15"/>
    <w:rsid w:val="00A65240"/>
    <w:rsid w:val="00A65317"/>
    <w:rsid w:val="00A65924"/>
    <w:rsid w:val="00A65CBE"/>
    <w:rsid w:val="00A65E57"/>
    <w:rsid w:val="00A663CA"/>
    <w:rsid w:val="00A665D0"/>
    <w:rsid w:val="00A668D8"/>
    <w:rsid w:val="00A6732A"/>
    <w:rsid w:val="00A67659"/>
    <w:rsid w:val="00A67739"/>
    <w:rsid w:val="00A701E7"/>
    <w:rsid w:val="00A7034F"/>
    <w:rsid w:val="00A70E58"/>
    <w:rsid w:val="00A70E9D"/>
    <w:rsid w:val="00A70F37"/>
    <w:rsid w:val="00A71019"/>
    <w:rsid w:val="00A7174B"/>
    <w:rsid w:val="00A719DD"/>
    <w:rsid w:val="00A72467"/>
    <w:rsid w:val="00A724DB"/>
    <w:rsid w:val="00A72D24"/>
    <w:rsid w:val="00A73403"/>
    <w:rsid w:val="00A739FB"/>
    <w:rsid w:val="00A73AC6"/>
    <w:rsid w:val="00A7485E"/>
    <w:rsid w:val="00A74F1B"/>
    <w:rsid w:val="00A75A08"/>
    <w:rsid w:val="00A763E3"/>
    <w:rsid w:val="00A7658B"/>
    <w:rsid w:val="00A766F2"/>
    <w:rsid w:val="00A77544"/>
    <w:rsid w:val="00A77A27"/>
    <w:rsid w:val="00A80204"/>
    <w:rsid w:val="00A8056C"/>
    <w:rsid w:val="00A80632"/>
    <w:rsid w:val="00A8081A"/>
    <w:rsid w:val="00A80907"/>
    <w:rsid w:val="00A8098A"/>
    <w:rsid w:val="00A814AC"/>
    <w:rsid w:val="00A81557"/>
    <w:rsid w:val="00A81AD6"/>
    <w:rsid w:val="00A81C80"/>
    <w:rsid w:val="00A82811"/>
    <w:rsid w:val="00A82886"/>
    <w:rsid w:val="00A82940"/>
    <w:rsid w:val="00A83913"/>
    <w:rsid w:val="00A83E17"/>
    <w:rsid w:val="00A8411D"/>
    <w:rsid w:val="00A84FDC"/>
    <w:rsid w:val="00A851D2"/>
    <w:rsid w:val="00A856A6"/>
    <w:rsid w:val="00A86448"/>
    <w:rsid w:val="00A8662B"/>
    <w:rsid w:val="00A86B0D"/>
    <w:rsid w:val="00A86F1E"/>
    <w:rsid w:val="00A875D3"/>
    <w:rsid w:val="00A87728"/>
    <w:rsid w:val="00A87778"/>
    <w:rsid w:val="00A87920"/>
    <w:rsid w:val="00A879AB"/>
    <w:rsid w:val="00A87D56"/>
    <w:rsid w:val="00A902BD"/>
    <w:rsid w:val="00A90402"/>
    <w:rsid w:val="00A90B1D"/>
    <w:rsid w:val="00A91B98"/>
    <w:rsid w:val="00A91C1C"/>
    <w:rsid w:val="00A92048"/>
    <w:rsid w:val="00A9302F"/>
    <w:rsid w:val="00A930E3"/>
    <w:rsid w:val="00A93868"/>
    <w:rsid w:val="00A93B27"/>
    <w:rsid w:val="00A93BBA"/>
    <w:rsid w:val="00A94242"/>
    <w:rsid w:val="00A94C1E"/>
    <w:rsid w:val="00A94C68"/>
    <w:rsid w:val="00A94EAC"/>
    <w:rsid w:val="00A94EFC"/>
    <w:rsid w:val="00A95612"/>
    <w:rsid w:val="00A96DEB"/>
    <w:rsid w:val="00AA01B8"/>
    <w:rsid w:val="00AA0E1E"/>
    <w:rsid w:val="00AA17B7"/>
    <w:rsid w:val="00AA1B97"/>
    <w:rsid w:val="00AA1F26"/>
    <w:rsid w:val="00AA221A"/>
    <w:rsid w:val="00AA24CB"/>
    <w:rsid w:val="00AA2B3E"/>
    <w:rsid w:val="00AA2BEC"/>
    <w:rsid w:val="00AA3101"/>
    <w:rsid w:val="00AA3293"/>
    <w:rsid w:val="00AA3D0A"/>
    <w:rsid w:val="00AA4012"/>
    <w:rsid w:val="00AA4244"/>
    <w:rsid w:val="00AA45AF"/>
    <w:rsid w:val="00AA496A"/>
    <w:rsid w:val="00AA4A34"/>
    <w:rsid w:val="00AA4FEF"/>
    <w:rsid w:val="00AA5272"/>
    <w:rsid w:val="00AA57EA"/>
    <w:rsid w:val="00AA5B81"/>
    <w:rsid w:val="00AA5B94"/>
    <w:rsid w:val="00AA5BCA"/>
    <w:rsid w:val="00AA6098"/>
    <w:rsid w:val="00AA60D5"/>
    <w:rsid w:val="00AA70E1"/>
    <w:rsid w:val="00AA792F"/>
    <w:rsid w:val="00AA7B52"/>
    <w:rsid w:val="00AA7D2D"/>
    <w:rsid w:val="00AA7FAA"/>
    <w:rsid w:val="00AB0059"/>
    <w:rsid w:val="00AB01B5"/>
    <w:rsid w:val="00AB06E5"/>
    <w:rsid w:val="00AB07CC"/>
    <w:rsid w:val="00AB0FE1"/>
    <w:rsid w:val="00AB1178"/>
    <w:rsid w:val="00AB1666"/>
    <w:rsid w:val="00AB1C3B"/>
    <w:rsid w:val="00AB231B"/>
    <w:rsid w:val="00AB2486"/>
    <w:rsid w:val="00AB2B07"/>
    <w:rsid w:val="00AB2DBE"/>
    <w:rsid w:val="00AB2E24"/>
    <w:rsid w:val="00AB2F71"/>
    <w:rsid w:val="00AB3392"/>
    <w:rsid w:val="00AB46AC"/>
    <w:rsid w:val="00AB4C7C"/>
    <w:rsid w:val="00AB4EBD"/>
    <w:rsid w:val="00AB540A"/>
    <w:rsid w:val="00AB56D5"/>
    <w:rsid w:val="00AB5D3B"/>
    <w:rsid w:val="00AB6065"/>
    <w:rsid w:val="00AB60F8"/>
    <w:rsid w:val="00AB6BB7"/>
    <w:rsid w:val="00AB710C"/>
    <w:rsid w:val="00AB74DD"/>
    <w:rsid w:val="00AB7B0B"/>
    <w:rsid w:val="00AB7E72"/>
    <w:rsid w:val="00AC0030"/>
    <w:rsid w:val="00AC00F4"/>
    <w:rsid w:val="00AC0C67"/>
    <w:rsid w:val="00AC0D3D"/>
    <w:rsid w:val="00AC0D8B"/>
    <w:rsid w:val="00AC121A"/>
    <w:rsid w:val="00AC13A9"/>
    <w:rsid w:val="00AC1C87"/>
    <w:rsid w:val="00AC1DC5"/>
    <w:rsid w:val="00AC1F60"/>
    <w:rsid w:val="00AC245E"/>
    <w:rsid w:val="00AC28B0"/>
    <w:rsid w:val="00AC290C"/>
    <w:rsid w:val="00AC2ABB"/>
    <w:rsid w:val="00AC2BD0"/>
    <w:rsid w:val="00AC33FE"/>
    <w:rsid w:val="00AC34EE"/>
    <w:rsid w:val="00AC35F4"/>
    <w:rsid w:val="00AC387B"/>
    <w:rsid w:val="00AC485A"/>
    <w:rsid w:val="00AC4D64"/>
    <w:rsid w:val="00AC4E8D"/>
    <w:rsid w:val="00AC55FE"/>
    <w:rsid w:val="00AC62DE"/>
    <w:rsid w:val="00AC647D"/>
    <w:rsid w:val="00AC678B"/>
    <w:rsid w:val="00AC6D24"/>
    <w:rsid w:val="00AC73BC"/>
    <w:rsid w:val="00AC759F"/>
    <w:rsid w:val="00AD0A41"/>
    <w:rsid w:val="00AD0CCF"/>
    <w:rsid w:val="00AD1075"/>
    <w:rsid w:val="00AD1EBC"/>
    <w:rsid w:val="00AD1ECA"/>
    <w:rsid w:val="00AD22E2"/>
    <w:rsid w:val="00AD243F"/>
    <w:rsid w:val="00AD2503"/>
    <w:rsid w:val="00AD3185"/>
    <w:rsid w:val="00AD35DE"/>
    <w:rsid w:val="00AD366D"/>
    <w:rsid w:val="00AD38B5"/>
    <w:rsid w:val="00AD3E53"/>
    <w:rsid w:val="00AD400B"/>
    <w:rsid w:val="00AD4279"/>
    <w:rsid w:val="00AD47EB"/>
    <w:rsid w:val="00AD4AA4"/>
    <w:rsid w:val="00AD5C4E"/>
    <w:rsid w:val="00AD5ED0"/>
    <w:rsid w:val="00AD64F3"/>
    <w:rsid w:val="00AD6509"/>
    <w:rsid w:val="00AD651D"/>
    <w:rsid w:val="00AD6970"/>
    <w:rsid w:val="00AD734B"/>
    <w:rsid w:val="00AD766C"/>
    <w:rsid w:val="00AD76BA"/>
    <w:rsid w:val="00AD7D04"/>
    <w:rsid w:val="00AE0657"/>
    <w:rsid w:val="00AE0860"/>
    <w:rsid w:val="00AE0898"/>
    <w:rsid w:val="00AE0B1E"/>
    <w:rsid w:val="00AE19FA"/>
    <w:rsid w:val="00AE1AFD"/>
    <w:rsid w:val="00AE1BA5"/>
    <w:rsid w:val="00AE1D05"/>
    <w:rsid w:val="00AE22B8"/>
    <w:rsid w:val="00AE2B5F"/>
    <w:rsid w:val="00AE2E5F"/>
    <w:rsid w:val="00AE39FF"/>
    <w:rsid w:val="00AE3C6D"/>
    <w:rsid w:val="00AE412D"/>
    <w:rsid w:val="00AE466A"/>
    <w:rsid w:val="00AE4C34"/>
    <w:rsid w:val="00AE5119"/>
    <w:rsid w:val="00AE5B88"/>
    <w:rsid w:val="00AE61A9"/>
    <w:rsid w:val="00AE62D9"/>
    <w:rsid w:val="00AE6557"/>
    <w:rsid w:val="00AE6A93"/>
    <w:rsid w:val="00AE6AFA"/>
    <w:rsid w:val="00AE6C52"/>
    <w:rsid w:val="00AE7034"/>
    <w:rsid w:val="00AE7301"/>
    <w:rsid w:val="00AE76F9"/>
    <w:rsid w:val="00AE7B57"/>
    <w:rsid w:val="00AE7BAB"/>
    <w:rsid w:val="00AE7C55"/>
    <w:rsid w:val="00AE7D28"/>
    <w:rsid w:val="00AE7E4C"/>
    <w:rsid w:val="00AF0122"/>
    <w:rsid w:val="00AF02EA"/>
    <w:rsid w:val="00AF164F"/>
    <w:rsid w:val="00AF1D0A"/>
    <w:rsid w:val="00AF2093"/>
    <w:rsid w:val="00AF2828"/>
    <w:rsid w:val="00AF28F2"/>
    <w:rsid w:val="00AF2A69"/>
    <w:rsid w:val="00AF2C46"/>
    <w:rsid w:val="00AF3216"/>
    <w:rsid w:val="00AF33CB"/>
    <w:rsid w:val="00AF356C"/>
    <w:rsid w:val="00AF3596"/>
    <w:rsid w:val="00AF3892"/>
    <w:rsid w:val="00AF39FF"/>
    <w:rsid w:val="00AF3A0F"/>
    <w:rsid w:val="00AF43CA"/>
    <w:rsid w:val="00AF5BD6"/>
    <w:rsid w:val="00AF5C4A"/>
    <w:rsid w:val="00AF665C"/>
    <w:rsid w:val="00AF6A24"/>
    <w:rsid w:val="00AF72A5"/>
    <w:rsid w:val="00AF7508"/>
    <w:rsid w:val="00AF770B"/>
    <w:rsid w:val="00B000EB"/>
    <w:rsid w:val="00B00628"/>
    <w:rsid w:val="00B00CB3"/>
    <w:rsid w:val="00B01075"/>
    <w:rsid w:val="00B01726"/>
    <w:rsid w:val="00B01784"/>
    <w:rsid w:val="00B01CF1"/>
    <w:rsid w:val="00B01EE3"/>
    <w:rsid w:val="00B02023"/>
    <w:rsid w:val="00B027D3"/>
    <w:rsid w:val="00B030F8"/>
    <w:rsid w:val="00B033DC"/>
    <w:rsid w:val="00B0369C"/>
    <w:rsid w:val="00B03703"/>
    <w:rsid w:val="00B03871"/>
    <w:rsid w:val="00B03A54"/>
    <w:rsid w:val="00B03C22"/>
    <w:rsid w:val="00B041AD"/>
    <w:rsid w:val="00B041B7"/>
    <w:rsid w:val="00B04276"/>
    <w:rsid w:val="00B04A0E"/>
    <w:rsid w:val="00B05457"/>
    <w:rsid w:val="00B05556"/>
    <w:rsid w:val="00B0592F"/>
    <w:rsid w:val="00B05A71"/>
    <w:rsid w:val="00B05D69"/>
    <w:rsid w:val="00B05D98"/>
    <w:rsid w:val="00B06A12"/>
    <w:rsid w:val="00B06C2B"/>
    <w:rsid w:val="00B07026"/>
    <w:rsid w:val="00B073B7"/>
    <w:rsid w:val="00B07571"/>
    <w:rsid w:val="00B07ED1"/>
    <w:rsid w:val="00B10302"/>
    <w:rsid w:val="00B1056D"/>
    <w:rsid w:val="00B106FD"/>
    <w:rsid w:val="00B10810"/>
    <w:rsid w:val="00B1099E"/>
    <w:rsid w:val="00B10C0B"/>
    <w:rsid w:val="00B116E6"/>
    <w:rsid w:val="00B11B49"/>
    <w:rsid w:val="00B11D89"/>
    <w:rsid w:val="00B11E48"/>
    <w:rsid w:val="00B12363"/>
    <w:rsid w:val="00B1243F"/>
    <w:rsid w:val="00B129E0"/>
    <w:rsid w:val="00B12BF7"/>
    <w:rsid w:val="00B13219"/>
    <w:rsid w:val="00B1393D"/>
    <w:rsid w:val="00B15363"/>
    <w:rsid w:val="00B15E32"/>
    <w:rsid w:val="00B162BE"/>
    <w:rsid w:val="00B164D0"/>
    <w:rsid w:val="00B174DF"/>
    <w:rsid w:val="00B1757F"/>
    <w:rsid w:val="00B17815"/>
    <w:rsid w:val="00B17FFC"/>
    <w:rsid w:val="00B2036D"/>
    <w:rsid w:val="00B206BC"/>
    <w:rsid w:val="00B209FE"/>
    <w:rsid w:val="00B20A91"/>
    <w:rsid w:val="00B210A2"/>
    <w:rsid w:val="00B21411"/>
    <w:rsid w:val="00B21816"/>
    <w:rsid w:val="00B21AF0"/>
    <w:rsid w:val="00B21D9C"/>
    <w:rsid w:val="00B2282C"/>
    <w:rsid w:val="00B22B2F"/>
    <w:rsid w:val="00B2304D"/>
    <w:rsid w:val="00B232C5"/>
    <w:rsid w:val="00B23918"/>
    <w:rsid w:val="00B23EDB"/>
    <w:rsid w:val="00B2400B"/>
    <w:rsid w:val="00B2425A"/>
    <w:rsid w:val="00B24EAF"/>
    <w:rsid w:val="00B2506E"/>
    <w:rsid w:val="00B25A65"/>
    <w:rsid w:val="00B25D18"/>
    <w:rsid w:val="00B25F42"/>
    <w:rsid w:val="00B27633"/>
    <w:rsid w:val="00B27BBE"/>
    <w:rsid w:val="00B27F03"/>
    <w:rsid w:val="00B27F47"/>
    <w:rsid w:val="00B302BF"/>
    <w:rsid w:val="00B30955"/>
    <w:rsid w:val="00B3103D"/>
    <w:rsid w:val="00B3154B"/>
    <w:rsid w:val="00B31B7A"/>
    <w:rsid w:val="00B31C42"/>
    <w:rsid w:val="00B31DC1"/>
    <w:rsid w:val="00B31E11"/>
    <w:rsid w:val="00B31F71"/>
    <w:rsid w:val="00B32B3A"/>
    <w:rsid w:val="00B32F0C"/>
    <w:rsid w:val="00B334C4"/>
    <w:rsid w:val="00B33532"/>
    <w:rsid w:val="00B33DF7"/>
    <w:rsid w:val="00B34351"/>
    <w:rsid w:val="00B346CD"/>
    <w:rsid w:val="00B34784"/>
    <w:rsid w:val="00B34B06"/>
    <w:rsid w:val="00B34BB6"/>
    <w:rsid w:val="00B34C87"/>
    <w:rsid w:val="00B34F00"/>
    <w:rsid w:val="00B34FF8"/>
    <w:rsid w:val="00B3507A"/>
    <w:rsid w:val="00B35D2F"/>
    <w:rsid w:val="00B35F5A"/>
    <w:rsid w:val="00B3622E"/>
    <w:rsid w:val="00B36239"/>
    <w:rsid w:val="00B36958"/>
    <w:rsid w:val="00B3720D"/>
    <w:rsid w:val="00B377C2"/>
    <w:rsid w:val="00B37D1C"/>
    <w:rsid w:val="00B37D76"/>
    <w:rsid w:val="00B37FFA"/>
    <w:rsid w:val="00B402DC"/>
    <w:rsid w:val="00B41085"/>
    <w:rsid w:val="00B41355"/>
    <w:rsid w:val="00B41627"/>
    <w:rsid w:val="00B418F7"/>
    <w:rsid w:val="00B41CAC"/>
    <w:rsid w:val="00B42078"/>
    <w:rsid w:val="00B4347E"/>
    <w:rsid w:val="00B43780"/>
    <w:rsid w:val="00B43AEE"/>
    <w:rsid w:val="00B4400B"/>
    <w:rsid w:val="00B442AC"/>
    <w:rsid w:val="00B44394"/>
    <w:rsid w:val="00B44CAF"/>
    <w:rsid w:val="00B44F40"/>
    <w:rsid w:val="00B4599B"/>
    <w:rsid w:val="00B463FF"/>
    <w:rsid w:val="00B464A7"/>
    <w:rsid w:val="00B46E89"/>
    <w:rsid w:val="00B47409"/>
    <w:rsid w:val="00B47739"/>
    <w:rsid w:val="00B4796E"/>
    <w:rsid w:val="00B47DEE"/>
    <w:rsid w:val="00B502BD"/>
    <w:rsid w:val="00B50AB2"/>
    <w:rsid w:val="00B50E25"/>
    <w:rsid w:val="00B51981"/>
    <w:rsid w:val="00B51D96"/>
    <w:rsid w:val="00B52031"/>
    <w:rsid w:val="00B5204F"/>
    <w:rsid w:val="00B52400"/>
    <w:rsid w:val="00B5277F"/>
    <w:rsid w:val="00B52A2E"/>
    <w:rsid w:val="00B5340E"/>
    <w:rsid w:val="00B53D76"/>
    <w:rsid w:val="00B53E14"/>
    <w:rsid w:val="00B54064"/>
    <w:rsid w:val="00B54A89"/>
    <w:rsid w:val="00B553CE"/>
    <w:rsid w:val="00B553E5"/>
    <w:rsid w:val="00B555EB"/>
    <w:rsid w:val="00B56004"/>
    <w:rsid w:val="00B5611B"/>
    <w:rsid w:val="00B563CB"/>
    <w:rsid w:val="00B563D3"/>
    <w:rsid w:val="00B5646C"/>
    <w:rsid w:val="00B5714C"/>
    <w:rsid w:val="00B57976"/>
    <w:rsid w:val="00B57983"/>
    <w:rsid w:val="00B57AB6"/>
    <w:rsid w:val="00B57B00"/>
    <w:rsid w:val="00B606CC"/>
    <w:rsid w:val="00B60867"/>
    <w:rsid w:val="00B60C02"/>
    <w:rsid w:val="00B61257"/>
    <w:rsid w:val="00B61893"/>
    <w:rsid w:val="00B61B32"/>
    <w:rsid w:val="00B61C92"/>
    <w:rsid w:val="00B62CDF"/>
    <w:rsid w:val="00B63479"/>
    <w:rsid w:val="00B63633"/>
    <w:rsid w:val="00B63740"/>
    <w:rsid w:val="00B63AC4"/>
    <w:rsid w:val="00B63C21"/>
    <w:rsid w:val="00B63F08"/>
    <w:rsid w:val="00B64855"/>
    <w:rsid w:val="00B649FE"/>
    <w:rsid w:val="00B650E8"/>
    <w:rsid w:val="00B65EE3"/>
    <w:rsid w:val="00B65FEB"/>
    <w:rsid w:val="00B66107"/>
    <w:rsid w:val="00B666E5"/>
    <w:rsid w:val="00B66869"/>
    <w:rsid w:val="00B67369"/>
    <w:rsid w:val="00B677FC"/>
    <w:rsid w:val="00B70CAF"/>
    <w:rsid w:val="00B71459"/>
    <w:rsid w:val="00B71726"/>
    <w:rsid w:val="00B722D3"/>
    <w:rsid w:val="00B726B3"/>
    <w:rsid w:val="00B72B31"/>
    <w:rsid w:val="00B72C75"/>
    <w:rsid w:val="00B72E5C"/>
    <w:rsid w:val="00B730DD"/>
    <w:rsid w:val="00B73171"/>
    <w:rsid w:val="00B735E0"/>
    <w:rsid w:val="00B74308"/>
    <w:rsid w:val="00B74920"/>
    <w:rsid w:val="00B74EFA"/>
    <w:rsid w:val="00B75750"/>
    <w:rsid w:val="00B7626D"/>
    <w:rsid w:val="00B76712"/>
    <w:rsid w:val="00B76A08"/>
    <w:rsid w:val="00B76AF2"/>
    <w:rsid w:val="00B76DEF"/>
    <w:rsid w:val="00B76F74"/>
    <w:rsid w:val="00B77013"/>
    <w:rsid w:val="00B77350"/>
    <w:rsid w:val="00B774DF"/>
    <w:rsid w:val="00B77BCC"/>
    <w:rsid w:val="00B77C90"/>
    <w:rsid w:val="00B80656"/>
    <w:rsid w:val="00B81031"/>
    <w:rsid w:val="00B810AA"/>
    <w:rsid w:val="00B81936"/>
    <w:rsid w:val="00B81E18"/>
    <w:rsid w:val="00B82060"/>
    <w:rsid w:val="00B820E9"/>
    <w:rsid w:val="00B8236A"/>
    <w:rsid w:val="00B826DA"/>
    <w:rsid w:val="00B82DEC"/>
    <w:rsid w:val="00B82E1B"/>
    <w:rsid w:val="00B835F3"/>
    <w:rsid w:val="00B842EA"/>
    <w:rsid w:val="00B84C5E"/>
    <w:rsid w:val="00B8538B"/>
    <w:rsid w:val="00B854A9"/>
    <w:rsid w:val="00B8570D"/>
    <w:rsid w:val="00B85A01"/>
    <w:rsid w:val="00B85DB5"/>
    <w:rsid w:val="00B8600F"/>
    <w:rsid w:val="00B867E5"/>
    <w:rsid w:val="00B86AA7"/>
    <w:rsid w:val="00B86E2F"/>
    <w:rsid w:val="00B8731C"/>
    <w:rsid w:val="00B873CF"/>
    <w:rsid w:val="00B87623"/>
    <w:rsid w:val="00B900DF"/>
    <w:rsid w:val="00B90EC6"/>
    <w:rsid w:val="00B90FD6"/>
    <w:rsid w:val="00B91541"/>
    <w:rsid w:val="00B9197B"/>
    <w:rsid w:val="00B922E7"/>
    <w:rsid w:val="00B9295F"/>
    <w:rsid w:val="00B92A50"/>
    <w:rsid w:val="00B92D20"/>
    <w:rsid w:val="00B937EA"/>
    <w:rsid w:val="00B93949"/>
    <w:rsid w:val="00B93BF2"/>
    <w:rsid w:val="00B93FD0"/>
    <w:rsid w:val="00B9422D"/>
    <w:rsid w:val="00B949C8"/>
    <w:rsid w:val="00B951C2"/>
    <w:rsid w:val="00B9577C"/>
    <w:rsid w:val="00B958DF"/>
    <w:rsid w:val="00B95A7A"/>
    <w:rsid w:val="00B95AFA"/>
    <w:rsid w:val="00B95F33"/>
    <w:rsid w:val="00B96438"/>
    <w:rsid w:val="00B96A70"/>
    <w:rsid w:val="00B96FB5"/>
    <w:rsid w:val="00B97651"/>
    <w:rsid w:val="00B97A61"/>
    <w:rsid w:val="00B97AE8"/>
    <w:rsid w:val="00B97F0D"/>
    <w:rsid w:val="00BA043A"/>
    <w:rsid w:val="00BA0705"/>
    <w:rsid w:val="00BA08EF"/>
    <w:rsid w:val="00BA0A5F"/>
    <w:rsid w:val="00BA10FD"/>
    <w:rsid w:val="00BA1461"/>
    <w:rsid w:val="00BA17B5"/>
    <w:rsid w:val="00BA1AC2"/>
    <w:rsid w:val="00BA1FF9"/>
    <w:rsid w:val="00BA21A0"/>
    <w:rsid w:val="00BA22A8"/>
    <w:rsid w:val="00BA2434"/>
    <w:rsid w:val="00BA26EB"/>
    <w:rsid w:val="00BA2CB3"/>
    <w:rsid w:val="00BA3005"/>
    <w:rsid w:val="00BA371A"/>
    <w:rsid w:val="00BA37B0"/>
    <w:rsid w:val="00BA3D5B"/>
    <w:rsid w:val="00BA3E4E"/>
    <w:rsid w:val="00BA3EDD"/>
    <w:rsid w:val="00BA3EFF"/>
    <w:rsid w:val="00BA4049"/>
    <w:rsid w:val="00BA40C3"/>
    <w:rsid w:val="00BA44BA"/>
    <w:rsid w:val="00BA46A0"/>
    <w:rsid w:val="00BA4963"/>
    <w:rsid w:val="00BA4A2C"/>
    <w:rsid w:val="00BA4E2C"/>
    <w:rsid w:val="00BA521C"/>
    <w:rsid w:val="00BA52BE"/>
    <w:rsid w:val="00BA5569"/>
    <w:rsid w:val="00BA57C4"/>
    <w:rsid w:val="00BA5B29"/>
    <w:rsid w:val="00BA60DC"/>
    <w:rsid w:val="00BA63A7"/>
    <w:rsid w:val="00BA69E4"/>
    <w:rsid w:val="00BA7349"/>
    <w:rsid w:val="00BB01D0"/>
    <w:rsid w:val="00BB034C"/>
    <w:rsid w:val="00BB07F8"/>
    <w:rsid w:val="00BB0D80"/>
    <w:rsid w:val="00BB1511"/>
    <w:rsid w:val="00BB1B13"/>
    <w:rsid w:val="00BB2714"/>
    <w:rsid w:val="00BB271C"/>
    <w:rsid w:val="00BB38C0"/>
    <w:rsid w:val="00BB4978"/>
    <w:rsid w:val="00BB4EB1"/>
    <w:rsid w:val="00BB50FA"/>
    <w:rsid w:val="00BB5E5D"/>
    <w:rsid w:val="00BB64AA"/>
    <w:rsid w:val="00BB6EBE"/>
    <w:rsid w:val="00BB70A6"/>
    <w:rsid w:val="00BB7493"/>
    <w:rsid w:val="00BC0992"/>
    <w:rsid w:val="00BC0ACA"/>
    <w:rsid w:val="00BC0E00"/>
    <w:rsid w:val="00BC174E"/>
    <w:rsid w:val="00BC2207"/>
    <w:rsid w:val="00BC26C3"/>
    <w:rsid w:val="00BC2AB2"/>
    <w:rsid w:val="00BC3352"/>
    <w:rsid w:val="00BC33D9"/>
    <w:rsid w:val="00BC37C7"/>
    <w:rsid w:val="00BC39A0"/>
    <w:rsid w:val="00BC3C61"/>
    <w:rsid w:val="00BC3F3A"/>
    <w:rsid w:val="00BC4192"/>
    <w:rsid w:val="00BC419E"/>
    <w:rsid w:val="00BC45FB"/>
    <w:rsid w:val="00BC50F3"/>
    <w:rsid w:val="00BC5285"/>
    <w:rsid w:val="00BC62FF"/>
    <w:rsid w:val="00BC6486"/>
    <w:rsid w:val="00BC64D2"/>
    <w:rsid w:val="00BC6817"/>
    <w:rsid w:val="00BC6B32"/>
    <w:rsid w:val="00BC6B93"/>
    <w:rsid w:val="00BC6D30"/>
    <w:rsid w:val="00BC6D98"/>
    <w:rsid w:val="00BC7CF9"/>
    <w:rsid w:val="00BD04B2"/>
    <w:rsid w:val="00BD05FD"/>
    <w:rsid w:val="00BD0C8B"/>
    <w:rsid w:val="00BD0E20"/>
    <w:rsid w:val="00BD0E6F"/>
    <w:rsid w:val="00BD1D4B"/>
    <w:rsid w:val="00BD2186"/>
    <w:rsid w:val="00BD26B0"/>
    <w:rsid w:val="00BD2A85"/>
    <w:rsid w:val="00BD3164"/>
    <w:rsid w:val="00BD33AF"/>
    <w:rsid w:val="00BD33EC"/>
    <w:rsid w:val="00BD3539"/>
    <w:rsid w:val="00BD39D5"/>
    <w:rsid w:val="00BD3A26"/>
    <w:rsid w:val="00BD4459"/>
    <w:rsid w:val="00BD4753"/>
    <w:rsid w:val="00BD4C74"/>
    <w:rsid w:val="00BD5349"/>
    <w:rsid w:val="00BD57D2"/>
    <w:rsid w:val="00BD6FC3"/>
    <w:rsid w:val="00BD7D91"/>
    <w:rsid w:val="00BE0CDA"/>
    <w:rsid w:val="00BE0F22"/>
    <w:rsid w:val="00BE15AA"/>
    <w:rsid w:val="00BE15FA"/>
    <w:rsid w:val="00BE161C"/>
    <w:rsid w:val="00BE182E"/>
    <w:rsid w:val="00BE20FE"/>
    <w:rsid w:val="00BE228F"/>
    <w:rsid w:val="00BE231C"/>
    <w:rsid w:val="00BE281C"/>
    <w:rsid w:val="00BE2B83"/>
    <w:rsid w:val="00BE2F3A"/>
    <w:rsid w:val="00BE2FBE"/>
    <w:rsid w:val="00BE33AC"/>
    <w:rsid w:val="00BE33D4"/>
    <w:rsid w:val="00BE35A4"/>
    <w:rsid w:val="00BE37DE"/>
    <w:rsid w:val="00BE38B0"/>
    <w:rsid w:val="00BE3959"/>
    <w:rsid w:val="00BE3B92"/>
    <w:rsid w:val="00BE3D58"/>
    <w:rsid w:val="00BE434E"/>
    <w:rsid w:val="00BE445C"/>
    <w:rsid w:val="00BE4498"/>
    <w:rsid w:val="00BE454F"/>
    <w:rsid w:val="00BE47DC"/>
    <w:rsid w:val="00BE49C1"/>
    <w:rsid w:val="00BE4DD8"/>
    <w:rsid w:val="00BE518A"/>
    <w:rsid w:val="00BE55F5"/>
    <w:rsid w:val="00BE59B4"/>
    <w:rsid w:val="00BE602E"/>
    <w:rsid w:val="00BE6049"/>
    <w:rsid w:val="00BE6CCC"/>
    <w:rsid w:val="00BE6D9D"/>
    <w:rsid w:val="00BE6FCC"/>
    <w:rsid w:val="00BF030E"/>
    <w:rsid w:val="00BF070D"/>
    <w:rsid w:val="00BF07BE"/>
    <w:rsid w:val="00BF0E3C"/>
    <w:rsid w:val="00BF0FC9"/>
    <w:rsid w:val="00BF12D2"/>
    <w:rsid w:val="00BF1ED2"/>
    <w:rsid w:val="00BF2121"/>
    <w:rsid w:val="00BF2723"/>
    <w:rsid w:val="00BF2B88"/>
    <w:rsid w:val="00BF347E"/>
    <w:rsid w:val="00BF35D7"/>
    <w:rsid w:val="00BF3E30"/>
    <w:rsid w:val="00BF3E9F"/>
    <w:rsid w:val="00BF41F8"/>
    <w:rsid w:val="00BF425F"/>
    <w:rsid w:val="00BF441E"/>
    <w:rsid w:val="00BF4452"/>
    <w:rsid w:val="00BF45CC"/>
    <w:rsid w:val="00BF4EBE"/>
    <w:rsid w:val="00BF4ECA"/>
    <w:rsid w:val="00BF5322"/>
    <w:rsid w:val="00BF541C"/>
    <w:rsid w:val="00BF5669"/>
    <w:rsid w:val="00BF5AA8"/>
    <w:rsid w:val="00BF5BED"/>
    <w:rsid w:val="00BF5CF8"/>
    <w:rsid w:val="00BF5F57"/>
    <w:rsid w:val="00BF616F"/>
    <w:rsid w:val="00BF646A"/>
    <w:rsid w:val="00BF6499"/>
    <w:rsid w:val="00BF6849"/>
    <w:rsid w:val="00BF69B3"/>
    <w:rsid w:val="00BF6C53"/>
    <w:rsid w:val="00C00150"/>
    <w:rsid w:val="00C00160"/>
    <w:rsid w:val="00C005EF"/>
    <w:rsid w:val="00C006C3"/>
    <w:rsid w:val="00C00CF0"/>
    <w:rsid w:val="00C01200"/>
    <w:rsid w:val="00C012B5"/>
    <w:rsid w:val="00C014E3"/>
    <w:rsid w:val="00C017AF"/>
    <w:rsid w:val="00C01AA3"/>
    <w:rsid w:val="00C022F5"/>
    <w:rsid w:val="00C02490"/>
    <w:rsid w:val="00C0302E"/>
    <w:rsid w:val="00C030B8"/>
    <w:rsid w:val="00C0372B"/>
    <w:rsid w:val="00C03F35"/>
    <w:rsid w:val="00C04362"/>
    <w:rsid w:val="00C04CFA"/>
    <w:rsid w:val="00C05862"/>
    <w:rsid w:val="00C05A3B"/>
    <w:rsid w:val="00C06714"/>
    <w:rsid w:val="00C069FD"/>
    <w:rsid w:val="00C06A64"/>
    <w:rsid w:val="00C06DC7"/>
    <w:rsid w:val="00C06E5D"/>
    <w:rsid w:val="00C070D6"/>
    <w:rsid w:val="00C071E8"/>
    <w:rsid w:val="00C0764E"/>
    <w:rsid w:val="00C077C1"/>
    <w:rsid w:val="00C079A3"/>
    <w:rsid w:val="00C10100"/>
    <w:rsid w:val="00C109E9"/>
    <w:rsid w:val="00C10A3C"/>
    <w:rsid w:val="00C10AEE"/>
    <w:rsid w:val="00C10E02"/>
    <w:rsid w:val="00C11451"/>
    <w:rsid w:val="00C11F09"/>
    <w:rsid w:val="00C1383D"/>
    <w:rsid w:val="00C13EA7"/>
    <w:rsid w:val="00C14AFE"/>
    <w:rsid w:val="00C158DC"/>
    <w:rsid w:val="00C162CB"/>
    <w:rsid w:val="00C16392"/>
    <w:rsid w:val="00C16E2A"/>
    <w:rsid w:val="00C16EE1"/>
    <w:rsid w:val="00C1791A"/>
    <w:rsid w:val="00C20480"/>
    <w:rsid w:val="00C2061E"/>
    <w:rsid w:val="00C20623"/>
    <w:rsid w:val="00C206FB"/>
    <w:rsid w:val="00C20E52"/>
    <w:rsid w:val="00C21606"/>
    <w:rsid w:val="00C2162E"/>
    <w:rsid w:val="00C21655"/>
    <w:rsid w:val="00C217F3"/>
    <w:rsid w:val="00C22323"/>
    <w:rsid w:val="00C22366"/>
    <w:rsid w:val="00C22AD4"/>
    <w:rsid w:val="00C22C31"/>
    <w:rsid w:val="00C22E85"/>
    <w:rsid w:val="00C231EE"/>
    <w:rsid w:val="00C23237"/>
    <w:rsid w:val="00C24627"/>
    <w:rsid w:val="00C259B0"/>
    <w:rsid w:val="00C2622C"/>
    <w:rsid w:val="00C2689F"/>
    <w:rsid w:val="00C26DE8"/>
    <w:rsid w:val="00C272B5"/>
    <w:rsid w:val="00C274FE"/>
    <w:rsid w:val="00C27D67"/>
    <w:rsid w:val="00C27F59"/>
    <w:rsid w:val="00C3016C"/>
    <w:rsid w:val="00C30352"/>
    <w:rsid w:val="00C30585"/>
    <w:rsid w:val="00C310CC"/>
    <w:rsid w:val="00C32219"/>
    <w:rsid w:val="00C32516"/>
    <w:rsid w:val="00C32647"/>
    <w:rsid w:val="00C326B2"/>
    <w:rsid w:val="00C329B8"/>
    <w:rsid w:val="00C33212"/>
    <w:rsid w:val="00C33D48"/>
    <w:rsid w:val="00C34134"/>
    <w:rsid w:val="00C34419"/>
    <w:rsid w:val="00C34588"/>
    <w:rsid w:val="00C346B7"/>
    <w:rsid w:val="00C35886"/>
    <w:rsid w:val="00C35C08"/>
    <w:rsid w:val="00C36216"/>
    <w:rsid w:val="00C3660C"/>
    <w:rsid w:val="00C3673B"/>
    <w:rsid w:val="00C369E9"/>
    <w:rsid w:val="00C36A1E"/>
    <w:rsid w:val="00C36B54"/>
    <w:rsid w:val="00C36BE5"/>
    <w:rsid w:val="00C37413"/>
    <w:rsid w:val="00C37634"/>
    <w:rsid w:val="00C405A0"/>
    <w:rsid w:val="00C410F5"/>
    <w:rsid w:val="00C41361"/>
    <w:rsid w:val="00C413FA"/>
    <w:rsid w:val="00C414A2"/>
    <w:rsid w:val="00C41500"/>
    <w:rsid w:val="00C41756"/>
    <w:rsid w:val="00C4190F"/>
    <w:rsid w:val="00C41B5A"/>
    <w:rsid w:val="00C42647"/>
    <w:rsid w:val="00C42967"/>
    <w:rsid w:val="00C42ED1"/>
    <w:rsid w:val="00C43373"/>
    <w:rsid w:val="00C435F8"/>
    <w:rsid w:val="00C43793"/>
    <w:rsid w:val="00C4392B"/>
    <w:rsid w:val="00C43C04"/>
    <w:rsid w:val="00C43E59"/>
    <w:rsid w:val="00C44DC7"/>
    <w:rsid w:val="00C44EE4"/>
    <w:rsid w:val="00C453F1"/>
    <w:rsid w:val="00C459BD"/>
    <w:rsid w:val="00C46F3F"/>
    <w:rsid w:val="00C47042"/>
    <w:rsid w:val="00C475A8"/>
    <w:rsid w:val="00C477EE"/>
    <w:rsid w:val="00C47DEC"/>
    <w:rsid w:val="00C503D7"/>
    <w:rsid w:val="00C5086D"/>
    <w:rsid w:val="00C50DB5"/>
    <w:rsid w:val="00C510A9"/>
    <w:rsid w:val="00C5160D"/>
    <w:rsid w:val="00C518E1"/>
    <w:rsid w:val="00C51C29"/>
    <w:rsid w:val="00C51CDE"/>
    <w:rsid w:val="00C51E76"/>
    <w:rsid w:val="00C51EE5"/>
    <w:rsid w:val="00C52058"/>
    <w:rsid w:val="00C5245D"/>
    <w:rsid w:val="00C5265F"/>
    <w:rsid w:val="00C52C0D"/>
    <w:rsid w:val="00C52CA3"/>
    <w:rsid w:val="00C52FA6"/>
    <w:rsid w:val="00C5312D"/>
    <w:rsid w:val="00C537CB"/>
    <w:rsid w:val="00C54624"/>
    <w:rsid w:val="00C54657"/>
    <w:rsid w:val="00C549E4"/>
    <w:rsid w:val="00C54C43"/>
    <w:rsid w:val="00C54EAC"/>
    <w:rsid w:val="00C55491"/>
    <w:rsid w:val="00C55DCA"/>
    <w:rsid w:val="00C5609A"/>
    <w:rsid w:val="00C561CB"/>
    <w:rsid w:val="00C56CE1"/>
    <w:rsid w:val="00C56DC8"/>
    <w:rsid w:val="00C573BB"/>
    <w:rsid w:val="00C574A1"/>
    <w:rsid w:val="00C57849"/>
    <w:rsid w:val="00C57D53"/>
    <w:rsid w:val="00C60338"/>
    <w:rsid w:val="00C6067E"/>
    <w:rsid w:val="00C60CF2"/>
    <w:rsid w:val="00C60EB0"/>
    <w:rsid w:val="00C6114B"/>
    <w:rsid w:val="00C6160C"/>
    <w:rsid w:val="00C617D4"/>
    <w:rsid w:val="00C61F65"/>
    <w:rsid w:val="00C620A4"/>
    <w:rsid w:val="00C6231E"/>
    <w:rsid w:val="00C6233D"/>
    <w:rsid w:val="00C625B3"/>
    <w:rsid w:val="00C62B1E"/>
    <w:rsid w:val="00C62F40"/>
    <w:rsid w:val="00C63225"/>
    <w:rsid w:val="00C6338B"/>
    <w:rsid w:val="00C63691"/>
    <w:rsid w:val="00C63A13"/>
    <w:rsid w:val="00C64307"/>
    <w:rsid w:val="00C6446B"/>
    <w:rsid w:val="00C64517"/>
    <w:rsid w:val="00C64902"/>
    <w:rsid w:val="00C64CA9"/>
    <w:rsid w:val="00C650E3"/>
    <w:rsid w:val="00C655D6"/>
    <w:rsid w:val="00C65C09"/>
    <w:rsid w:val="00C66091"/>
    <w:rsid w:val="00C66A28"/>
    <w:rsid w:val="00C66A8E"/>
    <w:rsid w:val="00C66BB1"/>
    <w:rsid w:val="00C66C57"/>
    <w:rsid w:val="00C66EB8"/>
    <w:rsid w:val="00C66FDF"/>
    <w:rsid w:val="00C675EE"/>
    <w:rsid w:val="00C679BF"/>
    <w:rsid w:val="00C67AB0"/>
    <w:rsid w:val="00C67ADA"/>
    <w:rsid w:val="00C701DD"/>
    <w:rsid w:val="00C702B9"/>
    <w:rsid w:val="00C702BD"/>
    <w:rsid w:val="00C70754"/>
    <w:rsid w:val="00C70AAE"/>
    <w:rsid w:val="00C70FA1"/>
    <w:rsid w:val="00C711EB"/>
    <w:rsid w:val="00C7195D"/>
    <w:rsid w:val="00C719D8"/>
    <w:rsid w:val="00C71BD3"/>
    <w:rsid w:val="00C72CED"/>
    <w:rsid w:val="00C72FB9"/>
    <w:rsid w:val="00C73022"/>
    <w:rsid w:val="00C731FC"/>
    <w:rsid w:val="00C73236"/>
    <w:rsid w:val="00C73508"/>
    <w:rsid w:val="00C73638"/>
    <w:rsid w:val="00C7382D"/>
    <w:rsid w:val="00C73DF6"/>
    <w:rsid w:val="00C73E93"/>
    <w:rsid w:val="00C748F5"/>
    <w:rsid w:val="00C74A61"/>
    <w:rsid w:val="00C74B06"/>
    <w:rsid w:val="00C74B1B"/>
    <w:rsid w:val="00C74ED0"/>
    <w:rsid w:val="00C7520A"/>
    <w:rsid w:val="00C758DE"/>
    <w:rsid w:val="00C759A7"/>
    <w:rsid w:val="00C76019"/>
    <w:rsid w:val="00C7623C"/>
    <w:rsid w:val="00C762A1"/>
    <w:rsid w:val="00C76795"/>
    <w:rsid w:val="00C76833"/>
    <w:rsid w:val="00C76A28"/>
    <w:rsid w:val="00C77566"/>
    <w:rsid w:val="00C77910"/>
    <w:rsid w:val="00C77D94"/>
    <w:rsid w:val="00C8017A"/>
    <w:rsid w:val="00C80280"/>
    <w:rsid w:val="00C8092C"/>
    <w:rsid w:val="00C80A79"/>
    <w:rsid w:val="00C80CA4"/>
    <w:rsid w:val="00C80F0B"/>
    <w:rsid w:val="00C80F95"/>
    <w:rsid w:val="00C8107A"/>
    <w:rsid w:val="00C81259"/>
    <w:rsid w:val="00C8143E"/>
    <w:rsid w:val="00C815C9"/>
    <w:rsid w:val="00C816E6"/>
    <w:rsid w:val="00C8177B"/>
    <w:rsid w:val="00C81943"/>
    <w:rsid w:val="00C81A47"/>
    <w:rsid w:val="00C82046"/>
    <w:rsid w:val="00C820EE"/>
    <w:rsid w:val="00C82221"/>
    <w:rsid w:val="00C82742"/>
    <w:rsid w:val="00C82B5E"/>
    <w:rsid w:val="00C82D02"/>
    <w:rsid w:val="00C8347A"/>
    <w:rsid w:val="00C835A3"/>
    <w:rsid w:val="00C83680"/>
    <w:rsid w:val="00C83770"/>
    <w:rsid w:val="00C84070"/>
    <w:rsid w:val="00C842BB"/>
    <w:rsid w:val="00C84E0F"/>
    <w:rsid w:val="00C851CE"/>
    <w:rsid w:val="00C856E4"/>
    <w:rsid w:val="00C858BF"/>
    <w:rsid w:val="00C85EC9"/>
    <w:rsid w:val="00C8647B"/>
    <w:rsid w:val="00C866D8"/>
    <w:rsid w:val="00C873FE"/>
    <w:rsid w:val="00C8750F"/>
    <w:rsid w:val="00C87E85"/>
    <w:rsid w:val="00C87FD5"/>
    <w:rsid w:val="00C90109"/>
    <w:rsid w:val="00C9034D"/>
    <w:rsid w:val="00C90741"/>
    <w:rsid w:val="00C90AF5"/>
    <w:rsid w:val="00C90CAC"/>
    <w:rsid w:val="00C911BE"/>
    <w:rsid w:val="00C91201"/>
    <w:rsid w:val="00C91386"/>
    <w:rsid w:val="00C91624"/>
    <w:rsid w:val="00C91F54"/>
    <w:rsid w:val="00C924FC"/>
    <w:rsid w:val="00C925F1"/>
    <w:rsid w:val="00C938ED"/>
    <w:rsid w:val="00C938F4"/>
    <w:rsid w:val="00C93EFC"/>
    <w:rsid w:val="00C93F30"/>
    <w:rsid w:val="00C93F57"/>
    <w:rsid w:val="00C94211"/>
    <w:rsid w:val="00C9445D"/>
    <w:rsid w:val="00C947CB"/>
    <w:rsid w:val="00C94D63"/>
    <w:rsid w:val="00C94F5D"/>
    <w:rsid w:val="00C94FBE"/>
    <w:rsid w:val="00C956FC"/>
    <w:rsid w:val="00C958C8"/>
    <w:rsid w:val="00C95CB2"/>
    <w:rsid w:val="00C9600F"/>
    <w:rsid w:val="00C96BFB"/>
    <w:rsid w:val="00C97338"/>
    <w:rsid w:val="00C975A4"/>
    <w:rsid w:val="00C978AE"/>
    <w:rsid w:val="00C97D67"/>
    <w:rsid w:val="00C97EBC"/>
    <w:rsid w:val="00C97F50"/>
    <w:rsid w:val="00CA0037"/>
    <w:rsid w:val="00CA0313"/>
    <w:rsid w:val="00CA1372"/>
    <w:rsid w:val="00CA1865"/>
    <w:rsid w:val="00CA275C"/>
    <w:rsid w:val="00CA30F4"/>
    <w:rsid w:val="00CA3695"/>
    <w:rsid w:val="00CA3872"/>
    <w:rsid w:val="00CA39ED"/>
    <w:rsid w:val="00CA3EB0"/>
    <w:rsid w:val="00CA4D5D"/>
    <w:rsid w:val="00CA4E50"/>
    <w:rsid w:val="00CA4EB2"/>
    <w:rsid w:val="00CA502B"/>
    <w:rsid w:val="00CA5302"/>
    <w:rsid w:val="00CA58C1"/>
    <w:rsid w:val="00CA5AE4"/>
    <w:rsid w:val="00CA5D92"/>
    <w:rsid w:val="00CA663F"/>
    <w:rsid w:val="00CA6F06"/>
    <w:rsid w:val="00CB1116"/>
    <w:rsid w:val="00CB13FC"/>
    <w:rsid w:val="00CB1872"/>
    <w:rsid w:val="00CB1CD8"/>
    <w:rsid w:val="00CB1DCF"/>
    <w:rsid w:val="00CB1E15"/>
    <w:rsid w:val="00CB218A"/>
    <w:rsid w:val="00CB26CB"/>
    <w:rsid w:val="00CB2766"/>
    <w:rsid w:val="00CB2D78"/>
    <w:rsid w:val="00CB34B8"/>
    <w:rsid w:val="00CB382C"/>
    <w:rsid w:val="00CB3C6D"/>
    <w:rsid w:val="00CB4737"/>
    <w:rsid w:val="00CB4E4E"/>
    <w:rsid w:val="00CB4E8A"/>
    <w:rsid w:val="00CB4E8B"/>
    <w:rsid w:val="00CB5588"/>
    <w:rsid w:val="00CB5DC3"/>
    <w:rsid w:val="00CB640E"/>
    <w:rsid w:val="00CB66FD"/>
    <w:rsid w:val="00CB674D"/>
    <w:rsid w:val="00CB6A32"/>
    <w:rsid w:val="00CB6A5B"/>
    <w:rsid w:val="00CB6A65"/>
    <w:rsid w:val="00CB6F47"/>
    <w:rsid w:val="00CB7086"/>
    <w:rsid w:val="00CB73AB"/>
    <w:rsid w:val="00CB7A43"/>
    <w:rsid w:val="00CB7BD2"/>
    <w:rsid w:val="00CB7E92"/>
    <w:rsid w:val="00CC0103"/>
    <w:rsid w:val="00CC0942"/>
    <w:rsid w:val="00CC0D10"/>
    <w:rsid w:val="00CC10FA"/>
    <w:rsid w:val="00CC1119"/>
    <w:rsid w:val="00CC11F9"/>
    <w:rsid w:val="00CC1DD0"/>
    <w:rsid w:val="00CC1ECE"/>
    <w:rsid w:val="00CC1F7B"/>
    <w:rsid w:val="00CC20B8"/>
    <w:rsid w:val="00CC293C"/>
    <w:rsid w:val="00CC2F2F"/>
    <w:rsid w:val="00CC36BE"/>
    <w:rsid w:val="00CC4780"/>
    <w:rsid w:val="00CC5818"/>
    <w:rsid w:val="00CC5C63"/>
    <w:rsid w:val="00CC6B79"/>
    <w:rsid w:val="00CC73D0"/>
    <w:rsid w:val="00CC75AE"/>
    <w:rsid w:val="00CC7732"/>
    <w:rsid w:val="00CC79BA"/>
    <w:rsid w:val="00CC7AFC"/>
    <w:rsid w:val="00CD04C8"/>
    <w:rsid w:val="00CD0F6A"/>
    <w:rsid w:val="00CD1089"/>
    <w:rsid w:val="00CD1301"/>
    <w:rsid w:val="00CD1303"/>
    <w:rsid w:val="00CD16C7"/>
    <w:rsid w:val="00CD1C0C"/>
    <w:rsid w:val="00CD21E8"/>
    <w:rsid w:val="00CD228B"/>
    <w:rsid w:val="00CD23F9"/>
    <w:rsid w:val="00CD2AE7"/>
    <w:rsid w:val="00CD3188"/>
    <w:rsid w:val="00CD354A"/>
    <w:rsid w:val="00CD378F"/>
    <w:rsid w:val="00CD3823"/>
    <w:rsid w:val="00CD394A"/>
    <w:rsid w:val="00CD3EF4"/>
    <w:rsid w:val="00CD3EF7"/>
    <w:rsid w:val="00CD40EF"/>
    <w:rsid w:val="00CD5429"/>
    <w:rsid w:val="00CD556E"/>
    <w:rsid w:val="00CD6193"/>
    <w:rsid w:val="00CD65E6"/>
    <w:rsid w:val="00CD6726"/>
    <w:rsid w:val="00CD68D5"/>
    <w:rsid w:val="00CD6B28"/>
    <w:rsid w:val="00CD6CAD"/>
    <w:rsid w:val="00CD6DEB"/>
    <w:rsid w:val="00CD7168"/>
    <w:rsid w:val="00CD745E"/>
    <w:rsid w:val="00CD7620"/>
    <w:rsid w:val="00CD7E26"/>
    <w:rsid w:val="00CD7E3A"/>
    <w:rsid w:val="00CE03AF"/>
    <w:rsid w:val="00CE0AE0"/>
    <w:rsid w:val="00CE1163"/>
    <w:rsid w:val="00CE21FA"/>
    <w:rsid w:val="00CE27E3"/>
    <w:rsid w:val="00CE2F1B"/>
    <w:rsid w:val="00CE3070"/>
    <w:rsid w:val="00CE386E"/>
    <w:rsid w:val="00CE41E4"/>
    <w:rsid w:val="00CE4937"/>
    <w:rsid w:val="00CE4B23"/>
    <w:rsid w:val="00CE4E9F"/>
    <w:rsid w:val="00CE5165"/>
    <w:rsid w:val="00CE51D1"/>
    <w:rsid w:val="00CE5A55"/>
    <w:rsid w:val="00CE61F3"/>
    <w:rsid w:val="00CE668F"/>
    <w:rsid w:val="00CE68D9"/>
    <w:rsid w:val="00CE69DE"/>
    <w:rsid w:val="00CE72E5"/>
    <w:rsid w:val="00CE793C"/>
    <w:rsid w:val="00CE7B5C"/>
    <w:rsid w:val="00CE7D06"/>
    <w:rsid w:val="00CF0631"/>
    <w:rsid w:val="00CF066D"/>
    <w:rsid w:val="00CF0722"/>
    <w:rsid w:val="00CF0726"/>
    <w:rsid w:val="00CF0FC8"/>
    <w:rsid w:val="00CF181D"/>
    <w:rsid w:val="00CF182D"/>
    <w:rsid w:val="00CF197F"/>
    <w:rsid w:val="00CF1F04"/>
    <w:rsid w:val="00CF29F6"/>
    <w:rsid w:val="00CF2B15"/>
    <w:rsid w:val="00CF2F02"/>
    <w:rsid w:val="00CF3E2A"/>
    <w:rsid w:val="00CF44B2"/>
    <w:rsid w:val="00CF5044"/>
    <w:rsid w:val="00CF607C"/>
    <w:rsid w:val="00CF625A"/>
    <w:rsid w:val="00CF6567"/>
    <w:rsid w:val="00CF6581"/>
    <w:rsid w:val="00CF66C4"/>
    <w:rsid w:val="00CF6EA2"/>
    <w:rsid w:val="00CF6FA8"/>
    <w:rsid w:val="00CF759B"/>
    <w:rsid w:val="00CF79BA"/>
    <w:rsid w:val="00CF7A99"/>
    <w:rsid w:val="00CF7E88"/>
    <w:rsid w:val="00D00014"/>
    <w:rsid w:val="00D00878"/>
    <w:rsid w:val="00D00A22"/>
    <w:rsid w:val="00D00EF1"/>
    <w:rsid w:val="00D01467"/>
    <w:rsid w:val="00D01570"/>
    <w:rsid w:val="00D0167C"/>
    <w:rsid w:val="00D01E42"/>
    <w:rsid w:val="00D020F5"/>
    <w:rsid w:val="00D02158"/>
    <w:rsid w:val="00D02518"/>
    <w:rsid w:val="00D026A7"/>
    <w:rsid w:val="00D02906"/>
    <w:rsid w:val="00D02A97"/>
    <w:rsid w:val="00D02E6C"/>
    <w:rsid w:val="00D02EBA"/>
    <w:rsid w:val="00D02FF9"/>
    <w:rsid w:val="00D03612"/>
    <w:rsid w:val="00D037AD"/>
    <w:rsid w:val="00D04248"/>
    <w:rsid w:val="00D0434D"/>
    <w:rsid w:val="00D04416"/>
    <w:rsid w:val="00D04F5D"/>
    <w:rsid w:val="00D051CC"/>
    <w:rsid w:val="00D05870"/>
    <w:rsid w:val="00D0596C"/>
    <w:rsid w:val="00D05C6F"/>
    <w:rsid w:val="00D05CB7"/>
    <w:rsid w:val="00D06238"/>
    <w:rsid w:val="00D0634F"/>
    <w:rsid w:val="00D06C74"/>
    <w:rsid w:val="00D06C78"/>
    <w:rsid w:val="00D06E38"/>
    <w:rsid w:val="00D06E95"/>
    <w:rsid w:val="00D07A89"/>
    <w:rsid w:val="00D07AB7"/>
    <w:rsid w:val="00D07F22"/>
    <w:rsid w:val="00D107F7"/>
    <w:rsid w:val="00D10A1E"/>
    <w:rsid w:val="00D10CCD"/>
    <w:rsid w:val="00D10FC9"/>
    <w:rsid w:val="00D11749"/>
    <w:rsid w:val="00D11843"/>
    <w:rsid w:val="00D11BDC"/>
    <w:rsid w:val="00D11EC4"/>
    <w:rsid w:val="00D1295B"/>
    <w:rsid w:val="00D12EDD"/>
    <w:rsid w:val="00D13421"/>
    <w:rsid w:val="00D13597"/>
    <w:rsid w:val="00D136CD"/>
    <w:rsid w:val="00D13884"/>
    <w:rsid w:val="00D13DA3"/>
    <w:rsid w:val="00D15567"/>
    <w:rsid w:val="00D157DB"/>
    <w:rsid w:val="00D15863"/>
    <w:rsid w:val="00D15E24"/>
    <w:rsid w:val="00D15EAC"/>
    <w:rsid w:val="00D16221"/>
    <w:rsid w:val="00D162F9"/>
    <w:rsid w:val="00D1706A"/>
    <w:rsid w:val="00D1719E"/>
    <w:rsid w:val="00D17437"/>
    <w:rsid w:val="00D174AA"/>
    <w:rsid w:val="00D17677"/>
    <w:rsid w:val="00D177D8"/>
    <w:rsid w:val="00D17E3B"/>
    <w:rsid w:val="00D2042D"/>
    <w:rsid w:val="00D20C64"/>
    <w:rsid w:val="00D20FB5"/>
    <w:rsid w:val="00D211D1"/>
    <w:rsid w:val="00D21273"/>
    <w:rsid w:val="00D2174D"/>
    <w:rsid w:val="00D2237E"/>
    <w:rsid w:val="00D22E9E"/>
    <w:rsid w:val="00D23FE3"/>
    <w:rsid w:val="00D240E3"/>
    <w:rsid w:val="00D24F99"/>
    <w:rsid w:val="00D24F9B"/>
    <w:rsid w:val="00D24FA9"/>
    <w:rsid w:val="00D2540D"/>
    <w:rsid w:val="00D25A01"/>
    <w:rsid w:val="00D25D2C"/>
    <w:rsid w:val="00D25ECB"/>
    <w:rsid w:val="00D25FD7"/>
    <w:rsid w:val="00D26CEB"/>
    <w:rsid w:val="00D26F15"/>
    <w:rsid w:val="00D27351"/>
    <w:rsid w:val="00D2780F"/>
    <w:rsid w:val="00D27C0D"/>
    <w:rsid w:val="00D30249"/>
    <w:rsid w:val="00D306F9"/>
    <w:rsid w:val="00D3083D"/>
    <w:rsid w:val="00D3096D"/>
    <w:rsid w:val="00D30A63"/>
    <w:rsid w:val="00D31188"/>
    <w:rsid w:val="00D31393"/>
    <w:rsid w:val="00D3142C"/>
    <w:rsid w:val="00D316B2"/>
    <w:rsid w:val="00D317AB"/>
    <w:rsid w:val="00D31AAB"/>
    <w:rsid w:val="00D31F21"/>
    <w:rsid w:val="00D31F73"/>
    <w:rsid w:val="00D32749"/>
    <w:rsid w:val="00D32FCA"/>
    <w:rsid w:val="00D3343D"/>
    <w:rsid w:val="00D33488"/>
    <w:rsid w:val="00D33637"/>
    <w:rsid w:val="00D33765"/>
    <w:rsid w:val="00D33C8F"/>
    <w:rsid w:val="00D33FEF"/>
    <w:rsid w:val="00D345DA"/>
    <w:rsid w:val="00D346D1"/>
    <w:rsid w:val="00D350CF"/>
    <w:rsid w:val="00D35781"/>
    <w:rsid w:val="00D35A05"/>
    <w:rsid w:val="00D362CE"/>
    <w:rsid w:val="00D364B7"/>
    <w:rsid w:val="00D364E4"/>
    <w:rsid w:val="00D36A1A"/>
    <w:rsid w:val="00D36C30"/>
    <w:rsid w:val="00D36D2C"/>
    <w:rsid w:val="00D36F41"/>
    <w:rsid w:val="00D372E5"/>
    <w:rsid w:val="00D375AF"/>
    <w:rsid w:val="00D37D29"/>
    <w:rsid w:val="00D37FCB"/>
    <w:rsid w:val="00D4064B"/>
    <w:rsid w:val="00D409B5"/>
    <w:rsid w:val="00D40ECB"/>
    <w:rsid w:val="00D418E5"/>
    <w:rsid w:val="00D41D42"/>
    <w:rsid w:val="00D420EF"/>
    <w:rsid w:val="00D423B2"/>
    <w:rsid w:val="00D42502"/>
    <w:rsid w:val="00D42622"/>
    <w:rsid w:val="00D4282D"/>
    <w:rsid w:val="00D42918"/>
    <w:rsid w:val="00D42A14"/>
    <w:rsid w:val="00D42AB0"/>
    <w:rsid w:val="00D42B76"/>
    <w:rsid w:val="00D42D7D"/>
    <w:rsid w:val="00D431EC"/>
    <w:rsid w:val="00D43318"/>
    <w:rsid w:val="00D435BF"/>
    <w:rsid w:val="00D43942"/>
    <w:rsid w:val="00D43953"/>
    <w:rsid w:val="00D43DD2"/>
    <w:rsid w:val="00D43F01"/>
    <w:rsid w:val="00D446AE"/>
    <w:rsid w:val="00D44768"/>
    <w:rsid w:val="00D4477E"/>
    <w:rsid w:val="00D45234"/>
    <w:rsid w:val="00D45CC3"/>
    <w:rsid w:val="00D467F5"/>
    <w:rsid w:val="00D46AAF"/>
    <w:rsid w:val="00D46B38"/>
    <w:rsid w:val="00D46C60"/>
    <w:rsid w:val="00D47044"/>
    <w:rsid w:val="00D477A4"/>
    <w:rsid w:val="00D4792E"/>
    <w:rsid w:val="00D47DDF"/>
    <w:rsid w:val="00D50AB1"/>
    <w:rsid w:val="00D50D44"/>
    <w:rsid w:val="00D51724"/>
    <w:rsid w:val="00D51765"/>
    <w:rsid w:val="00D51FBB"/>
    <w:rsid w:val="00D52040"/>
    <w:rsid w:val="00D52970"/>
    <w:rsid w:val="00D52D04"/>
    <w:rsid w:val="00D532B2"/>
    <w:rsid w:val="00D5388D"/>
    <w:rsid w:val="00D53C4F"/>
    <w:rsid w:val="00D53D7C"/>
    <w:rsid w:val="00D53F69"/>
    <w:rsid w:val="00D53FCC"/>
    <w:rsid w:val="00D540EF"/>
    <w:rsid w:val="00D5465C"/>
    <w:rsid w:val="00D546CB"/>
    <w:rsid w:val="00D5480D"/>
    <w:rsid w:val="00D557E0"/>
    <w:rsid w:val="00D55808"/>
    <w:rsid w:val="00D55D58"/>
    <w:rsid w:val="00D56034"/>
    <w:rsid w:val="00D56104"/>
    <w:rsid w:val="00D56A40"/>
    <w:rsid w:val="00D56B4F"/>
    <w:rsid w:val="00D56D1F"/>
    <w:rsid w:val="00D56D23"/>
    <w:rsid w:val="00D575B2"/>
    <w:rsid w:val="00D57756"/>
    <w:rsid w:val="00D57D06"/>
    <w:rsid w:val="00D6019E"/>
    <w:rsid w:val="00D60D33"/>
    <w:rsid w:val="00D61996"/>
    <w:rsid w:val="00D61AD3"/>
    <w:rsid w:val="00D61B89"/>
    <w:rsid w:val="00D61EC2"/>
    <w:rsid w:val="00D62083"/>
    <w:rsid w:val="00D6213C"/>
    <w:rsid w:val="00D6274C"/>
    <w:rsid w:val="00D630B8"/>
    <w:rsid w:val="00D63231"/>
    <w:rsid w:val="00D63464"/>
    <w:rsid w:val="00D63529"/>
    <w:rsid w:val="00D637BA"/>
    <w:rsid w:val="00D6472F"/>
    <w:rsid w:val="00D6478F"/>
    <w:rsid w:val="00D647BF"/>
    <w:rsid w:val="00D65092"/>
    <w:rsid w:val="00D656C7"/>
    <w:rsid w:val="00D65A07"/>
    <w:rsid w:val="00D65C16"/>
    <w:rsid w:val="00D65DA0"/>
    <w:rsid w:val="00D65DBB"/>
    <w:rsid w:val="00D66123"/>
    <w:rsid w:val="00D6634F"/>
    <w:rsid w:val="00D665AE"/>
    <w:rsid w:val="00D667D5"/>
    <w:rsid w:val="00D66A38"/>
    <w:rsid w:val="00D6730A"/>
    <w:rsid w:val="00D677EF"/>
    <w:rsid w:val="00D67C65"/>
    <w:rsid w:val="00D67D75"/>
    <w:rsid w:val="00D67E41"/>
    <w:rsid w:val="00D67EF5"/>
    <w:rsid w:val="00D700AC"/>
    <w:rsid w:val="00D7015C"/>
    <w:rsid w:val="00D70863"/>
    <w:rsid w:val="00D7093E"/>
    <w:rsid w:val="00D70A0E"/>
    <w:rsid w:val="00D70A5C"/>
    <w:rsid w:val="00D70C56"/>
    <w:rsid w:val="00D70F2A"/>
    <w:rsid w:val="00D712AC"/>
    <w:rsid w:val="00D71B3F"/>
    <w:rsid w:val="00D722AE"/>
    <w:rsid w:val="00D725CE"/>
    <w:rsid w:val="00D72963"/>
    <w:rsid w:val="00D72B6B"/>
    <w:rsid w:val="00D72D24"/>
    <w:rsid w:val="00D731D4"/>
    <w:rsid w:val="00D733E0"/>
    <w:rsid w:val="00D73792"/>
    <w:rsid w:val="00D739F8"/>
    <w:rsid w:val="00D73BD2"/>
    <w:rsid w:val="00D740C8"/>
    <w:rsid w:val="00D74BA3"/>
    <w:rsid w:val="00D7519F"/>
    <w:rsid w:val="00D7551F"/>
    <w:rsid w:val="00D75E62"/>
    <w:rsid w:val="00D767DE"/>
    <w:rsid w:val="00D76AEC"/>
    <w:rsid w:val="00D76EA0"/>
    <w:rsid w:val="00D76F88"/>
    <w:rsid w:val="00D770C8"/>
    <w:rsid w:val="00D77209"/>
    <w:rsid w:val="00D77275"/>
    <w:rsid w:val="00D77608"/>
    <w:rsid w:val="00D7764E"/>
    <w:rsid w:val="00D77698"/>
    <w:rsid w:val="00D7771C"/>
    <w:rsid w:val="00D779C1"/>
    <w:rsid w:val="00D80A3E"/>
    <w:rsid w:val="00D80E7B"/>
    <w:rsid w:val="00D80FA0"/>
    <w:rsid w:val="00D81255"/>
    <w:rsid w:val="00D825BA"/>
    <w:rsid w:val="00D82A77"/>
    <w:rsid w:val="00D82DBF"/>
    <w:rsid w:val="00D82E14"/>
    <w:rsid w:val="00D83074"/>
    <w:rsid w:val="00D833B9"/>
    <w:rsid w:val="00D83DBA"/>
    <w:rsid w:val="00D84047"/>
    <w:rsid w:val="00D8413A"/>
    <w:rsid w:val="00D842F7"/>
    <w:rsid w:val="00D84350"/>
    <w:rsid w:val="00D846FC"/>
    <w:rsid w:val="00D847AC"/>
    <w:rsid w:val="00D84B1F"/>
    <w:rsid w:val="00D84FF6"/>
    <w:rsid w:val="00D851B9"/>
    <w:rsid w:val="00D85524"/>
    <w:rsid w:val="00D86256"/>
    <w:rsid w:val="00D86438"/>
    <w:rsid w:val="00D87124"/>
    <w:rsid w:val="00D8725F"/>
    <w:rsid w:val="00D87881"/>
    <w:rsid w:val="00D90382"/>
    <w:rsid w:val="00D9047B"/>
    <w:rsid w:val="00D905BB"/>
    <w:rsid w:val="00D9063F"/>
    <w:rsid w:val="00D90F7E"/>
    <w:rsid w:val="00D9171F"/>
    <w:rsid w:val="00D91822"/>
    <w:rsid w:val="00D9221E"/>
    <w:rsid w:val="00D92378"/>
    <w:rsid w:val="00D929DC"/>
    <w:rsid w:val="00D92A30"/>
    <w:rsid w:val="00D9303D"/>
    <w:rsid w:val="00D9307A"/>
    <w:rsid w:val="00D932D3"/>
    <w:rsid w:val="00D937DB"/>
    <w:rsid w:val="00D93B62"/>
    <w:rsid w:val="00D9425D"/>
    <w:rsid w:val="00D943B8"/>
    <w:rsid w:val="00D9452A"/>
    <w:rsid w:val="00D946E7"/>
    <w:rsid w:val="00D94866"/>
    <w:rsid w:val="00D94C85"/>
    <w:rsid w:val="00D94D31"/>
    <w:rsid w:val="00D94DC7"/>
    <w:rsid w:val="00D9545B"/>
    <w:rsid w:val="00D95CAA"/>
    <w:rsid w:val="00D95E76"/>
    <w:rsid w:val="00D95F7C"/>
    <w:rsid w:val="00D96398"/>
    <w:rsid w:val="00D9669F"/>
    <w:rsid w:val="00D966B5"/>
    <w:rsid w:val="00D96809"/>
    <w:rsid w:val="00D96D39"/>
    <w:rsid w:val="00D973D1"/>
    <w:rsid w:val="00D97429"/>
    <w:rsid w:val="00D977AD"/>
    <w:rsid w:val="00D979B1"/>
    <w:rsid w:val="00D97F2B"/>
    <w:rsid w:val="00DA0E84"/>
    <w:rsid w:val="00DA0EEE"/>
    <w:rsid w:val="00DA185D"/>
    <w:rsid w:val="00DA1BE9"/>
    <w:rsid w:val="00DA1CD0"/>
    <w:rsid w:val="00DA20AF"/>
    <w:rsid w:val="00DA42FC"/>
    <w:rsid w:val="00DA43BD"/>
    <w:rsid w:val="00DA46BB"/>
    <w:rsid w:val="00DA4A09"/>
    <w:rsid w:val="00DA5D28"/>
    <w:rsid w:val="00DA61B7"/>
    <w:rsid w:val="00DA628F"/>
    <w:rsid w:val="00DA670C"/>
    <w:rsid w:val="00DA6764"/>
    <w:rsid w:val="00DA6CC7"/>
    <w:rsid w:val="00DA6CD2"/>
    <w:rsid w:val="00DA6ED5"/>
    <w:rsid w:val="00DA760E"/>
    <w:rsid w:val="00DA7CD5"/>
    <w:rsid w:val="00DB08EE"/>
    <w:rsid w:val="00DB111C"/>
    <w:rsid w:val="00DB1575"/>
    <w:rsid w:val="00DB16C9"/>
    <w:rsid w:val="00DB19BF"/>
    <w:rsid w:val="00DB1ABC"/>
    <w:rsid w:val="00DB1F18"/>
    <w:rsid w:val="00DB215F"/>
    <w:rsid w:val="00DB2344"/>
    <w:rsid w:val="00DB24FB"/>
    <w:rsid w:val="00DB2610"/>
    <w:rsid w:val="00DB2690"/>
    <w:rsid w:val="00DB2721"/>
    <w:rsid w:val="00DB2CF3"/>
    <w:rsid w:val="00DB316A"/>
    <w:rsid w:val="00DB32A5"/>
    <w:rsid w:val="00DB387A"/>
    <w:rsid w:val="00DB3ABA"/>
    <w:rsid w:val="00DB3EBF"/>
    <w:rsid w:val="00DB4056"/>
    <w:rsid w:val="00DB40C0"/>
    <w:rsid w:val="00DB43A6"/>
    <w:rsid w:val="00DB4B00"/>
    <w:rsid w:val="00DB5308"/>
    <w:rsid w:val="00DB5651"/>
    <w:rsid w:val="00DB5EC5"/>
    <w:rsid w:val="00DB5EFD"/>
    <w:rsid w:val="00DB5FB3"/>
    <w:rsid w:val="00DB6349"/>
    <w:rsid w:val="00DB6E1E"/>
    <w:rsid w:val="00DB7750"/>
    <w:rsid w:val="00DB7A3A"/>
    <w:rsid w:val="00DB7D11"/>
    <w:rsid w:val="00DB7EA5"/>
    <w:rsid w:val="00DC029C"/>
    <w:rsid w:val="00DC05FE"/>
    <w:rsid w:val="00DC084F"/>
    <w:rsid w:val="00DC0922"/>
    <w:rsid w:val="00DC0C21"/>
    <w:rsid w:val="00DC1307"/>
    <w:rsid w:val="00DC1887"/>
    <w:rsid w:val="00DC1C1F"/>
    <w:rsid w:val="00DC1F1F"/>
    <w:rsid w:val="00DC201A"/>
    <w:rsid w:val="00DC22C2"/>
    <w:rsid w:val="00DC2C8D"/>
    <w:rsid w:val="00DC2CBF"/>
    <w:rsid w:val="00DC304A"/>
    <w:rsid w:val="00DC397C"/>
    <w:rsid w:val="00DC3E6E"/>
    <w:rsid w:val="00DC41E4"/>
    <w:rsid w:val="00DC4555"/>
    <w:rsid w:val="00DC46E9"/>
    <w:rsid w:val="00DC4857"/>
    <w:rsid w:val="00DC4BBF"/>
    <w:rsid w:val="00DC4FF8"/>
    <w:rsid w:val="00DC529C"/>
    <w:rsid w:val="00DC53AB"/>
    <w:rsid w:val="00DC5D0D"/>
    <w:rsid w:val="00DC5E6A"/>
    <w:rsid w:val="00DC7D1B"/>
    <w:rsid w:val="00DD021D"/>
    <w:rsid w:val="00DD03B5"/>
    <w:rsid w:val="00DD0464"/>
    <w:rsid w:val="00DD09FF"/>
    <w:rsid w:val="00DD148F"/>
    <w:rsid w:val="00DD18E5"/>
    <w:rsid w:val="00DD225C"/>
    <w:rsid w:val="00DD287B"/>
    <w:rsid w:val="00DD2F11"/>
    <w:rsid w:val="00DD2FF9"/>
    <w:rsid w:val="00DD3049"/>
    <w:rsid w:val="00DD3789"/>
    <w:rsid w:val="00DD38ED"/>
    <w:rsid w:val="00DD43ED"/>
    <w:rsid w:val="00DD4A00"/>
    <w:rsid w:val="00DD5445"/>
    <w:rsid w:val="00DD5571"/>
    <w:rsid w:val="00DD5D42"/>
    <w:rsid w:val="00DD6250"/>
    <w:rsid w:val="00DD6333"/>
    <w:rsid w:val="00DD6675"/>
    <w:rsid w:val="00DD6978"/>
    <w:rsid w:val="00DD6FE7"/>
    <w:rsid w:val="00DD7281"/>
    <w:rsid w:val="00DE0096"/>
    <w:rsid w:val="00DE0ABF"/>
    <w:rsid w:val="00DE0EA7"/>
    <w:rsid w:val="00DE1129"/>
    <w:rsid w:val="00DE12FC"/>
    <w:rsid w:val="00DE178F"/>
    <w:rsid w:val="00DE19F3"/>
    <w:rsid w:val="00DE1ECB"/>
    <w:rsid w:val="00DE2101"/>
    <w:rsid w:val="00DE27E5"/>
    <w:rsid w:val="00DE2C52"/>
    <w:rsid w:val="00DE2DB9"/>
    <w:rsid w:val="00DE3705"/>
    <w:rsid w:val="00DE399D"/>
    <w:rsid w:val="00DE4903"/>
    <w:rsid w:val="00DE4A77"/>
    <w:rsid w:val="00DE4ED9"/>
    <w:rsid w:val="00DE50F8"/>
    <w:rsid w:val="00DE5184"/>
    <w:rsid w:val="00DE521B"/>
    <w:rsid w:val="00DE59A2"/>
    <w:rsid w:val="00DE5FBD"/>
    <w:rsid w:val="00DE6A07"/>
    <w:rsid w:val="00DE6E31"/>
    <w:rsid w:val="00DE73C0"/>
    <w:rsid w:val="00DE77CC"/>
    <w:rsid w:val="00DE79E8"/>
    <w:rsid w:val="00DE7ACA"/>
    <w:rsid w:val="00DE7B18"/>
    <w:rsid w:val="00DF0119"/>
    <w:rsid w:val="00DF0C90"/>
    <w:rsid w:val="00DF1017"/>
    <w:rsid w:val="00DF1895"/>
    <w:rsid w:val="00DF1B3E"/>
    <w:rsid w:val="00DF1B5F"/>
    <w:rsid w:val="00DF1CBB"/>
    <w:rsid w:val="00DF2292"/>
    <w:rsid w:val="00DF2D95"/>
    <w:rsid w:val="00DF2DF7"/>
    <w:rsid w:val="00DF42C8"/>
    <w:rsid w:val="00DF4384"/>
    <w:rsid w:val="00DF48F9"/>
    <w:rsid w:val="00DF4F07"/>
    <w:rsid w:val="00DF52BF"/>
    <w:rsid w:val="00DF55D2"/>
    <w:rsid w:val="00DF5C2D"/>
    <w:rsid w:val="00DF5E3D"/>
    <w:rsid w:val="00DF60BD"/>
    <w:rsid w:val="00DF6849"/>
    <w:rsid w:val="00DF6A43"/>
    <w:rsid w:val="00DF72E7"/>
    <w:rsid w:val="00DF74E1"/>
    <w:rsid w:val="00DF79B0"/>
    <w:rsid w:val="00DF7F0F"/>
    <w:rsid w:val="00DF7FD6"/>
    <w:rsid w:val="00E00368"/>
    <w:rsid w:val="00E003CE"/>
    <w:rsid w:val="00E003EA"/>
    <w:rsid w:val="00E005FD"/>
    <w:rsid w:val="00E00653"/>
    <w:rsid w:val="00E00B62"/>
    <w:rsid w:val="00E00BD7"/>
    <w:rsid w:val="00E020EF"/>
    <w:rsid w:val="00E02483"/>
    <w:rsid w:val="00E0339D"/>
    <w:rsid w:val="00E03B94"/>
    <w:rsid w:val="00E03BFC"/>
    <w:rsid w:val="00E0417F"/>
    <w:rsid w:val="00E0441E"/>
    <w:rsid w:val="00E04BAF"/>
    <w:rsid w:val="00E05066"/>
    <w:rsid w:val="00E051A0"/>
    <w:rsid w:val="00E05374"/>
    <w:rsid w:val="00E0594D"/>
    <w:rsid w:val="00E05C52"/>
    <w:rsid w:val="00E05F9A"/>
    <w:rsid w:val="00E06636"/>
    <w:rsid w:val="00E06C2C"/>
    <w:rsid w:val="00E07315"/>
    <w:rsid w:val="00E07C99"/>
    <w:rsid w:val="00E07D40"/>
    <w:rsid w:val="00E07F72"/>
    <w:rsid w:val="00E107A8"/>
    <w:rsid w:val="00E10D0C"/>
    <w:rsid w:val="00E1117C"/>
    <w:rsid w:val="00E11181"/>
    <w:rsid w:val="00E11E06"/>
    <w:rsid w:val="00E12001"/>
    <w:rsid w:val="00E1200F"/>
    <w:rsid w:val="00E12744"/>
    <w:rsid w:val="00E127F1"/>
    <w:rsid w:val="00E12F7F"/>
    <w:rsid w:val="00E138D3"/>
    <w:rsid w:val="00E13A67"/>
    <w:rsid w:val="00E13B2F"/>
    <w:rsid w:val="00E145B3"/>
    <w:rsid w:val="00E14742"/>
    <w:rsid w:val="00E158CE"/>
    <w:rsid w:val="00E1590E"/>
    <w:rsid w:val="00E15A76"/>
    <w:rsid w:val="00E15CF2"/>
    <w:rsid w:val="00E15FAB"/>
    <w:rsid w:val="00E16090"/>
    <w:rsid w:val="00E161A1"/>
    <w:rsid w:val="00E172FF"/>
    <w:rsid w:val="00E1730C"/>
    <w:rsid w:val="00E17413"/>
    <w:rsid w:val="00E177B9"/>
    <w:rsid w:val="00E17A4C"/>
    <w:rsid w:val="00E206C6"/>
    <w:rsid w:val="00E207D7"/>
    <w:rsid w:val="00E20895"/>
    <w:rsid w:val="00E20BB8"/>
    <w:rsid w:val="00E21AA4"/>
    <w:rsid w:val="00E21E2F"/>
    <w:rsid w:val="00E21F0D"/>
    <w:rsid w:val="00E22A14"/>
    <w:rsid w:val="00E2322D"/>
    <w:rsid w:val="00E23378"/>
    <w:rsid w:val="00E23428"/>
    <w:rsid w:val="00E2347C"/>
    <w:rsid w:val="00E2348D"/>
    <w:rsid w:val="00E23EEC"/>
    <w:rsid w:val="00E24217"/>
    <w:rsid w:val="00E242F2"/>
    <w:rsid w:val="00E24DD4"/>
    <w:rsid w:val="00E24EA3"/>
    <w:rsid w:val="00E25043"/>
    <w:rsid w:val="00E25148"/>
    <w:rsid w:val="00E25427"/>
    <w:rsid w:val="00E25CA5"/>
    <w:rsid w:val="00E2608A"/>
    <w:rsid w:val="00E263F6"/>
    <w:rsid w:val="00E26828"/>
    <w:rsid w:val="00E269A9"/>
    <w:rsid w:val="00E26A9B"/>
    <w:rsid w:val="00E26C31"/>
    <w:rsid w:val="00E2704F"/>
    <w:rsid w:val="00E27388"/>
    <w:rsid w:val="00E273DA"/>
    <w:rsid w:val="00E27776"/>
    <w:rsid w:val="00E27D5E"/>
    <w:rsid w:val="00E301B6"/>
    <w:rsid w:val="00E30451"/>
    <w:rsid w:val="00E30464"/>
    <w:rsid w:val="00E31666"/>
    <w:rsid w:val="00E31D55"/>
    <w:rsid w:val="00E31D64"/>
    <w:rsid w:val="00E32B80"/>
    <w:rsid w:val="00E32C27"/>
    <w:rsid w:val="00E32D8C"/>
    <w:rsid w:val="00E32E7E"/>
    <w:rsid w:val="00E34AEB"/>
    <w:rsid w:val="00E34DCE"/>
    <w:rsid w:val="00E34F3E"/>
    <w:rsid w:val="00E35053"/>
    <w:rsid w:val="00E35094"/>
    <w:rsid w:val="00E350E8"/>
    <w:rsid w:val="00E355E4"/>
    <w:rsid w:val="00E3590B"/>
    <w:rsid w:val="00E35E0D"/>
    <w:rsid w:val="00E364B9"/>
    <w:rsid w:val="00E366E5"/>
    <w:rsid w:val="00E36984"/>
    <w:rsid w:val="00E36A68"/>
    <w:rsid w:val="00E374BC"/>
    <w:rsid w:val="00E37CA5"/>
    <w:rsid w:val="00E37D7F"/>
    <w:rsid w:val="00E37DDD"/>
    <w:rsid w:val="00E400AC"/>
    <w:rsid w:val="00E4083B"/>
    <w:rsid w:val="00E408F9"/>
    <w:rsid w:val="00E40915"/>
    <w:rsid w:val="00E4168C"/>
    <w:rsid w:val="00E42152"/>
    <w:rsid w:val="00E42380"/>
    <w:rsid w:val="00E42663"/>
    <w:rsid w:val="00E42897"/>
    <w:rsid w:val="00E42C09"/>
    <w:rsid w:val="00E43807"/>
    <w:rsid w:val="00E43878"/>
    <w:rsid w:val="00E43959"/>
    <w:rsid w:val="00E43E8F"/>
    <w:rsid w:val="00E44269"/>
    <w:rsid w:val="00E446D7"/>
    <w:rsid w:val="00E447B1"/>
    <w:rsid w:val="00E44882"/>
    <w:rsid w:val="00E4489B"/>
    <w:rsid w:val="00E44B0A"/>
    <w:rsid w:val="00E44D13"/>
    <w:rsid w:val="00E4510B"/>
    <w:rsid w:val="00E4524E"/>
    <w:rsid w:val="00E45465"/>
    <w:rsid w:val="00E455C1"/>
    <w:rsid w:val="00E4603C"/>
    <w:rsid w:val="00E4616D"/>
    <w:rsid w:val="00E46B80"/>
    <w:rsid w:val="00E46BFF"/>
    <w:rsid w:val="00E470D7"/>
    <w:rsid w:val="00E47215"/>
    <w:rsid w:val="00E474FD"/>
    <w:rsid w:val="00E47612"/>
    <w:rsid w:val="00E47D14"/>
    <w:rsid w:val="00E503C1"/>
    <w:rsid w:val="00E5040C"/>
    <w:rsid w:val="00E50587"/>
    <w:rsid w:val="00E5091D"/>
    <w:rsid w:val="00E50D8C"/>
    <w:rsid w:val="00E50DAC"/>
    <w:rsid w:val="00E512B3"/>
    <w:rsid w:val="00E513A6"/>
    <w:rsid w:val="00E51558"/>
    <w:rsid w:val="00E51ADC"/>
    <w:rsid w:val="00E51CDD"/>
    <w:rsid w:val="00E52022"/>
    <w:rsid w:val="00E52225"/>
    <w:rsid w:val="00E524FB"/>
    <w:rsid w:val="00E529B0"/>
    <w:rsid w:val="00E52D47"/>
    <w:rsid w:val="00E53239"/>
    <w:rsid w:val="00E5323E"/>
    <w:rsid w:val="00E53466"/>
    <w:rsid w:val="00E53B46"/>
    <w:rsid w:val="00E53CA1"/>
    <w:rsid w:val="00E53ED1"/>
    <w:rsid w:val="00E544B5"/>
    <w:rsid w:val="00E55464"/>
    <w:rsid w:val="00E55883"/>
    <w:rsid w:val="00E55FA0"/>
    <w:rsid w:val="00E56859"/>
    <w:rsid w:val="00E56BF0"/>
    <w:rsid w:val="00E56E36"/>
    <w:rsid w:val="00E5733B"/>
    <w:rsid w:val="00E5789A"/>
    <w:rsid w:val="00E57C13"/>
    <w:rsid w:val="00E57C50"/>
    <w:rsid w:val="00E57FA4"/>
    <w:rsid w:val="00E605CF"/>
    <w:rsid w:val="00E608BF"/>
    <w:rsid w:val="00E609C7"/>
    <w:rsid w:val="00E60C04"/>
    <w:rsid w:val="00E610D3"/>
    <w:rsid w:val="00E6118D"/>
    <w:rsid w:val="00E61CE5"/>
    <w:rsid w:val="00E62263"/>
    <w:rsid w:val="00E62788"/>
    <w:rsid w:val="00E62A9F"/>
    <w:rsid w:val="00E62B79"/>
    <w:rsid w:val="00E62C22"/>
    <w:rsid w:val="00E63B6E"/>
    <w:rsid w:val="00E640CB"/>
    <w:rsid w:val="00E64222"/>
    <w:rsid w:val="00E64242"/>
    <w:rsid w:val="00E644CC"/>
    <w:rsid w:val="00E645A0"/>
    <w:rsid w:val="00E64900"/>
    <w:rsid w:val="00E64D1F"/>
    <w:rsid w:val="00E64E88"/>
    <w:rsid w:val="00E65C0E"/>
    <w:rsid w:val="00E65D5E"/>
    <w:rsid w:val="00E662A3"/>
    <w:rsid w:val="00E668F0"/>
    <w:rsid w:val="00E66B86"/>
    <w:rsid w:val="00E67FC7"/>
    <w:rsid w:val="00E7056D"/>
    <w:rsid w:val="00E70A32"/>
    <w:rsid w:val="00E70AD0"/>
    <w:rsid w:val="00E70F96"/>
    <w:rsid w:val="00E71711"/>
    <w:rsid w:val="00E71905"/>
    <w:rsid w:val="00E71C1F"/>
    <w:rsid w:val="00E71C73"/>
    <w:rsid w:val="00E71E31"/>
    <w:rsid w:val="00E71EF1"/>
    <w:rsid w:val="00E71FA7"/>
    <w:rsid w:val="00E720AD"/>
    <w:rsid w:val="00E72630"/>
    <w:rsid w:val="00E72686"/>
    <w:rsid w:val="00E72D1B"/>
    <w:rsid w:val="00E73D79"/>
    <w:rsid w:val="00E74315"/>
    <w:rsid w:val="00E745B3"/>
    <w:rsid w:val="00E7584D"/>
    <w:rsid w:val="00E76685"/>
    <w:rsid w:val="00E76794"/>
    <w:rsid w:val="00E779AE"/>
    <w:rsid w:val="00E80A22"/>
    <w:rsid w:val="00E80CCB"/>
    <w:rsid w:val="00E8114B"/>
    <w:rsid w:val="00E8120B"/>
    <w:rsid w:val="00E81A05"/>
    <w:rsid w:val="00E81F15"/>
    <w:rsid w:val="00E82774"/>
    <w:rsid w:val="00E827F7"/>
    <w:rsid w:val="00E82B3C"/>
    <w:rsid w:val="00E839D8"/>
    <w:rsid w:val="00E83F55"/>
    <w:rsid w:val="00E845FA"/>
    <w:rsid w:val="00E852CE"/>
    <w:rsid w:val="00E854C3"/>
    <w:rsid w:val="00E85EDB"/>
    <w:rsid w:val="00E86005"/>
    <w:rsid w:val="00E8660B"/>
    <w:rsid w:val="00E866F5"/>
    <w:rsid w:val="00E86D1B"/>
    <w:rsid w:val="00E87C47"/>
    <w:rsid w:val="00E907F9"/>
    <w:rsid w:val="00E90990"/>
    <w:rsid w:val="00E909C5"/>
    <w:rsid w:val="00E90AD2"/>
    <w:rsid w:val="00E90F8C"/>
    <w:rsid w:val="00E913EA"/>
    <w:rsid w:val="00E913F6"/>
    <w:rsid w:val="00E9174A"/>
    <w:rsid w:val="00E91D15"/>
    <w:rsid w:val="00E92A61"/>
    <w:rsid w:val="00E92D6C"/>
    <w:rsid w:val="00E92F59"/>
    <w:rsid w:val="00E93A4A"/>
    <w:rsid w:val="00E951BC"/>
    <w:rsid w:val="00E9556D"/>
    <w:rsid w:val="00E95C5A"/>
    <w:rsid w:val="00E9604C"/>
    <w:rsid w:val="00E96247"/>
    <w:rsid w:val="00E9686D"/>
    <w:rsid w:val="00E9720C"/>
    <w:rsid w:val="00E97725"/>
    <w:rsid w:val="00E97A44"/>
    <w:rsid w:val="00EA07B2"/>
    <w:rsid w:val="00EA0F00"/>
    <w:rsid w:val="00EA1DFB"/>
    <w:rsid w:val="00EA2A15"/>
    <w:rsid w:val="00EA2AA9"/>
    <w:rsid w:val="00EA2FAA"/>
    <w:rsid w:val="00EA3297"/>
    <w:rsid w:val="00EA33AD"/>
    <w:rsid w:val="00EA36AC"/>
    <w:rsid w:val="00EA3786"/>
    <w:rsid w:val="00EA3A2C"/>
    <w:rsid w:val="00EA3D36"/>
    <w:rsid w:val="00EA3D4C"/>
    <w:rsid w:val="00EA4178"/>
    <w:rsid w:val="00EA4C60"/>
    <w:rsid w:val="00EA4D0F"/>
    <w:rsid w:val="00EA4D7D"/>
    <w:rsid w:val="00EA4FDD"/>
    <w:rsid w:val="00EA558E"/>
    <w:rsid w:val="00EA5776"/>
    <w:rsid w:val="00EA5874"/>
    <w:rsid w:val="00EA5EC9"/>
    <w:rsid w:val="00EA665D"/>
    <w:rsid w:val="00EA6675"/>
    <w:rsid w:val="00EA6B70"/>
    <w:rsid w:val="00EA7619"/>
    <w:rsid w:val="00EA78C8"/>
    <w:rsid w:val="00EA7951"/>
    <w:rsid w:val="00EB05CD"/>
    <w:rsid w:val="00EB0F38"/>
    <w:rsid w:val="00EB1150"/>
    <w:rsid w:val="00EB12EE"/>
    <w:rsid w:val="00EB1403"/>
    <w:rsid w:val="00EB173F"/>
    <w:rsid w:val="00EB1D4C"/>
    <w:rsid w:val="00EB1FAE"/>
    <w:rsid w:val="00EB2152"/>
    <w:rsid w:val="00EB27DE"/>
    <w:rsid w:val="00EB2ED7"/>
    <w:rsid w:val="00EB31C9"/>
    <w:rsid w:val="00EB3323"/>
    <w:rsid w:val="00EB349F"/>
    <w:rsid w:val="00EB3915"/>
    <w:rsid w:val="00EB3ACD"/>
    <w:rsid w:val="00EB3E90"/>
    <w:rsid w:val="00EB40E1"/>
    <w:rsid w:val="00EB4931"/>
    <w:rsid w:val="00EB4980"/>
    <w:rsid w:val="00EB544B"/>
    <w:rsid w:val="00EB58CD"/>
    <w:rsid w:val="00EB5AB6"/>
    <w:rsid w:val="00EB5DBD"/>
    <w:rsid w:val="00EB6AAC"/>
    <w:rsid w:val="00EB716B"/>
    <w:rsid w:val="00EB720D"/>
    <w:rsid w:val="00EB7B8C"/>
    <w:rsid w:val="00EB7E0C"/>
    <w:rsid w:val="00EB7E2C"/>
    <w:rsid w:val="00EB7F90"/>
    <w:rsid w:val="00EC004B"/>
    <w:rsid w:val="00EC039D"/>
    <w:rsid w:val="00EC0904"/>
    <w:rsid w:val="00EC240B"/>
    <w:rsid w:val="00EC2EB5"/>
    <w:rsid w:val="00EC3F43"/>
    <w:rsid w:val="00EC49D5"/>
    <w:rsid w:val="00EC4E61"/>
    <w:rsid w:val="00EC4EE2"/>
    <w:rsid w:val="00EC5232"/>
    <w:rsid w:val="00EC5302"/>
    <w:rsid w:val="00EC586E"/>
    <w:rsid w:val="00EC631E"/>
    <w:rsid w:val="00EC66F4"/>
    <w:rsid w:val="00EC6D2F"/>
    <w:rsid w:val="00EC76ED"/>
    <w:rsid w:val="00ED045E"/>
    <w:rsid w:val="00ED049F"/>
    <w:rsid w:val="00ED0750"/>
    <w:rsid w:val="00ED0FB9"/>
    <w:rsid w:val="00ED125D"/>
    <w:rsid w:val="00ED13A9"/>
    <w:rsid w:val="00ED1EF8"/>
    <w:rsid w:val="00ED275B"/>
    <w:rsid w:val="00ED3735"/>
    <w:rsid w:val="00ED38BC"/>
    <w:rsid w:val="00ED38D0"/>
    <w:rsid w:val="00ED3CC2"/>
    <w:rsid w:val="00ED4159"/>
    <w:rsid w:val="00ED46A9"/>
    <w:rsid w:val="00ED4874"/>
    <w:rsid w:val="00ED4A95"/>
    <w:rsid w:val="00ED4E3A"/>
    <w:rsid w:val="00ED5013"/>
    <w:rsid w:val="00ED50B1"/>
    <w:rsid w:val="00ED50F2"/>
    <w:rsid w:val="00ED5101"/>
    <w:rsid w:val="00ED5524"/>
    <w:rsid w:val="00ED5724"/>
    <w:rsid w:val="00ED57DE"/>
    <w:rsid w:val="00ED5A67"/>
    <w:rsid w:val="00ED5AD7"/>
    <w:rsid w:val="00ED604B"/>
    <w:rsid w:val="00ED688D"/>
    <w:rsid w:val="00ED6A4D"/>
    <w:rsid w:val="00ED6E40"/>
    <w:rsid w:val="00ED72A2"/>
    <w:rsid w:val="00ED72CE"/>
    <w:rsid w:val="00ED754B"/>
    <w:rsid w:val="00ED77AE"/>
    <w:rsid w:val="00ED7ECC"/>
    <w:rsid w:val="00ED7FFE"/>
    <w:rsid w:val="00EE05B1"/>
    <w:rsid w:val="00EE0738"/>
    <w:rsid w:val="00EE0B16"/>
    <w:rsid w:val="00EE0EF0"/>
    <w:rsid w:val="00EE0F1D"/>
    <w:rsid w:val="00EE14D2"/>
    <w:rsid w:val="00EE1B98"/>
    <w:rsid w:val="00EE2065"/>
    <w:rsid w:val="00EE2328"/>
    <w:rsid w:val="00EE2886"/>
    <w:rsid w:val="00EE292B"/>
    <w:rsid w:val="00EE2ED4"/>
    <w:rsid w:val="00EE3192"/>
    <w:rsid w:val="00EE3AD7"/>
    <w:rsid w:val="00EE3E2A"/>
    <w:rsid w:val="00EE4056"/>
    <w:rsid w:val="00EE44AE"/>
    <w:rsid w:val="00EE489B"/>
    <w:rsid w:val="00EE4AD9"/>
    <w:rsid w:val="00EE4CDB"/>
    <w:rsid w:val="00EE50D0"/>
    <w:rsid w:val="00EE51B1"/>
    <w:rsid w:val="00EE52AA"/>
    <w:rsid w:val="00EE533A"/>
    <w:rsid w:val="00EE58D7"/>
    <w:rsid w:val="00EE5C83"/>
    <w:rsid w:val="00EE6015"/>
    <w:rsid w:val="00EE6088"/>
    <w:rsid w:val="00EE6366"/>
    <w:rsid w:val="00EE6A1F"/>
    <w:rsid w:val="00EE6DD2"/>
    <w:rsid w:val="00EE74AA"/>
    <w:rsid w:val="00EE7572"/>
    <w:rsid w:val="00EE77B7"/>
    <w:rsid w:val="00EE799D"/>
    <w:rsid w:val="00EE7A53"/>
    <w:rsid w:val="00EE7CD0"/>
    <w:rsid w:val="00EE7EC0"/>
    <w:rsid w:val="00EF0547"/>
    <w:rsid w:val="00EF07E2"/>
    <w:rsid w:val="00EF0C91"/>
    <w:rsid w:val="00EF1160"/>
    <w:rsid w:val="00EF1177"/>
    <w:rsid w:val="00EF13FC"/>
    <w:rsid w:val="00EF16FD"/>
    <w:rsid w:val="00EF18DF"/>
    <w:rsid w:val="00EF1B07"/>
    <w:rsid w:val="00EF1BAE"/>
    <w:rsid w:val="00EF2652"/>
    <w:rsid w:val="00EF26F3"/>
    <w:rsid w:val="00EF3012"/>
    <w:rsid w:val="00EF3084"/>
    <w:rsid w:val="00EF374A"/>
    <w:rsid w:val="00EF37D3"/>
    <w:rsid w:val="00EF391B"/>
    <w:rsid w:val="00EF3DAA"/>
    <w:rsid w:val="00EF3F11"/>
    <w:rsid w:val="00EF3F9C"/>
    <w:rsid w:val="00EF40EB"/>
    <w:rsid w:val="00EF4265"/>
    <w:rsid w:val="00EF4CC7"/>
    <w:rsid w:val="00EF4EC4"/>
    <w:rsid w:val="00EF4F63"/>
    <w:rsid w:val="00EF5A57"/>
    <w:rsid w:val="00EF61A7"/>
    <w:rsid w:val="00EF65AB"/>
    <w:rsid w:val="00EF728B"/>
    <w:rsid w:val="00EF77F1"/>
    <w:rsid w:val="00EF7D4A"/>
    <w:rsid w:val="00F0037C"/>
    <w:rsid w:val="00F00739"/>
    <w:rsid w:val="00F00AEC"/>
    <w:rsid w:val="00F0126B"/>
    <w:rsid w:val="00F016B1"/>
    <w:rsid w:val="00F01BA4"/>
    <w:rsid w:val="00F020AE"/>
    <w:rsid w:val="00F024A7"/>
    <w:rsid w:val="00F024CB"/>
    <w:rsid w:val="00F027B3"/>
    <w:rsid w:val="00F02EE0"/>
    <w:rsid w:val="00F03057"/>
    <w:rsid w:val="00F03177"/>
    <w:rsid w:val="00F03685"/>
    <w:rsid w:val="00F03909"/>
    <w:rsid w:val="00F03F31"/>
    <w:rsid w:val="00F0410E"/>
    <w:rsid w:val="00F04292"/>
    <w:rsid w:val="00F043E1"/>
    <w:rsid w:val="00F04C6A"/>
    <w:rsid w:val="00F04EF4"/>
    <w:rsid w:val="00F04FD0"/>
    <w:rsid w:val="00F052A6"/>
    <w:rsid w:val="00F053A7"/>
    <w:rsid w:val="00F053B7"/>
    <w:rsid w:val="00F057D3"/>
    <w:rsid w:val="00F05B2F"/>
    <w:rsid w:val="00F05DDF"/>
    <w:rsid w:val="00F060EF"/>
    <w:rsid w:val="00F0612F"/>
    <w:rsid w:val="00F063D3"/>
    <w:rsid w:val="00F06494"/>
    <w:rsid w:val="00F0664A"/>
    <w:rsid w:val="00F06C38"/>
    <w:rsid w:val="00F06D9C"/>
    <w:rsid w:val="00F0701D"/>
    <w:rsid w:val="00F072E2"/>
    <w:rsid w:val="00F0741C"/>
    <w:rsid w:val="00F07573"/>
    <w:rsid w:val="00F07841"/>
    <w:rsid w:val="00F10728"/>
    <w:rsid w:val="00F109A0"/>
    <w:rsid w:val="00F11298"/>
    <w:rsid w:val="00F1161A"/>
    <w:rsid w:val="00F11746"/>
    <w:rsid w:val="00F11755"/>
    <w:rsid w:val="00F11963"/>
    <w:rsid w:val="00F119A4"/>
    <w:rsid w:val="00F11EC1"/>
    <w:rsid w:val="00F122FC"/>
    <w:rsid w:val="00F128A1"/>
    <w:rsid w:val="00F12DA5"/>
    <w:rsid w:val="00F13273"/>
    <w:rsid w:val="00F139B3"/>
    <w:rsid w:val="00F13F33"/>
    <w:rsid w:val="00F140B0"/>
    <w:rsid w:val="00F14286"/>
    <w:rsid w:val="00F142EE"/>
    <w:rsid w:val="00F14395"/>
    <w:rsid w:val="00F15632"/>
    <w:rsid w:val="00F156A9"/>
    <w:rsid w:val="00F15735"/>
    <w:rsid w:val="00F159B0"/>
    <w:rsid w:val="00F165FD"/>
    <w:rsid w:val="00F16EEB"/>
    <w:rsid w:val="00F170AE"/>
    <w:rsid w:val="00F175F5"/>
    <w:rsid w:val="00F17B4D"/>
    <w:rsid w:val="00F204BF"/>
    <w:rsid w:val="00F209E9"/>
    <w:rsid w:val="00F20C83"/>
    <w:rsid w:val="00F20CE9"/>
    <w:rsid w:val="00F21641"/>
    <w:rsid w:val="00F218CD"/>
    <w:rsid w:val="00F21926"/>
    <w:rsid w:val="00F21C6D"/>
    <w:rsid w:val="00F228C1"/>
    <w:rsid w:val="00F2302C"/>
    <w:rsid w:val="00F234CB"/>
    <w:rsid w:val="00F24006"/>
    <w:rsid w:val="00F240DC"/>
    <w:rsid w:val="00F24514"/>
    <w:rsid w:val="00F2463B"/>
    <w:rsid w:val="00F24A89"/>
    <w:rsid w:val="00F24B49"/>
    <w:rsid w:val="00F259E4"/>
    <w:rsid w:val="00F25C29"/>
    <w:rsid w:val="00F25C81"/>
    <w:rsid w:val="00F26035"/>
    <w:rsid w:val="00F2640E"/>
    <w:rsid w:val="00F26911"/>
    <w:rsid w:val="00F270D5"/>
    <w:rsid w:val="00F27C31"/>
    <w:rsid w:val="00F27FEF"/>
    <w:rsid w:val="00F3022A"/>
    <w:rsid w:val="00F30DBC"/>
    <w:rsid w:val="00F31266"/>
    <w:rsid w:val="00F318CA"/>
    <w:rsid w:val="00F31E6E"/>
    <w:rsid w:val="00F3277E"/>
    <w:rsid w:val="00F32A6E"/>
    <w:rsid w:val="00F333DA"/>
    <w:rsid w:val="00F3375E"/>
    <w:rsid w:val="00F33783"/>
    <w:rsid w:val="00F33936"/>
    <w:rsid w:val="00F33B4E"/>
    <w:rsid w:val="00F33ED8"/>
    <w:rsid w:val="00F33F95"/>
    <w:rsid w:val="00F33FA3"/>
    <w:rsid w:val="00F344EF"/>
    <w:rsid w:val="00F347B2"/>
    <w:rsid w:val="00F34949"/>
    <w:rsid w:val="00F358D3"/>
    <w:rsid w:val="00F35B5F"/>
    <w:rsid w:val="00F35E2C"/>
    <w:rsid w:val="00F35E61"/>
    <w:rsid w:val="00F363D0"/>
    <w:rsid w:val="00F37DFA"/>
    <w:rsid w:val="00F40000"/>
    <w:rsid w:val="00F4048C"/>
    <w:rsid w:val="00F40648"/>
    <w:rsid w:val="00F419EE"/>
    <w:rsid w:val="00F41A8B"/>
    <w:rsid w:val="00F41E86"/>
    <w:rsid w:val="00F42069"/>
    <w:rsid w:val="00F4210A"/>
    <w:rsid w:val="00F42302"/>
    <w:rsid w:val="00F42403"/>
    <w:rsid w:val="00F42C4E"/>
    <w:rsid w:val="00F43258"/>
    <w:rsid w:val="00F4343B"/>
    <w:rsid w:val="00F4362F"/>
    <w:rsid w:val="00F4399B"/>
    <w:rsid w:val="00F43BD4"/>
    <w:rsid w:val="00F43CD2"/>
    <w:rsid w:val="00F43F24"/>
    <w:rsid w:val="00F440A3"/>
    <w:rsid w:val="00F44289"/>
    <w:rsid w:val="00F44618"/>
    <w:rsid w:val="00F4475F"/>
    <w:rsid w:val="00F44785"/>
    <w:rsid w:val="00F4549A"/>
    <w:rsid w:val="00F457E5"/>
    <w:rsid w:val="00F45819"/>
    <w:rsid w:val="00F45BF9"/>
    <w:rsid w:val="00F46E19"/>
    <w:rsid w:val="00F47525"/>
    <w:rsid w:val="00F47B9A"/>
    <w:rsid w:val="00F47D0B"/>
    <w:rsid w:val="00F47E84"/>
    <w:rsid w:val="00F500B2"/>
    <w:rsid w:val="00F50606"/>
    <w:rsid w:val="00F50AFD"/>
    <w:rsid w:val="00F513BB"/>
    <w:rsid w:val="00F514F7"/>
    <w:rsid w:val="00F51622"/>
    <w:rsid w:val="00F517DA"/>
    <w:rsid w:val="00F51E84"/>
    <w:rsid w:val="00F51EEF"/>
    <w:rsid w:val="00F52BD9"/>
    <w:rsid w:val="00F52DEA"/>
    <w:rsid w:val="00F537A1"/>
    <w:rsid w:val="00F53A06"/>
    <w:rsid w:val="00F53B1C"/>
    <w:rsid w:val="00F53E1C"/>
    <w:rsid w:val="00F5412E"/>
    <w:rsid w:val="00F54358"/>
    <w:rsid w:val="00F5490B"/>
    <w:rsid w:val="00F55848"/>
    <w:rsid w:val="00F55A6F"/>
    <w:rsid w:val="00F55C2A"/>
    <w:rsid w:val="00F55CE5"/>
    <w:rsid w:val="00F55E71"/>
    <w:rsid w:val="00F56315"/>
    <w:rsid w:val="00F566EE"/>
    <w:rsid w:val="00F567D7"/>
    <w:rsid w:val="00F56FF3"/>
    <w:rsid w:val="00F5743E"/>
    <w:rsid w:val="00F5799C"/>
    <w:rsid w:val="00F6008C"/>
    <w:rsid w:val="00F6060F"/>
    <w:rsid w:val="00F60937"/>
    <w:rsid w:val="00F61033"/>
    <w:rsid w:val="00F613B2"/>
    <w:rsid w:val="00F61E17"/>
    <w:rsid w:val="00F62218"/>
    <w:rsid w:val="00F63BBE"/>
    <w:rsid w:val="00F63D4D"/>
    <w:rsid w:val="00F63D8C"/>
    <w:rsid w:val="00F64E43"/>
    <w:rsid w:val="00F64E4C"/>
    <w:rsid w:val="00F64EA4"/>
    <w:rsid w:val="00F6509C"/>
    <w:rsid w:val="00F65842"/>
    <w:rsid w:val="00F65CB3"/>
    <w:rsid w:val="00F65D88"/>
    <w:rsid w:val="00F65EED"/>
    <w:rsid w:val="00F66263"/>
    <w:rsid w:val="00F664C9"/>
    <w:rsid w:val="00F668D8"/>
    <w:rsid w:val="00F66918"/>
    <w:rsid w:val="00F66B47"/>
    <w:rsid w:val="00F6744E"/>
    <w:rsid w:val="00F6748D"/>
    <w:rsid w:val="00F6771D"/>
    <w:rsid w:val="00F677DA"/>
    <w:rsid w:val="00F67D13"/>
    <w:rsid w:val="00F7094C"/>
    <w:rsid w:val="00F70A6A"/>
    <w:rsid w:val="00F71013"/>
    <w:rsid w:val="00F711F9"/>
    <w:rsid w:val="00F71397"/>
    <w:rsid w:val="00F71874"/>
    <w:rsid w:val="00F71B31"/>
    <w:rsid w:val="00F71F60"/>
    <w:rsid w:val="00F72169"/>
    <w:rsid w:val="00F72297"/>
    <w:rsid w:val="00F7265E"/>
    <w:rsid w:val="00F73129"/>
    <w:rsid w:val="00F736F9"/>
    <w:rsid w:val="00F73FFC"/>
    <w:rsid w:val="00F75656"/>
    <w:rsid w:val="00F75C6D"/>
    <w:rsid w:val="00F75F6B"/>
    <w:rsid w:val="00F7647B"/>
    <w:rsid w:val="00F770F4"/>
    <w:rsid w:val="00F77AAB"/>
    <w:rsid w:val="00F77C0D"/>
    <w:rsid w:val="00F77FA8"/>
    <w:rsid w:val="00F80CE4"/>
    <w:rsid w:val="00F8126D"/>
    <w:rsid w:val="00F81757"/>
    <w:rsid w:val="00F818D3"/>
    <w:rsid w:val="00F81A0C"/>
    <w:rsid w:val="00F81A56"/>
    <w:rsid w:val="00F81F26"/>
    <w:rsid w:val="00F81F6A"/>
    <w:rsid w:val="00F81FE0"/>
    <w:rsid w:val="00F822DD"/>
    <w:rsid w:val="00F8252E"/>
    <w:rsid w:val="00F827F9"/>
    <w:rsid w:val="00F8283D"/>
    <w:rsid w:val="00F82E7A"/>
    <w:rsid w:val="00F834B8"/>
    <w:rsid w:val="00F83670"/>
    <w:rsid w:val="00F83869"/>
    <w:rsid w:val="00F83C8B"/>
    <w:rsid w:val="00F83E56"/>
    <w:rsid w:val="00F8451F"/>
    <w:rsid w:val="00F84537"/>
    <w:rsid w:val="00F846A8"/>
    <w:rsid w:val="00F84B0A"/>
    <w:rsid w:val="00F84E2F"/>
    <w:rsid w:val="00F84EEF"/>
    <w:rsid w:val="00F85238"/>
    <w:rsid w:val="00F853D9"/>
    <w:rsid w:val="00F858AD"/>
    <w:rsid w:val="00F858CF"/>
    <w:rsid w:val="00F85B0B"/>
    <w:rsid w:val="00F85BF1"/>
    <w:rsid w:val="00F8606D"/>
    <w:rsid w:val="00F86195"/>
    <w:rsid w:val="00F861F1"/>
    <w:rsid w:val="00F86230"/>
    <w:rsid w:val="00F869C2"/>
    <w:rsid w:val="00F86B09"/>
    <w:rsid w:val="00F86FC1"/>
    <w:rsid w:val="00F871DF"/>
    <w:rsid w:val="00F8765F"/>
    <w:rsid w:val="00F87AE5"/>
    <w:rsid w:val="00F87EB0"/>
    <w:rsid w:val="00F9003A"/>
    <w:rsid w:val="00F90122"/>
    <w:rsid w:val="00F90396"/>
    <w:rsid w:val="00F905BB"/>
    <w:rsid w:val="00F90612"/>
    <w:rsid w:val="00F90AA1"/>
    <w:rsid w:val="00F90CC8"/>
    <w:rsid w:val="00F91EE8"/>
    <w:rsid w:val="00F923C2"/>
    <w:rsid w:val="00F93023"/>
    <w:rsid w:val="00F93343"/>
    <w:rsid w:val="00F93411"/>
    <w:rsid w:val="00F936AD"/>
    <w:rsid w:val="00F937EC"/>
    <w:rsid w:val="00F93F79"/>
    <w:rsid w:val="00F940FE"/>
    <w:rsid w:val="00F94EA3"/>
    <w:rsid w:val="00F94FEB"/>
    <w:rsid w:val="00F9527E"/>
    <w:rsid w:val="00F9551F"/>
    <w:rsid w:val="00F95918"/>
    <w:rsid w:val="00F96190"/>
    <w:rsid w:val="00F967A1"/>
    <w:rsid w:val="00F96CD7"/>
    <w:rsid w:val="00F97DCD"/>
    <w:rsid w:val="00FA00FA"/>
    <w:rsid w:val="00FA015E"/>
    <w:rsid w:val="00FA0269"/>
    <w:rsid w:val="00FA06EE"/>
    <w:rsid w:val="00FA08A4"/>
    <w:rsid w:val="00FA132A"/>
    <w:rsid w:val="00FA137D"/>
    <w:rsid w:val="00FA1657"/>
    <w:rsid w:val="00FA24F4"/>
    <w:rsid w:val="00FA2751"/>
    <w:rsid w:val="00FA286A"/>
    <w:rsid w:val="00FA2EA0"/>
    <w:rsid w:val="00FA37E6"/>
    <w:rsid w:val="00FA3947"/>
    <w:rsid w:val="00FA3FD9"/>
    <w:rsid w:val="00FA40CF"/>
    <w:rsid w:val="00FA412E"/>
    <w:rsid w:val="00FA42C7"/>
    <w:rsid w:val="00FA42E9"/>
    <w:rsid w:val="00FA4BE0"/>
    <w:rsid w:val="00FA4C51"/>
    <w:rsid w:val="00FA4FFF"/>
    <w:rsid w:val="00FA53E2"/>
    <w:rsid w:val="00FA5712"/>
    <w:rsid w:val="00FA59E3"/>
    <w:rsid w:val="00FA5A27"/>
    <w:rsid w:val="00FA5FE5"/>
    <w:rsid w:val="00FA6264"/>
    <w:rsid w:val="00FA65F3"/>
    <w:rsid w:val="00FA7009"/>
    <w:rsid w:val="00FA7238"/>
    <w:rsid w:val="00FA7520"/>
    <w:rsid w:val="00FA7748"/>
    <w:rsid w:val="00FA7BEA"/>
    <w:rsid w:val="00FA7DB4"/>
    <w:rsid w:val="00FA7F97"/>
    <w:rsid w:val="00FB019B"/>
    <w:rsid w:val="00FB01DE"/>
    <w:rsid w:val="00FB03A2"/>
    <w:rsid w:val="00FB057F"/>
    <w:rsid w:val="00FB0658"/>
    <w:rsid w:val="00FB07C4"/>
    <w:rsid w:val="00FB0C8A"/>
    <w:rsid w:val="00FB0E9B"/>
    <w:rsid w:val="00FB17FF"/>
    <w:rsid w:val="00FB183B"/>
    <w:rsid w:val="00FB1F10"/>
    <w:rsid w:val="00FB2327"/>
    <w:rsid w:val="00FB284F"/>
    <w:rsid w:val="00FB2A2B"/>
    <w:rsid w:val="00FB2D24"/>
    <w:rsid w:val="00FB2DF6"/>
    <w:rsid w:val="00FB2EC5"/>
    <w:rsid w:val="00FB3562"/>
    <w:rsid w:val="00FB3FBF"/>
    <w:rsid w:val="00FB41C0"/>
    <w:rsid w:val="00FB4868"/>
    <w:rsid w:val="00FB4BB1"/>
    <w:rsid w:val="00FB4F06"/>
    <w:rsid w:val="00FB53A5"/>
    <w:rsid w:val="00FB603E"/>
    <w:rsid w:val="00FB67A7"/>
    <w:rsid w:val="00FB6B15"/>
    <w:rsid w:val="00FB724C"/>
    <w:rsid w:val="00FB76ED"/>
    <w:rsid w:val="00FB7EEF"/>
    <w:rsid w:val="00FB7F7E"/>
    <w:rsid w:val="00FC04AF"/>
    <w:rsid w:val="00FC0605"/>
    <w:rsid w:val="00FC06D0"/>
    <w:rsid w:val="00FC078A"/>
    <w:rsid w:val="00FC07D5"/>
    <w:rsid w:val="00FC16BD"/>
    <w:rsid w:val="00FC1D87"/>
    <w:rsid w:val="00FC1E73"/>
    <w:rsid w:val="00FC3182"/>
    <w:rsid w:val="00FC3E79"/>
    <w:rsid w:val="00FC3F24"/>
    <w:rsid w:val="00FC4072"/>
    <w:rsid w:val="00FC4189"/>
    <w:rsid w:val="00FC42E0"/>
    <w:rsid w:val="00FC471E"/>
    <w:rsid w:val="00FC487C"/>
    <w:rsid w:val="00FC5BF9"/>
    <w:rsid w:val="00FC611B"/>
    <w:rsid w:val="00FC63C2"/>
    <w:rsid w:val="00FC66E0"/>
    <w:rsid w:val="00FC6A84"/>
    <w:rsid w:val="00FC727A"/>
    <w:rsid w:val="00FC73C1"/>
    <w:rsid w:val="00FD0B56"/>
    <w:rsid w:val="00FD0C1E"/>
    <w:rsid w:val="00FD1027"/>
    <w:rsid w:val="00FD148B"/>
    <w:rsid w:val="00FD167D"/>
    <w:rsid w:val="00FD1CF4"/>
    <w:rsid w:val="00FD1E41"/>
    <w:rsid w:val="00FD1F02"/>
    <w:rsid w:val="00FD23B8"/>
    <w:rsid w:val="00FD26D5"/>
    <w:rsid w:val="00FD2E23"/>
    <w:rsid w:val="00FD2FB2"/>
    <w:rsid w:val="00FD3F21"/>
    <w:rsid w:val="00FD49FD"/>
    <w:rsid w:val="00FD4D21"/>
    <w:rsid w:val="00FD4F81"/>
    <w:rsid w:val="00FD54A5"/>
    <w:rsid w:val="00FD54ED"/>
    <w:rsid w:val="00FD55A4"/>
    <w:rsid w:val="00FD563C"/>
    <w:rsid w:val="00FD61AD"/>
    <w:rsid w:val="00FD6CCA"/>
    <w:rsid w:val="00FD714C"/>
    <w:rsid w:val="00FD715C"/>
    <w:rsid w:val="00FD757A"/>
    <w:rsid w:val="00FD76FD"/>
    <w:rsid w:val="00FD7A6A"/>
    <w:rsid w:val="00FD7C00"/>
    <w:rsid w:val="00FD7C0E"/>
    <w:rsid w:val="00FD7CAA"/>
    <w:rsid w:val="00FE001A"/>
    <w:rsid w:val="00FE08F2"/>
    <w:rsid w:val="00FE0EC1"/>
    <w:rsid w:val="00FE130F"/>
    <w:rsid w:val="00FE13B9"/>
    <w:rsid w:val="00FE1466"/>
    <w:rsid w:val="00FE1714"/>
    <w:rsid w:val="00FE19E7"/>
    <w:rsid w:val="00FE1D24"/>
    <w:rsid w:val="00FE2388"/>
    <w:rsid w:val="00FE27D5"/>
    <w:rsid w:val="00FE2AD9"/>
    <w:rsid w:val="00FE2BB8"/>
    <w:rsid w:val="00FE2EF2"/>
    <w:rsid w:val="00FE34CA"/>
    <w:rsid w:val="00FE424D"/>
    <w:rsid w:val="00FE4945"/>
    <w:rsid w:val="00FE4CF1"/>
    <w:rsid w:val="00FE4D79"/>
    <w:rsid w:val="00FE504D"/>
    <w:rsid w:val="00FE512B"/>
    <w:rsid w:val="00FE5737"/>
    <w:rsid w:val="00FE5CCD"/>
    <w:rsid w:val="00FE5D8A"/>
    <w:rsid w:val="00FE6536"/>
    <w:rsid w:val="00FE6644"/>
    <w:rsid w:val="00FE69AE"/>
    <w:rsid w:val="00FE6BE0"/>
    <w:rsid w:val="00FE71ED"/>
    <w:rsid w:val="00FE78B9"/>
    <w:rsid w:val="00FF04D6"/>
    <w:rsid w:val="00FF060A"/>
    <w:rsid w:val="00FF0945"/>
    <w:rsid w:val="00FF0BC6"/>
    <w:rsid w:val="00FF0DCF"/>
    <w:rsid w:val="00FF1218"/>
    <w:rsid w:val="00FF1222"/>
    <w:rsid w:val="00FF155B"/>
    <w:rsid w:val="00FF160B"/>
    <w:rsid w:val="00FF20D6"/>
    <w:rsid w:val="00FF2395"/>
    <w:rsid w:val="00FF24E7"/>
    <w:rsid w:val="00FF273E"/>
    <w:rsid w:val="00FF34C5"/>
    <w:rsid w:val="00FF3657"/>
    <w:rsid w:val="00FF377B"/>
    <w:rsid w:val="00FF3E91"/>
    <w:rsid w:val="00FF4078"/>
    <w:rsid w:val="00FF442A"/>
    <w:rsid w:val="00FF44A1"/>
    <w:rsid w:val="00FF4D2B"/>
    <w:rsid w:val="00FF4D8D"/>
    <w:rsid w:val="00FF514C"/>
    <w:rsid w:val="00FF5864"/>
    <w:rsid w:val="00FF5B93"/>
    <w:rsid w:val="00FF5BAA"/>
    <w:rsid w:val="00FF61DE"/>
    <w:rsid w:val="00FF631F"/>
    <w:rsid w:val="00FF6809"/>
    <w:rsid w:val="00FF70D7"/>
    <w:rsid w:val="00FF712A"/>
    <w:rsid w:val="00FF7255"/>
    <w:rsid w:val="00FF72A5"/>
    <w:rsid w:val="00FF73BB"/>
    <w:rsid w:val="00FF7CD1"/>
    <w:rsid w:val="00FF7DBB"/>
    <w:rsid w:val="00FF7FF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66A2671"/>
  <w15:chartTrackingRefBased/>
  <w15:docId w15:val="{C9742EBA-3E90-464D-B098-B9FC9EB5C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0ED0"/>
    <w:pPr>
      <w:spacing w:line="480" w:lineRule="auto"/>
    </w:pPr>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720DA5"/>
    <w:pPr>
      <w:keepNext/>
      <w:keepLines/>
      <w:spacing w:before="120" w:after="120"/>
      <w:outlineLvl w:val="0"/>
    </w:pPr>
    <w:rPr>
      <w:rFonts w:asciiTheme="majorBidi" w:eastAsiaTheme="majorEastAsia" w:hAnsiTheme="majorBidi" w:cstheme="majorBidi"/>
      <w:b/>
      <w:caps/>
      <w:szCs w:val="32"/>
    </w:rPr>
  </w:style>
  <w:style w:type="paragraph" w:styleId="Heading2">
    <w:name w:val="heading 2"/>
    <w:basedOn w:val="Normal"/>
    <w:next w:val="Normal"/>
    <w:link w:val="Heading2Char"/>
    <w:uiPriority w:val="9"/>
    <w:semiHidden/>
    <w:unhideWhenUsed/>
    <w:qFormat/>
    <w:rsid w:val="005721E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21E8"/>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5721E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edcontent">
    <w:name w:val="markedcontent"/>
    <w:basedOn w:val="DefaultParagraphFont"/>
    <w:rsid w:val="009C6B32"/>
  </w:style>
  <w:style w:type="paragraph" w:styleId="BalloonText">
    <w:name w:val="Balloon Text"/>
    <w:basedOn w:val="Normal"/>
    <w:link w:val="BalloonTextChar"/>
    <w:uiPriority w:val="99"/>
    <w:semiHidden/>
    <w:unhideWhenUsed/>
    <w:rsid w:val="00754698"/>
    <w:rPr>
      <w:sz w:val="18"/>
      <w:szCs w:val="18"/>
    </w:rPr>
  </w:style>
  <w:style w:type="character" w:customStyle="1" w:styleId="BalloonTextChar">
    <w:name w:val="Balloon Text Char"/>
    <w:basedOn w:val="DefaultParagraphFont"/>
    <w:link w:val="BalloonText"/>
    <w:uiPriority w:val="99"/>
    <w:semiHidden/>
    <w:rsid w:val="00754698"/>
    <w:rPr>
      <w:rFonts w:ascii="Times New Roman" w:hAnsi="Times New Roman" w:cs="Times New Roman"/>
      <w:sz w:val="18"/>
      <w:szCs w:val="18"/>
    </w:rPr>
  </w:style>
  <w:style w:type="character" w:styleId="BookTitle">
    <w:name w:val="Book Title"/>
    <w:aliases w:val="Table"/>
    <w:uiPriority w:val="33"/>
    <w:qFormat/>
    <w:rsid w:val="00754698"/>
    <w:rPr>
      <w:bCs/>
      <w:iCs/>
      <w:spacing w:val="9"/>
      <w:sz w:val="20"/>
    </w:rPr>
  </w:style>
  <w:style w:type="paragraph" w:styleId="ListParagraph">
    <w:name w:val="List Paragraph"/>
    <w:basedOn w:val="Normal"/>
    <w:uiPriority w:val="34"/>
    <w:qFormat/>
    <w:rsid w:val="0069186B"/>
    <w:pPr>
      <w:ind w:left="720"/>
      <w:contextualSpacing/>
    </w:pPr>
  </w:style>
  <w:style w:type="paragraph" w:customStyle="1" w:styleId="EndNoteBibliography">
    <w:name w:val="EndNote Bibliography"/>
    <w:basedOn w:val="Normal"/>
    <w:link w:val="EndNoteBibliographyChar"/>
    <w:uiPriority w:val="4"/>
    <w:rsid w:val="0017646E"/>
    <w:pPr>
      <w:spacing w:before="120" w:after="120"/>
    </w:pPr>
    <w:rPr>
      <w:rFonts w:ascii="Calibri" w:eastAsiaTheme="minorEastAsia" w:hAnsi="Calibri"/>
      <w:noProof/>
      <w:sz w:val="22"/>
      <w:szCs w:val="20"/>
      <w:lang w:val="en-US"/>
    </w:rPr>
  </w:style>
  <w:style w:type="character" w:customStyle="1" w:styleId="EndNoteBibliographyChar">
    <w:name w:val="EndNote Bibliography Char"/>
    <w:basedOn w:val="DefaultParagraphFont"/>
    <w:link w:val="EndNoteBibliography"/>
    <w:uiPriority w:val="4"/>
    <w:rsid w:val="0017646E"/>
    <w:rPr>
      <w:rFonts w:ascii="Calibri" w:eastAsiaTheme="minorEastAsia" w:hAnsi="Calibri"/>
      <w:noProof/>
      <w:sz w:val="22"/>
      <w:szCs w:val="20"/>
      <w:lang w:val="en-US"/>
    </w:rPr>
  </w:style>
  <w:style w:type="paragraph" w:styleId="NormalWeb">
    <w:name w:val="Normal (Web)"/>
    <w:basedOn w:val="Normal"/>
    <w:uiPriority w:val="99"/>
    <w:unhideWhenUsed/>
    <w:rsid w:val="00DC4857"/>
    <w:pPr>
      <w:spacing w:before="100" w:beforeAutospacing="1" w:after="100" w:afterAutospacing="1"/>
    </w:pPr>
  </w:style>
  <w:style w:type="character" w:styleId="CommentReference">
    <w:name w:val="annotation reference"/>
    <w:basedOn w:val="DefaultParagraphFont"/>
    <w:uiPriority w:val="99"/>
    <w:semiHidden/>
    <w:unhideWhenUsed/>
    <w:rsid w:val="00E350E8"/>
    <w:rPr>
      <w:sz w:val="16"/>
      <w:szCs w:val="16"/>
    </w:rPr>
  </w:style>
  <w:style w:type="paragraph" w:styleId="CommentText">
    <w:name w:val="annotation text"/>
    <w:basedOn w:val="Normal"/>
    <w:link w:val="CommentTextChar"/>
    <w:uiPriority w:val="99"/>
    <w:unhideWhenUsed/>
    <w:rsid w:val="00E350E8"/>
    <w:rPr>
      <w:sz w:val="20"/>
      <w:szCs w:val="20"/>
    </w:rPr>
  </w:style>
  <w:style w:type="character" w:customStyle="1" w:styleId="CommentTextChar">
    <w:name w:val="Comment Text Char"/>
    <w:basedOn w:val="DefaultParagraphFont"/>
    <w:link w:val="CommentText"/>
    <w:uiPriority w:val="99"/>
    <w:rsid w:val="00E350E8"/>
    <w:rPr>
      <w:sz w:val="20"/>
      <w:szCs w:val="20"/>
    </w:rPr>
  </w:style>
  <w:style w:type="paragraph" w:styleId="CommentSubject">
    <w:name w:val="annotation subject"/>
    <w:basedOn w:val="CommentText"/>
    <w:next w:val="CommentText"/>
    <w:link w:val="CommentSubjectChar"/>
    <w:uiPriority w:val="99"/>
    <w:semiHidden/>
    <w:unhideWhenUsed/>
    <w:rsid w:val="00E350E8"/>
    <w:rPr>
      <w:b/>
      <w:bCs/>
    </w:rPr>
  </w:style>
  <w:style w:type="character" w:customStyle="1" w:styleId="CommentSubjectChar">
    <w:name w:val="Comment Subject Char"/>
    <w:basedOn w:val="CommentTextChar"/>
    <w:link w:val="CommentSubject"/>
    <w:uiPriority w:val="99"/>
    <w:semiHidden/>
    <w:rsid w:val="00E350E8"/>
    <w:rPr>
      <w:b/>
      <w:bCs/>
      <w:sz w:val="20"/>
      <w:szCs w:val="20"/>
    </w:rPr>
  </w:style>
  <w:style w:type="paragraph" w:customStyle="1" w:styleId="Text">
    <w:name w:val="Text"/>
    <w:basedOn w:val="Normal"/>
    <w:qFormat/>
    <w:rsid w:val="00050ED0"/>
    <w:pPr>
      <w:spacing w:after="120" w:line="276" w:lineRule="auto"/>
    </w:pPr>
    <w:rPr>
      <w:rFonts w:eastAsia="MS Mincho"/>
      <w:szCs w:val="20"/>
      <w:lang w:val="en-US" w:eastAsia="en-US"/>
    </w:rPr>
  </w:style>
  <w:style w:type="paragraph" w:styleId="EndnoteText">
    <w:name w:val="endnote text"/>
    <w:basedOn w:val="Normal"/>
    <w:link w:val="EndnoteTextChar"/>
    <w:uiPriority w:val="99"/>
    <w:semiHidden/>
    <w:unhideWhenUsed/>
    <w:rsid w:val="00AB56D5"/>
    <w:rPr>
      <w:sz w:val="20"/>
      <w:szCs w:val="20"/>
    </w:rPr>
  </w:style>
  <w:style w:type="character" w:customStyle="1" w:styleId="EndnoteTextChar">
    <w:name w:val="Endnote Text Char"/>
    <w:basedOn w:val="DefaultParagraphFont"/>
    <w:link w:val="EndnoteText"/>
    <w:uiPriority w:val="99"/>
    <w:semiHidden/>
    <w:rsid w:val="00AB56D5"/>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AB56D5"/>
    <w:rPr>
      <w:vertAlign w:val="superscript"/>
    </w:rPr>
  </w:style>
  <w:style w:type="paragraph" w:customStyle="1" w:styleId="Heading">
    <w:name w:val="Heading"/>
    <w:basedOn w:val="Normal"/>
    <w:link w:val="HeadingChar"/>
    <w:rsid w:val="000D6D52"/>
    <w:pPr>
      <w:spacing w:line="360" w:lineRule="auto"/>
    </w:pPr>
    <w:rPr>
      <w:rFonts w:ascii="Arial" w:hAnsi="Arial" w:cs="Arial"/>
      <w:b/>
      <w:bCs/>
      <w:caps/>
    </w:rPr>
  </w:style>
  <w:style w:type="character" w:customStyle="1" w:styleId="Heading1Char">
    <w:name w:val="Heading 1 Char"/>
    <w:basedOn w:val="DefaultParagraphFont"/>
    <w:link w:val="Heading1"/>
    <w:uiPriority w:val="9"/>
    <w:rsid w:val="00720DA5"/>
    <w:rPr>
      <w:rFonts w:asciiTheme="majorBidi" w:eastAsiaTheme="majorEastAsia" w:hAnsiTheme="majorBidi" w:cstheme="majorBidi"/>
      <w:b/>
      <w:caps/>
      <w:szCs w:val="32"/>
      <w:lang w:eastAsia="en-GB"/>
    </w:rPr>
  </w:style>
  <w:style w:type="character" w:customStyle="1" w:styleId="HeadingChar">
    <w:name w:val="Heading Char"/>
    <w:basedOn w:val="DefaultParagraphFont"/>
    <w:link w:val="Heading"/>
    <w:rsid w:val="000D6D52"/>
    <w:rPr>
      <w:rFonts w:ascii="Arial" w:eastAsia="Times New Roman" w:hAnsi="Arial" w:cs="Arial"/>
      <w:b/>
      <w:bCs/>
      <w:caps/>
      <w:lang w:eastAsia="en-GB"/>
    </w:rPr>
  </w:style>
  <w:style w:type="character" w:styleId="Hyperlink">
    <w:name w:val="Hyperlink"/>
    <w:basedOn w:val="DefaultParagraphFont"/>
    <w:uiPriority w:val="99"/>
    <w:unhideWhenUsed/>
    <w:rsid w:val="00C11F09"/>
    <w:rPr>
      <w:color w:val="0563C1" w:themeColor="hyperlink"/>
      <w:u w:val="single"/>
    </w:rPr>
  </w:style>
  <w:style w:type="character" w:customStyle="1" w:styleId="UnresolvedMention1">
    <w:name w:val="Unresolved Mention1"/>
    <w:basedOn w:val="DefaultParagraphFont"/>
    <w:uiPriority w:val="99"/>
    <w:semiHidden/>
    <w:unhideWhenUsed/>
    <w:rsid w:val="00C11F09"/>
    <w:rPr>
      <w:color w:val="605E5C"/>
      <w:shd w:val="clear" w:color="auto" w:fill="E1DFDD"/>
    </w:rPr>
  </w:style>
  <w:style w:type="paragraph" w:styleId="Caption">
    <w:name w:val="caption"/>
    <w:basedOn w:val="Normal"/>
    <w:next w:val="Normal"/>
    <w:unhideWhenUsed/>
    <w:qFormat/>
    <w:rsid w:val="00F07841"/>
    <w:pPr>
      <w:spacing w:after="200"/>
    </w:pPr>
    <w:rPr>
      <w:rFonts w:ascii="Arial" w:hAnsi="Arial"/>
      <w:b/>
      <w:iCs/>
      <w:sz w:val="22"/>
      <w:szCs w:val="18"/>
    </w:rPr>
  </w:style>
  <w:style w:type="paragraph" w:styleId="Header">
    <w:name w:val="header"/>
    <w:basedOn w:val="Normal"/>
    <w:link w:val="HeaderChar"/>
    <w:uiPriority w:val="99"/>
    <w:unhideWhenUsed/>
    <w:rsid w:val="00424290"/>
    <w:pPr>
      <w:tabs>
        <w:tab w:val="center" w:pos="4680"/>
        <w:tab w:val="right" w:pos="9360"/>
      </w:tabs>
    </w:pPr>
  </w:style>
  <w:style w:type="character" w:customStyle="1" w:styleId="HeaderChar">
    <w:name w:val="Header Char"/>
    <w:basedOn w:val="DefaultParagraphFont"/>
    <w:link w:val="Header"/>
    <w:uiPriority w:val="99"/>
    <w:rsid w:val="00424290"/>
    <w:rPr>
      <w:rFonts w:ascii="Times New Roman" w:eastAsia="Times New Roman" w:hAnsi="Times New Roman" w:cs="Times New Roman"/>
      <w:lang w:eastAsia="en-GB"/>
    </w:rPr>
  </w:style>
  <w:style w:type="paragraph" w:styleId="Footer">
    <w:name w:val="footer"/>
    <w:basedOn w:val="Normal"/>
    <w:link w:val="FooterChar"/>
    <w:uiPriority w:val="99"/>
    <w:unhideWhenUsed/>
    <w:rsid w:val="00424290"/>
    <w:pPr>
      <w:tabs>
        <w:tab w:val="center" w:pos="4680"/>
        <w:tab w:val="right" w:pos="9360"/>
      </w:tabs>
    </w:pPr>
  </w:style>
  <w:style w:type="character" w:customStyle="1" w:styleId="FooterChar">
    <w:name w:val="Footer Char"/>
    <w:basedOn w:val="DefaultParagraphFont"/>
    <w:link w:val="Footer"/>
    <w:uiPriority w:val="99"/>
    <w:rsid w:val="00424290"/>
    <w:rPr>
      <w:rFonts w:ascii="Times New Roman" w:eastAsia="Times New Roman" w:hAnsi="Times New Roman" w:cs="Times New Roman"/>
      <w:lang w:eastAsia="en-GB"/>
    </w:rPr>
  </w:style>
  <w:style w:type="paragraph" w:styleId="Revision">
    <w:name w:val="Revision"/>
    <w:hidden/>
    <w:uiPriority w:val="99"/>
    <w:semiHidden/>
    <w:rsid w:val="00E74315"/>
    <w:rPr>
      <w:rFonts w:ascii="Times New Roman" w:eastAsia="Times New Roman" w:hAnsi="Times New Roman" w:cs="Times New Roman"/>
      <w:lang w:eastAsia="en-GB"/>
    </w:rPr>
  </w:style>
  <w:style w:type="table" w:styleId="TableGrid">
    <w:name w:val="Table Grid"/>
    <w:basedOn w:val="TableNormal"/>
    <w:uiPriority w:val="39"/>
    <w:rsid w:val="003454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rsid w:val="006C6C2D"/>
    <w:pPr>
      <w:tabs>
        <w:tab w:val="left" w:pos="3420"/>
      </w:tabs>
      <w:spacing w:before="120" w:after="120"/>
    </w:pPr>
    <w:rPr>
      <w:rFonts w:ascii="Verdana" w:hAnsi="Verdana"/>
      <w:sz w:val="20"/>
      <w:lang w:val="en-US" w:eastAsia="en-US"/>
    </w:rPr>
  </w:style>
  <w:style w:type="character" w:styleId="FollowedHyperlink">
    <w:name w:val="FollowedHyperlink"/>
    <w:basedOn w:val="DefaultParagraphFont"/>
    <w:uiPriority w:val="99"/>
    <w:semiHidden/>
    <w:unhideWhenUsed/>
    <w:rsid w:val="00823057"/>
    <w:rPr>
      <w:color w:val="954F72" w:themeColor="followedHyperlink"/>
      <w:u w:val="single"/>
    </w:rPr>
  </w:style>
  <w:style w:type="character" w:customStyle="1" w:styleId="Heading2Char">
    <w:name w:val="Heading 2 Char"/>
    <w:basedOn w:val="DefaultParagraphFont"/>
    <w:link w:val="Heading2"/>
    <w:uiPriority w:val="9"/>
    <w:semiHidden/>
    <w:rsid w:val="005721E8"/>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rsid w:val="005721E8"/>
    <w:rPr>
      <w:rFonts w:asciiTheme="majorHAnsi" w:eastAsiaTheme="majorEastAsia" w:hAnsiTheme="majorHAnsi" w:cstheme="majorBidi"/>
      <w:color w:val="1F3763" w:themeColor="accent1" w:themeShade="7F"/>
      <w:lang w:eastAsia="en-GB"/>
    </w:rPr>
  </w:style>
  <w:style w:type="character" w:customStyle="1" w:styleId="Heading4Char">
    <w:name w:val="Heading 4 Char"/>
    <w:basedOn w:val="DefaultParagraphFont"/>
    <w:link w:val="Heading4"/>
    <w:uiPriority w:val="9"/>
    <w:semiHidden/>
    <w:rsid w:val="005721E8"/>
    <w:rPr>
      <w:rFonts w:asciiTheme="majorHAnsi" w:eastAsiaTheme="majorEastAsia" w:hAnsiTheme="majorHAnsi" w:cstheme="majorBidi"/>
      <w:i/>
      <w:iCs/>
      <w:color w:val="2F5496" w:themeColor="accent1" w:themeShade="BF"/>
      <w:lang w:eastAsia="en-GB"/>
    </w:rPr>
  </w:style>
  <w:style w:type="character" w:styleId="HTMLAcronym">
    <w:name w:val="HTML Acronym"/>
    <w:basedOn w:val="DefaultParagraphFont"/>
    <w:uiPriority w:val="99"/>
    <w:semiHidden/>
    <w:unhideWhenUsed/>
    <w:rsid w:val="00782886"/>
  </w:style>
  <w:style w:type="character" w:styleId="Emphasis">
    <w:name w:val="Emphasis"/>
    <w:basedOn w:val="DefaultParagraphFont"/>
    <w:uiPriority w:val="20"/>
    <w:qFormat/>
    <w:rsid w:val="00C76795"/>
    <w:rPr>
      <w:i/>
      <w:iCs/>
    </w:rPr>
  </w:style>
  <w:style w:type="character" w:customStyle="1" w:styleId="A3">
    <w:name w:val="A3"/>
    <w:uiPriority w:val="99"/>
    <w:rsid w:val="003559A3"/>
    <w:rPr>
      <w:rFonts w:cs="Graphik Regular"/>
      <w:color w:val="404041"/>
      <w:sz w:val="18"/>
      <w:szCs w:val="18"/>
    </w:rPr>
  </w:style>
  <w:style w:type="paragraph" w:styleId="Bibliography">
    <w:name w:val="Bibliography"/>
    <w:basedOn w:val="Normal"/>
    <w:next w:val="Normal"/>
    <w:uiPriority w:val="37"/>
    <w:unhideWhenUsed/>
    <w:rsid w:val="00D770C8"/>
    <w:pPr>
      <w:tabs>
        <w:tab w:val="left" w:pos="624"/>
      </w:tabs>
      <w:spacing w:after="240" w:line="240" w:lineRule="auto"/>
      <w:ind w:left="624" w:hanging="624"/>
    </w:pPr>
  </w:style>
  <w:style w:type="paragraph" w:customStyle="1" w:styleId="pf0">
    <w:name w:val="pf0"/>
    <w:basedOn w:val="Normal"/>
    <w:rsid w:val="00267580"/>
    <w:pPr>
      <w:spacing w:before="100" w:beforeAutospacing="1" w:after="100" w:afterAutospacing="1" w:line="240" w:lineRule="auto"/>
    </w:pPr>
  </w:style>
  <w:style w:type="character" w:customStyle="1" w:styleId="cf01">
    <w:name w:val="cf01"/>
    <w:basedOn w:val="DefaultParagraphFont"/>
    <w:rsid w:val="00267580"/>
    <w:rPr>
      <w:rFonts w:ascii="Segoe UI" w:hAnsi="Segoe UI" w:cs="Segoe UI" w:hint="default"/>
      <w:sz w:val="18"/>
      <w:szCs w:val="18"/>
    </w:rPr>
  </w:style>
  <w:style w:type="character" w:styleId="Strong">
    <w:name w:val="Strong"/>
    <w:basedOn w:val="DefaultParagraphFont"/>
    <w:uiPriority w:val="22"/>
    <w:qFormat/>
    <w:rsid w:val="00316F8B"/>
    <w:rPr>
      <w:b/>
      <w:bCs/>
    </w:rPr>
  </w:style>
  <w:style w:type="character" w:styleId="LineNumber">
    <w:name w:val="line number"/>
    <w:basedOn w:val="DefaultParagraphFont"/>
    <w:uiPriority w:val="99"/>
    <w:semiHidden/>
    <w:unhideWhenUsed/>
    <w:rsid w:val="009163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453805">
      <w:bodyDiv w:val="1"/>
      <w:marLeft w:val="0"/>
      <w:marRight w:val="0"/>
      <w:marTop w:val="0"/>
      <w:marBottom w:val="0"/>
      <w:divBdr>
        <w:top w:val="none" w:sz="0" w:space="0" w:color="auto"/>
        <w:left w:val="none" w:sz="0" w:space="0" w:color="auto"/>
        <w:bottom w:val="none" w:sz="0" w:space="0" w:color="auto"/>
        <w:right w:val="none" w:sz="0" w:space="0" w:color="auto"/>
      </w:divBdr>
    </w:div>
    <w:div w:id="126779355">
      <w:bodyDiv w:val="1"/>
      <w:marLeft w:val="0"/>
      <w:marRight w:val="0"/>
      <w:marTop w:val="0"/>
      <w:marBottom w:val="0"/>
      <w:divBdr>
        <w:top w:val="none" w:sz="0" w:space="0" w:color="auto"/>
        <w:left w:val="none" w:sz="0" w:space="0" w:color="auto"/>
        <w:bottom w:val="none" w:sz="0" w:space="0" w:color="auto"/>
        <w:right w:val="none" w:sz="0" w:space="0" w:color="auto"/>
      </w:divBdr>
    </w:div>
    <w:div w:id="180705111">
      <w:bodyDiv w:val="1"/>
      <w:marLeft w:val="0"/>
      <w:marRight w:val="0"/>
      <w:marTop w:val="0"/>
      <w:marBottom w:val="0"/>
      <w:divBdr>
        <w:top w:val="none" w:sz="0" w:space="0" w:color="auto"/>
        <w:left w:val="none" w:sz="0" w:space="0" w:color="auto"/>
        <w:bottom w:val="none" w:sz="0" w:space="0" w:color="auto"/>
        <w:right w:val="none" w:sz="0" w:space="0" w:color="auto"/>
      </w:divBdr>
    </w:div>
    <w:div w:id="189149185">
      <w:bodyDiv w:val="1"/>
      <w:marLeft w:val="0"/>
      <w:marRight w:val="0"/>
      <w:marTop w:val="0"/>
      <w:marBottom w:val="0"/>
      <w:divBdr>
        <w:top w:val="none" w:sz="0" w:space="0" w:color="auto"/>
        <w:left w:val="none" w:sz="0" w:space="0" w:color="auto"/>
        <w:bottom w:val="none" w:sz="0" w:space="0" w:color="auto"/>
        <w:right w:val="none" w:sz="0" w:space="0" w:color="auto"/>
      </w:divBdr>
      <w:divsChild>
        <w:div w:id="130751293">
          <w:marLeft w:val="1166"/>
          <w:marRight w:val="0"/>
          <w:marTop w:val="96"/>
          <w:marBottom w:val="0"/>
          <w:divBdr>
            <w:top w:val="none" w:sz="0" w:space="0" w:color="auto"/>
            <w:left w:val="none" w:sz="0" w:space="0" w:color="auto"/>
            <w:bottom w:val="none" w:sz="0" w:space="0" w:color="auto"/>
            <w:right w:val="none" w:sz="0" w:space="0" w:color="auto"/>
          </w:divBdr>
        </w:div>
        <w:div w:id="1573812812">
          <w:marLeft w:val="547"/>
          <w:marRight w:val="0"/>
          <w:marTop w:val="115"/>
          <w:marBottom w:val="0"/>
          <w:divBdr>
            <w:top w:val="none" w:sz="0" w:space="0" w:color="auto"/>
            <w:left w:val="none" w:sz="0" w:space="0" w:color="auto"/>
            <w:bottom w:val="none" w:sz="0" w:space="0" w:color="auto"/>
            <w:right w:val="none" w:sz="0" w:space="0" w:color="auto"/>
          </w:divBdr>
        </w:div>
      </w:divsChild>
    </w:div>
    <w:div w:id="215824102">
      <w:bodyDiv w:val="1"/>
      <w:marLeft w:val="0"/>
      <w:marRight w:val="0"/>
      <w:marTop w:val="0"/>
      <w:marBottom w:val="0"/>
      <w:divBdr>
        <w:top w:val="none" w:sz="0" w:space="0" w:color="auto"/>
        <w:left w:val="none" w:sz="0" w:space="0" w:color="auto"/>
        <w:bottom w:val="none" w:sz="0" w:space="0" w:color="auto"/>
        <w:right w:val="none" w:sz="0" w:space="0" w:color="auto"/>
      </w:divBdr>
    </w:div>
    <w:div w:id="221215865">
      <w:bodyDiv w:val="1"/>
      <w:marLeft w:val="0"/>
      <w:marRight w:val="0"/>
      <w:marTop w:val="0"/>
      <w:marBottom w:val="0"/>
      <w:divBdr>
        <w:top w:val="none" w:sz="0" w:space="0" w:color="auto"/>
        <w:left w:val="none" w:sz="0" w:space="0" w:color="auto"/>
        <w:bottom w:val="none" w:sz="0" w:space="0" w:color="auto"/>
        <w:right w:val="none" w:sz="0" w:space="0" w:color="auto"/>
      </w:divBdr>
    </w:div>
    <w:div w:id="236332249">
      <w:bodyDiv w:val="1"/>
      <w:marLeft w:val="0"/>
      <w:marRight w:val="0"/>
      <w:marTop w:val="0"/>
      <w:marBottom w:val="0"/>
      <w:divBdr>
        <w:top w:val="none" w:sz="0" w:space="0" w:color="auto"/>
        <w:left w:val="none" w:sz="0" w:space="0" w:color="auto"/>
        <w:bottom w:val="none" w:sz="0" w:space="0" w:color="auto"/>
        <w:right w:val="none" w:sz="0" w:space="0" w:color="auto"/>
      </w:divBdr>
    </w:div>
    <w:div w:id="241450549">
      <w:bodyDiv w:val="1"/>
      <w:marLeft w:val="0"/>
      <w:marRight w:val="0"/>
      <w:marTop w:val="0"/>
      <w:marBottom w:val="0"/>
      <w:divBdr>
        <w:top w:val="none" w:sz="0" w:space="0" w:color="auto"/>
        <w:left w:val="none" w:sz="0" w:space="0" w:color="auto"/>
        <w:bottom w:val="none" w:sz="0" w:space="0" w:color="auto"/>
        <w:right w:val="none" w:sz="0" w:space="0" w:color="auto"/>
      </w:divBdr>
    </w:div>
    <w:div w:id="248469836">
      <w:bodyDiv w:val="1"/>
      <w:marLeft w:val="0"/>
      <w:marRight w:val="0"/>
      <w:marTop w:val="0"/>
      <w:marBottom w:val="0"/>
      <w:divBdr>
        <w:top w:val="none" w:sz="0" w:space="0" w:color="auto"/>
        <w:left w:val="none" w:sz="0" w:space="0" w:color="auto"/>
        <w:bottom w:val="none" w:sz="0" w:space="0" w:color="auto"/>
        <w:right w:val="none" w:sz="0" w:space="0" w:color="auto"/>
      </w:divBdr>
    </w:div>
    <w:div w:id="259221354">
      <w:bodyDiv w:val="1"/>
      <w:marLeft w:val="0"/>
      <w:marRight w:val="0"/>
      <w:marTop w:val="0"/>
      <w:marBottom w:val="0"/>
      <w:divBdr>
        <w:top w:val="none" w:sz="0" w:space="0" w:color="auto"/>
        <w:left w:val="none" w:sz="0" w:space="0" w:color="auto"/>
        <w:bottom w:val="none" w:sz="0" w:space="0" w:color="auto"/>
        <w:right w:val="none" w:sz="0" w:space="0" w:color="auto"/>
      </w:divBdr>
    </w:div>
    <w:div w:id="261308095">
      <w:bodyDiv w:val="1"/>
      <w:marLeft w:val="0"/>
      <w:marRight w:val="0"/>
      <w:marTop w:val="0"/>
      <w:marBottom w:val="0"/>
      <w:divBdr>
        <w:top w:val="none" w:sz="0" w:space="0" w:color="auto"/>
        <w:left w:val="none" w:sz="0" w:space="0" w:color="auto"/>
        <w:bottom w:val="none" w:sz="0" w:space="0" w:color="auto"/>
        <w:right w:val="none" w:sz="0" w:space="0" w:color="auto"/>
      </w:divBdr>
    </w:div>
    <w:div w:id="262568580">
      <w:bodyDiv w:val="1"/>
      <w:marLeft w:val="0"/>
      <w:marRight w:val="0"/>
      <w:marTop w:val="0"/>
      <w:marBottom w:val="0"/>
      <w:divBdr>
        <w:top w:val="none" w:sz="0" w:space="0" w:color="auto"/>
        <w:left w:val="none" w:sz="0" w:space="0" w:color="auto"/>
        <w:bottom w:val="none" w:sz="0" w:space="0" w:color="auto"/>
        <w:right w:val="none" w:sz="0" w:space="0" w:color="auto"/>
      </w:divBdr>
    </w:div>
    <w:div w:id="310060454">
      <w:bodyDiv w:val="1"/>
      <w:marLeft w:val="0"/>
      <w:marRight w:val="0"/>
      <w:marTop w:val="0"/>
      <w:marBottom w:val="0"/>
      <w:divBdr>
        <w:top w:val="none" w:sz="0" w:space="0" w:color="auto"/>
        <w:left w:val="none" w:sz="0" w:space="0" w:color="auto"/>
        <w:bottom w:val="none" w:sz="0" w:space="0" w:color="auto"/>
        <w:right w:val="none" w:sz="0" w:space="0" w:color="auto"/>
      </w:divBdr>
    </w:div>
    <w:div w:id="326174863">
      <w:bodyDiv w:val="1"/>
      <w:marLeft w:val="0"/>
      <w:marRight w:val="0"/>
      <w:marTop w:val="0"/>
      <w:marBottom w:val="0"/>
      <w:divBdr>
        <w:top w:val="none" w:sz="0" w:space="0" w:color="auto"/>
        <w:left w:val="none" w:sz="0" w:space="0" w:color="auto"/>
        <w:bottom w:val="none" w:sz="0" w:space="0" w:color="auto"/>
        <w:right w:val="none" w:sz="0" w:space="0" w:color="auto"/>
      </w:divBdr>
      <w:divsChild>
        <w:div w:id="1594315198">
          <w:marLeft w:val="0"/>
          <w:marRight w:val="0"/>
          <w:marTop w:val="0"/>
          <w:marBottom w:val="0"/>
          <w:divBdr>
            <w:top w:val="none" w:sz="0" w:space="0" w:color="auto"/>
            <w:left w:val="none" w:sz="0" w:space="0" w:color="auto"/>
            <w:bottom w:val="none" w:sz="0" w:space="0" w:color="auto"/>
            <w:right w:val="none" w:sz="0" w:space="0" w:color="auto"/>
          </w:divBdr>
          <w:divsChild>
            <w:div w:id="1065951367">
              <w:marLeft w:val="0"/>
              <w:marRight w:val="0"/>
              <w:marTop w:val="0"/>
              <w:marBottom w:val="0"/>
              <w:divBdr>
                <w:top w:val="none" w:sz="0" w:space="0" w:color="auto"/>
                <w:left w:val="none" w:sz="0" w:space="0" w:color="auto"/>
                <w:bottom w:val="none" w:sz="0" w:space="0" w:color="auto"/>
                <w:right w:val="none" w:sz="0" w:space="0" w:color="auto"/>
              </w:divBdr>
              <w:divsChild>
                <w:div w:id="1538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468283">
      <w:bodyDiv w:val="1"/>
      <w:marLeft w:val="0"/>
      <w:marRight w:val="0"/>
      <w:marTop w:val="0"/>
      <w:marBottom w:val="0"/>
      <w:divBdr>
        <w:top w:val="none" w:sz="0" w:space="0" w:color="auto"/>
        <w:left w:val="none" w:sz="0" w:space="0" w:color="auto"/>
        <w:bottom w:val="none" w:sz="0" w:space="0" w:color="auto"/>
        <w:right w:val="none" w:sz="0" w:space="0" w:color="auto"/>
      </w:divBdr>
    </w:div>
    <w:div w:id="348263115">
      <w:bodyDiv w:val="1"/>
      <w:marLeft w:val="0"/>
      <w:marRight w:val="0"/>
      <w:marTop w:val="0"/>
      <w:marBottom w:val="0"/>
      <w:divBdr>
        <w:top w:val="none" w:sz="0" w:space="0" w:color="auto"/>
        <w:left w:val="none" w:sz="0" w:space="0" w:color="auto"/>
        <w:bottom w:val="none" w:sz="0" w:space="0" w:color="auto"/>
        <w:right w:val="none" w:sz="0" w:space="0" w:color="auto"/>
      </w:divBdr>
    </w:div>
    <w:div w:id="365300166">
      <w:bodyDiv w:val="1"/>
      <w:marLeft w:val="0"/>
      <w:marRight w:val="0"/>
      <w:marTop w:val="0"/>
      <w:marBottom w:val="0"/>
      <w:divBdr>
        <w:top w:val="none" w:sz="0" w:space="0" w:color="auto"/>
        <w:left w:val="none" w:sz="0" w:space="0" w:color="auto"/>
        <w:bottom w:val="none" w:sz="0" w:space="0" w:color="auto"/>
        <w:right w:val="none" w:sz="0" w:space="0" w:color="auto"/>
      </w:divBdr>
    </w:div>
    <w:div w:id="383676919">
      <w:bodyDiv w:val="1"/>
      <w:marLeft w:val="0"/>
      <w:marRight w:val="0"/>
      <w:marTop w:val="0"/>
      <w:marBottom w:val="0"/>
      <w:divBdr>
        <w:top w:val="none" w:sz="0" w:space="0" w:color="auto"/>
        <w:left w:val="none" w:sz="0" w:space="0" w:color="auto"/>
        <w:bottom w:val="none" w:sz="0" w:space="0" w:color="auto"/>
        <w:right w:val="none" w:sz="0" w:space="0" w:color="auto"/>
      </w:divBdr>
    </w:div>
    <w:div w:id="402682094">
      <w:bodyDiv w:val="1"/>
      <w:marLeft w:val="0"/>
      <w:marRight w:val="0"/>
      <w:marTop w:val="0"/>
      <w:marBottom w:val="0"/>
      <w:divBdr>
        <w:top w:val="none" w:sz="0" w:space="0" w:color="auto"/>
        <w:left w:val="none" w:sz="0" w:space="0" w:color="auto"/>
        <w:bottom w:val="none" w:sz="0" w:space="0" w:color="auto"/>
        <w:right w:val="none" w:sz="0" w:space="0" w:color="auto"/>
      </w:divBdr>
    </w:div>
    <w:div w:id="416287605">
      <w:bodyDiv w:val="1"/>
      <w:marLeft w:val="0"/>
      <w:marRight w:val="0"/>
      <w:marTop w:val="0"/>
      <w:marBottom w:val="0"/>
      <w:divBdr>
        <w:top w:val="none" w:sz="0" w:space="0" w:color="auto"/>
        <w:left w:val="none" w:sz="0" w:space="0" w:color="auto"/>
        <w:bottom w:val="none" w:sz="0" w:space="0" w:color="auto"/>
        <w:right w:val="none" w:sz="0" w:space="0" w:color="auto"/>
      </w:divBdr>
    </w:div>
    <w:div w:id="438187854">
      <w:bodyDiv w:val="1"/>
      <w:marLeft w:val="0"/>
      <w:marRight w:val="0"/>
      <w:marTop w:val="0"/>
      <w:marBottom w:val="0"/>
      <w:divBdr>
        <w:top w:val="none" w:sz="0" w:space="0" w:color="auto"/>
        <w:left w:val="none" w:sz="0" w:space="0" w:color="auto"/>
        <w:bottom w:val="none" w:sz="0" w:space="0" w:color="auto"/>
        <w:right w:val="none" w:sz="0" w:space="0" w:color="auto"/>
      </w:divBdr>
    </w:div>
    <w:div w:id="481700472">
      <w:bodyDiv w:val="1"/>
      <w:marLeft w:val="0"/>
      <w:marRight w:val="0"/>
      <w:marTop w:val="0"/>
      <w:marBottom w:val="0"/>
      <w:divBdr>
        <w:top w:val="none" w:sz="0" w:space="0" w:color="auto"/>
        <w:left w:val="none" w:sz="0" w:space="0" w:color="auto"/>
        <w:bottom w:val="none" w:sz="0" w:space="0" w:color="auto"/>
        <w:right w:val="none" w:sz="0" w:space="0" w:color="auto"/>
      </w:divBdr>
    </w:div>
    <w:div w:id="556401801">
      <w:bodyDiv w:val="1"/>
      <w:marLeft w:val="0"/>
      <w:marRight w:val="0"/>
      <w:marTop w:val="0"/>
      <w:marBottom w:val="0"/>
      <w:divBdr>
        <w:top w:val="none" w:sz="0" w:space="0" w:color="auto"/>
        <w:left w:val="none" w:sz="0" w:space="0" w:color="auto"/>
        <w:bottom w:val="none" w:sz="0" w:space="0" w:color="auto"/>
        <w:right w:val="none" w:sz="0" w:space="0" w:color="auto"/>
      </w:divBdr>
    </w:div>
    <w:div w:id="603150110">
      <w:bodyDiv w:val="1"/>
      <w:marLeft w:val="0"/>
      <w:marRight w:val="0"/>
      <w:marTop w:val="0"/>
      <w:marBottom w:val="0"/>
      <w:divBdr>
        <w:top w:val="none" w:sz="0" w:space="0" w:color="auto"/>
        <w:left w:val="none" w:sz="0" w:space="0" w:color="auto"/>
        <w:bottom w:val="none" w:sz="0" w:space="0" w:color="auto"/>
        <w:right w:val="none" w:sz="0" w:space="0" w:color="auto"/>
      </w:divBdr>
    </w:div>
    <w:div w:id="615409756">
      <w:bodyDiv w:val="1"/>
      <w:marLeft w:val="0"/>
      <w:marRight w:val="0"/>
      <w:marTop w:val="0"/>
      <w:marBottom w:val="0"/>
      <w:divBdr>
        <w:top w:val="none" w:sz="0" w:space="0" w:color="auto"/>
        <w:left w:val="none" w:sz="0" w:space="0" w:color="auto"/>
        <w:bottom w:val="none" w:sz="0" w:space="0" w:color="auto"/>
        <w:right w:val="none" w:sz="0" w:space="0" w:color="auto"/>
      </w:divBdr>
    </w:div>
    <w:div w:id="626275753">
      <w:bodyDiv w:val="1"/>
      <w:marLeft w:val="0"/>
      <w:marRight w:val="0"/>
      <w:marTop w:val="0"/>
      <w:marBottom w:val="0"/>
      <w:divBdr>
        <w:top w:val="none" w:sz="0" w:space="0" w:color="auto"/>
        <w:left w:val="none" w:sz="0" w:space="0" w:color="auto"/>
        <w:bottom w:val="none" w:sz="0" w:space="0" w:color="auto"/>
        <w:right w:val="none" w:sz="0" w:space="0" w:color="auto"/>
      </w:divBdr>
    </w:div>
    <w:div w:id="655961113">
      <w:bodyDiv w:val="1"/>
      <w:marLeft w:val="0"/>
      <w:marRight w:val="0"/>
      <w:marTop w:val="0"/>
      <w:marBottom w:val="0"/>
      <w:divBdr>
        <w:top w:val="none" w:sz="0" w:space="0" w:color="auto"/>
        <w:left w:val="none" w:sz="0" w:space="0" w:color="auto"/>
        <w:bottom w:val="none" w:sz="0" w:space="0" w:color="auto"/>
        <w:right w:val="none" w:sz="0" w:space="0" w:color="auto"/>
      </w:divBdr>
    </w:div>
    <w:div w:id="670835890">
      <w:bodyDiv w:val="1"/>
      <w:marLeft w:val="0"/>
      <w:marRight w:val="0"/>
      <w:marTop w:val="0"/>
      <w:marBottom w:val="0"/>
      <w:divBdr>
        <w:top w:val="none" w:sz="0" w:space="0" w:color="auto"/>
        <w:left w:val="none" w:sz="0" w:space="0" w:color="auto"/>
        <w:bottom w:val="none" w:sz="0" w:space="0" w:color="auto"/>
        <w:right w:val="none" w:sz="0" w:space="0" w:color="auto"/>
      </w:divBdr>
    </w:div>
    <w:div w:id="674765745">
      <w:bodyDiv w:val="1"/>
      <w:marLeft w:val="0"/>
      <w:marRight w:val="0"/>
      <w:marTop w:val="0"/>
      <w:marBottom w:val="0"/>
      <w:divBdr>
        <w:top w:val="none" w:sz="0" w:space="0" w:color="auto"/>
        <w:left w:val="none" w:sz="0" w:space="0" w:color="auto"/>
        <w:bottom w:val="none" w:sz="0" w:space="0" w:color="auto"/>
        <w:right w:val="none" w:sz="0" w:space="0" w:color="auto"/>
      </w:divBdr>
    </w:div>
    <w:div w:id="696539835">
      <w:bodyDiv w:val="1"/>
      <w:marLeft w:val="0"/>
      <w:marRight w:val="0"/>
      <w:marTop w:val="0"/>
      <w:marBottom w:val="0"/>
      <w:divBdr>
        <w:top w:val="none" w:sz="0" w:space="0" w:color="auto"/>
        <w:left w:val="none" w:sz="0" w:space="0" w:color="auto"/>
        <w:bottom w:val="none" w:sz="0" w:space="0" w:color="auto"/>
        <w:right w:val="none" w:sz="0" w:space="0" w:color="auto"/>
      </w:divBdr>
    </w:div>
    <w:div w:id="768936911">
      <w:bodyDiv w:val="1"/>
      <w:marLeft w:val="0"/>
      <w:marRight w:val="0"/>
      <w:marTop w:val="0"/>
      <w:marBottom w:val="0"/>
      <w:divBdr>
        <w:top w:val="none" w:sz="0" w:space="0" w:color="auto"/>
        <w:left w:val="none" w:sz="0" w:space="0" w:color="auto"/>
        <w:bottom w:val="none" w:sz="0" w:space="0" w:color="auto"/>
        <w:right w:val="none" w:sz="0" w:space="0" w:color="auto"/>
      </w:divBdr>
    </w:div>
    <w:div w:id="832530817">
      <w:bodyDiv w:val="1"/>
      <w:marLeft w:val="0"/>
      <w:marRight w:val="0"/>
      <w:marTop w:val="0"/>
      <w:marBottom w:val="0"/>
      <w:divBdr>
        <w:top w:val="none" w:sz="0" w:space="0" w:color="auto"/>
        <w:left w:val="none" w:sz="0" w:space="0" w:color="auto"/>
        <w:bottom w:val="none" w:sz="0" w:space="0" w:color="auto"/>
        <w:right w:val="none" w:sz="0" w:space="0" w:color="auto"/>
      </w:divBdr>
    </w:div>
    <w:div w:id="841697419">
      <w:bodyDiv w:val="1"/>
      <w:marLeft w:val="0"/>
      <w:marRight w:val="0"/>
      <w:marTop w:val="0"/>
      <w:marBottom w:val="0"/>
      <w:divBdr>
        <w:top w:val="none" w:sz="0" w:space="0" w:color="auto"/>
        <w:left w:val="none" w:sz="0" w:space="0" w:color="auto"/>
        <w:bottom w:val="none" w:sz="0" w:space="0" w:color="auto"/>
        <w:right w:val="none" w:sz="0" w:space="0" w:color="auto"/>
      </w:divBdr>
    </w:div>
    <w:div w:id="1030184009">
      <w:bodyDiv w:val="1"/>
      <w:marLeft w:val="0"/>
      <w:marRight w:val="0"/>
      <w:marTop w:val="0"/>
      <w:marBottom w:val="0"/>
      <w:divBdr>
        <w:top w:val="none" w:sz="0" w:space="0" w:color="auto"/>
        <w:left w:val="none" w:sz="0" w:space="0" w:color="auto"/>
        <w:bottom w:val="none" w:sz="0" w:space="0" w:color="auto"/>
        <w:right w:val="none" w:sz="0" w:space="0" w:color="auto"/>
      </w:divBdr>
    </w:div>
    <w:div w:id="1094545911">
      <w:bodyDiv w:val="1"/>
      <w:marLeft w:val="0"/>
      <w:marRight w:val="0"/>
      <w:marTop w:val="0"/>
      <w:marBottom w:val="0"/>
      <w:divBdr>
        <w:top w:val="none" w:sz="0" w:space="0" w:color="auto"/>
        <w:left w:val="none" w:sz="0" w:space="0" w:color="auto"/>
        <w:bottom w:val="none" w:sz="0" w:space="0" w:color="auto"/>
        <w:right w:val="none" w:sz="0" w:space="0" w:color="auto"/>
      </w:divBdr>
    </w:div>
    <w:div w:id="1095593336">
      <w:bodyDiv w:val="1"/>
      <w:marLeft w:val="0"/>
      <w:marRight w:val="0"/>
      <w:marTop w:val="0"/>
      <w:marBottom w:val="0"/>
      <w:divBdr>
        <w:top w:val="none" w:sz="0" w:space="0" w:color="auto"/>
        <w:left w:val="none" w:sz="0" w:space="0" w:color="auto"/>
        <w:bottom w:val="none" w:sz="0" w:space="0" w:color="auto"/>
        <w:right w:val="none" w:sz="0" w:space="0" w:color="auto"/>
      </w:divBdr>
    </w:div>
    <w:div w:id="1110776749">
      <w:bodyDiv w:val="1"/>
      <w:marLeft w:val="0"/>
      <w:marRight w:val="0"/>
      <w:marTop w:val="0"/>
      <w:marBottom w:val="0"/>
      <w:divBdr>
        <w:top w:val="none" w:sz="0" w:space="0" w:color="auto"/>
        <w:left w:val="none" w:sz="0" w:space="0" w:color="auto"/>
        <w:bottom w:val="none" w:sz="0" w:space="0" w:color="auto"/>
        <w:right w:val="none" w:sz="0" w:space="0" w:color="auto"/>
      </w:divBdr>
    </w:div>
    <w:div w:id="1156142195">
      <w:bodyDiv w:val="1"/>
      <w:marLeft w:val="0"/>
      <w:marRight w:val="0"/>
      <w:marTop w:val="0"/>
      <w:marBottom w:val="0"/>
      <w:divBdr>
        <w:top w:val="none" w:sz="0" w:space="0" w:color="auto"/>
        <w:left w:val="none" w:sz="0" w:space="0" w:color="auto"/>
        <w:bottom w:val="none" w:sz="0" w:space="0" w:color="auto"/>
        <w:right w:val="none" w:sz="0" w:space="0" w:color="auto"/>
      </w:divBdr>
    </w:div>
    <w:div w:id="1169638175">
      <w:bodyDiv w:val="1"/>
      <w:marLeft w:val="0"/>
      <w:marRight w:val="0"/>
      <w:marTop w:val="0"/>
      <w:marBottom w:val="0"/>
      <w:divBdr>
        <w:top w:val="none" w:sz="0" w:space="0" w:color="auto"/>
        <w:left w:val="none" w:sz="0" w:space="0" w:color="auto"/>
        <w:bottom w:val="none" w:sz="0" w:space="0" w:color="auto"/>
        <w:right w:val="none" w:sz="0" w:space="0" w:color="auto"/>
      </w:divBdr>
    </w:div>
    <w:div w:id="1173762049">
      <w:bodyDiv w:val="1"/>
      <w:marLeft w:val="0"/>
      <w:marRight w:val="0"/>
      <w:marTop w:val="0"/>
      <w:marBottom w:val="0"/>
      <w:divBdr>
        <w:top w:val="none" w:sz="0" w:space="0" w:color="auto"/>
        <w:left w:val="none" w:sz="0" w:space="0" w:color="auto"/>
        <w:bottom w:val="none" w:sz="0" w:space="0" w:color="auto"/>
        <w:right w:val="none" w:sz="0" w:space="0" w:color="auto"/>
      </w:divBdr>
    </w:div>
    <w:div w:id="1192303486">
      <w:bodyDiv w:val="1"/>
      <w:marLeft w:val="0"/>
      <w:marRight w:val="0"/>
      <w:marTop w:val="0"/>
      <w:marBottom w:val="0"/>
      <w:divBdr>
        <w:top w:val="none" w:sz="0" w:space="0" w:color="auto"/>
        <w:left w:val="none" w:sz="0" w:space="0" w:color="auto"/>
        <w:bottom w:val="none" w:sz="0" w:space="0" w:color="auto"/>
        <w:right w:val="none" w:sz="0" w:space="0" w:color="auto"/>
      </w:divBdr>
    </w:div>
    <w:div w:id="1243491706">
      <w:bodyDiv w:val="1"/>
      <w:marLeft w:val="0"/>
      <w:marRight w:val="0"/>
      <w:marTop w:val="0"/>
      <w:marBottom w:val="0"/>
      <w:divBdr>
        <w:top w:val="none" w:sz="0" w:space="0" w:color="auto"/>
        <w:left w:val="none" w:sz="0" w:space="0" w:color="auto"/>
        <w:bottom w:val="none" w:sz="0" w:space="0" w:color="auto"/>
        <w:right w:val="none" w:sz="0" w:space="0" w:color="auto"/>
      </w:divBdr>
    </w:div>
    <w:div w:id="1362707420">
      <w:bodyDiv w:val="1"/>
      <w:marLeft w:val="0"/>
      <w:marRight w:val="0"/>
      <w:marTop w:val="0"/>
      <w:marBottom w:val="0"/>
      <w:divBdr>
        <w:top w:val="none" w:sz="0" w:space="0" w:color="auto"/>
        <w:left w:val="none" w:sz="0" w:space="0" w:color="auto"/>
        <w:bottom w:val="none" w:sz="0" w:space="0" w:color="auto"/>
        <w:right w:val="none" w:sz="0" w:space="0" w:color="auto"/>
      </w:divBdr>
    </w:div>
    <w:div w:id="1447499960">
      <w:bodyDiv w:val="1"/>
      <w:marLeft w:val="0"/>
      <w:marRight w:val="0"/>
      <w:marTop w:val="0"/>
      <w:marBottom w:val="0"/>
      <w:divBdr>
        <w:top w:val="none" w:sz="0" w:space="0" w:color="auto"/>
        <w:left w:val="none" w:sz="0" w:space="0" w:color="auto"/>
        <w:bottom w:val="none" w:sz="0" w:space="0" w:color="auto"/>
        <w:right w:val="none" w:sz="0" w:space="0" w:color="auto"/>
      </w:divBdr>
    </w:div>
    <w:div w:id="1448618109">
      <w:bodyDiv w:val="1"/>
      <w:marLeft w:val="0"/>
      <w:marRight w:val="0"/>
      <w:marTop w:val="0"/>
      <w:marBottom w:val="0"/>
      <w:divBdr>
        <w:top w:val="none" w:sz="0" w:space="0" w:color="auto"/>
        <w:left w:val="none" w:sz="0" w:space="0" w:color="auto"/>
        <w:bottom w:val="none" w:sz="0" w:space="0" w:color="auto"/>
        <w:right w:val="none" w:sz="0" w:space="0" w:color="auto"/>
      </w:divBdr>
    </w:div>
    <w:div w:id="1465268982">
      <w:bodyDiv w:val="1"/>
      <w:marLeft w:val="0"/>
      <w:marRight w:val="0"/>
      <w:marTop w:val="0"/>
      <w:marBottom w:val="0"/>
      <w:divBdr>
        <w:top w:val="none" w:sz="0" w:space="0" w:color="auto"/>
        <w:left w:val="none" w:sz="0" w:space="0" w:color="auto"/>
        <w:bottom w:val="none" w:sz="0" w:space="0" w:color="auto"/>
        <w:right w:val="none" w:sz="0" w:space="0" w:color="auto"/>
      </w:divBdr>
    </w:div>
    <w:div w:id="1472596857">
      <w:bodyDiv w:val="1"/>
      <w:marLeft w:val="0"/>
      <w:marRight w:val="0"/>
      <w:marTop w:val="0"/>
      <w:marBottom w:val="0"/>
      <w:divBdr>
        <w:top w:val="none" w:sz="0" w:space="0" w:color="auto"/>
        <w:left w:val="none" w:sz="0" w:space="0" w:color="auto"/>
        <w:bottom w:val="none" w:sz="0" w:space="0" w:color="auto"/>
        <w:right w:val="none" w:sz="0" w:space="0" w:color="auto"/>
      </w:divBdr>
    </w:div>
    <w:div w:id="1482649593">
      <w:bodyDiv w:val="1"/>
      <w:marLeft w:val="0"/>
      <w:marRight w:val="0"/>
      <w:marTop w:val="0"/>
      <w:marBottom w:val="0"/>
      <w:divBdr>
        <w:top w:val="none" w:sz="0" w:space="0" w:color="auto"/>
        <w:left w:val="none" w:sz="0" w:space="0" w:color="auto"/>
        <w:bottom w:val="none" w:sz="0" w:space="0" w:color="auto"/>
        <w:right w:val="none" w:sz="0" w:space="0" w:color="auto"/>
      </w:divBdr>
    </w:div>
    <w:div w:id="1494950562">
      <w:bodyDiv w:val="1"/>
      <w:marLeft w:val="0"/>
      <w:marRight w:val="0"/>
      <w:marTop w:val="0"/>
      <w:marBottom w:val="0"/>
      <w:divBdr>
        <w:top w:val="none" w:sz="0" w:space="0" w:color="auto"/>
        <w:left w:val="none" w:sz="0" w:space="0" w:color="auto"/>
        <w:bottom w:val="none" w:sz="0" w:space="0" w:color="auto"/>
        <w:right w:val="none" w:sz="0" w:space="0" w:color="auto"/>
      </w:divBdr>
    </w:div>
    <w:div w:id="1535078694">
      <w:bodyDiv w:val="1"/>
      <w:marLeft w:val="0"/>
      <w:marRight w:val="0"/>
      <w:marTop w:val="0"/>
      <w:marBottom w:val="0"/>
      <w:divBdr>
        <w:top w:val="none" w:sz="0" w:space="0" w:color="auto"/>
        <w:left w:val="none" w:sz="0" w:space="0" w:color="auto"/>
        <w:bottom w:val="none" w:sz="0" w:space="0" w:color="auto"/>
        <w:right w:val="none" w:sz="0" w:space="0" w:color="auto"/>
      </w:divBdr>
    </w:div>
    <w:div w:id="1542477700">
      <w:bodyDiv w:val="1"/>
      <w:marLeft w:val="0"/>
      <w:marRight w:val="0"/>
      <w:marTop w:val="0"/>
      <w:marBottom w:val="0"/>
      <w:divBdr>
        <w:top w:val="none" w:sz="0" w:space="0" w:color="auto"/>
        <w:left w:val="none" w:sz="0" w:space="0" w:color="auto"/>
        <w:bottom w:val="none" w:sz="0" w:space="0" w:color="auto"/>
        <w:right w:val="none" w:sz="0" w:space="0" w:color="auto"/>
      </w:divBdr>
    </w:div>
    <w:div w:id="1552645072">
      <w:bodyDiv w:val="1"/>
      <w:marLeft w:val="0"/>
      <w:marRight w:val="0"/>
      <w:marTop w:val="0"/>
      <w:marBottom w:val="0"/>
      <w:divBdr>
        <w:top w:val="none" w:sz="0" w:space="0" w:color="auto"/>
        <w:left w:val="none" w:sz="0" w:space="0" w:color="auto"/>
        <w:bottom w:val="none" w:sz="0" w:space="0" w:color="auto"/>
        <w:right w:val="none" w:sz="0" w:space="0" w:color="auto"/>
      </w:divBdr>
    </w:div>
    <w:div w:id="1554846623">
      <w:bodyDiv w:val="1"/>
      <w:marLeft w:val="0"/>
      <w:marRight w:val="0"/>
      <w:marTop w:val="0"/>
      <w:marBottom w:val="0"/>
      <w:divBdr>
        <w:top w:val="none" w:sz="0" w:space="0" w:color="auto"/>
        <w:left w:val="none" w:sz="0" w:space="0" w:color="auto"/>
        <w:bottom w:val="none" w:sz="0" w:space="0" w:color="auto"/>
        <w:right w:val="none" w:sz="0" w:space="0" w:color="auto"/>
      </w:divBdr>
      <w:divsChild>
        <w:div w:id="1514883196">
          <w:marLeft w:val="0"/>
          <w:marRight w:val="0"/>
          <w:marTop w:val="0"/>
          <w:marBottom w:val="0"/>
          <w:divBdr>
            <w:top w:val="none" w:sz="0" w:space="0" w:color="auto"/>
            <w:left w:val="none" w:sz="0" w:space="0" w:color="auto"/>
            <w:bottom w:val="none" w:sz="0" w:space="0" w:color="auto"/>
            <w:right w:val="none" w:sz="0" w:space="0" w:color="auto"/>
          </w:divBdr>
          <w:divsChild>
            <w:div w:id="39257030">
              <w:marLeft w:val="0"/>
              <w:marRight w:val="0"/>
              <w:marTop w:val="0"/>
              <w:marBottom w:val="0"/>
              <w:divBdr>
                <w:top w:val="none" w:sz="0" w:space="0" w:color="auto"/>
                <w:left w:val="none" w:sz="0" w:space="0" w:color="auto"/>
                <w:bottom w:val="none" w:sz="0" w:space="0" w:color="auto"/>
                <w:right w:val="none" w:sz="0" w:space="0" w:color="auto"/>
              </w:divBdr>
              <w:divsChild>
                <w:div w:id="147017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9269421">
      <w:bodyDiv w:val="1"/>
      <w:marLeft w:val="0"/>
      <w:marRight w:val="0"/>
      <w:marTop w:val="0"/>
      <w:marBottom w:val="0"/>
      <w:divBdr>
        <w:top w:val="none" w:sz="0" w:space="0" w:color="auto"/>
        <w:left w:val="none" w:sz="0" w:space="0" w:color="auto"/>
        <w:bottom w:val="none" w:sz="0" w:space="0" w:color="auto"/>
        <w:right w:val="none" w:sz="0" w:space="0" w:color="auto"/>
      </w:divBdr>
    </w:div>
    <w:div w:id="1592396254">
      <w:bodyDiv w:val="1"/>
      <w:marLeft w:val="0"/>
      <w:marRight w:val="0"/>
      <w:marTop w:val="0"/>
      <w:marBottom w:val="0"/>
      <w:divBdr>
        <w:top w:val="none" w:sz="0" w:space="0" w:color="auto"/>
        <w:left w:val="none" w:sz="0" w:space="0" w:color="auto"/>
        <w:bottom w:val="none" w:sz="0" w:space="0" w:color="auto"/>
        <w:right w:val="none" w:sz="0" w:space="0" w:color="auto"/>
      </w:divBdr>
    </w:div>
    <w:div w:id="1601715894">
      <w:bodyDiv w:val="1"/>
      <w:marLeft w:val="0"/>
      <w:marRight w:val="0"/>
      <w:marTop w:val="0"/>
      <w:marBottom w:val="0"/>
      <w:divBdr>
        <w:top w:val="none" w:sz="0" w:space="0" w:color="auto"/>
        <w:left w:val="none" w:sz="0" w:space="0" w:color="auto"/>
        <w:bottom w:val="none" w:sz="0" w:space="0" w:color="auto"/>
        <w:right w:val="none" w:sz="0" w:space="0" w:color="auto"/>
      </w:divBdr>
    </w:div>
    <w:div w:id="1612400369">
      <w:bodyDiv w:val="1"/>
      <w:marLeft w:val="0"/>
      <w:marRight w:val="0"/>
      <w:marTop w:val="0"/>
      <w:marBottom w:val="0"/>
      <w:divBdr>
        <w:top w:val="none" w:sz="0" w:space="0" w:color="auto"/>
        <w:left w:val="none" w:sz="0" w:space="0" w:color="auto"/>
        <w:bottom w:val="none" w:sz="0" w:space="0" w:color="auto"/>
        <w:right w:val="none" w:sz="0" w:space="0" w:color="auto"/>
      </w:divBdr>
    </w:div>
    <w:div w:id="1618637083">
      <w:bodyDiv w:val="1"/>
      <w:marLeft w:val="0"/>
      <w:marRight w:val="0"/>
      <w:marTop w:val="0"/>
      <w:marBottom w:val="0"/>
      <w:divBdr>
        <w:top w:val="none" w:sz="0" w:space="0" w:color="auto"/>
        <w:left w:val="none" w:sz="0" w:space="0" w:color="auto"/>
        <w:bottom w:val="none" w:sz="0" w:space="0" w:color="auto"/>
        <w:right w:val="none" w:sz="0" w:space="0" w:color="auto"/>
      </w:divBdr>
    </w:div>
    <w:div w:id="1622953925">
      <w:bodyDiv w:val="1"/>
      <w:marLeft w:val="0"/>
      <w:marRight w:val="0"/>
      <w:marTop w:val="0"/>
      <w:marBottom w:val="0"/>
      <w:divBdr>
        <w:top w:val="none" w:sz="0" w:space="0" w:color="auto"/>
        <w:left w:val="none" w:sz="0" w:space="0" w:color="auto"/>
        <w:bottom w:val="none" w:sz="0" w:space="0" w:color="auto"/>
        <w:right w:val="none" w:sz="0" w:space="0" w:color="auto"/>
      </w:divBdr>
    </w:div>
    <w:div w:id="1637834864">
      <w:bodyDiv w:val="1"/>
      <w:marLeft w:val="0"/>
      <w:marRight w:val="0"/>
      <w:marTop w:val="0"/>
      <w:marBottom w:val="0"/>
      <w:divBdr>
        <w:top w:val="none" w:sz="0" w:space="0" w:color="auto"/>
        <w:left w:val="none" w:sz="0" w:space="0" w:color="auto"/>
        <w:bottom w:val="none" w:sz="0" w:space="0" w:color="auto"/>
        <w:right w:val="none" w:sz="0" w:space="0" w:color="auto"/>
      </w:divBdr>
      <w:divsChild>
        <w:div w:id="1328289085">
          <w:marLeft w:val="0"/>
          <w:marRight w:val="0"/>
          <w:marTop w:val="0"/>
          <w:marBottom w:val="0"/>
          <w:divBdr>
            <w:top w:val="none" w:sz="0" w:space="0" w:color="auto"/>
            <w:left w:val="none" w:sz="0" w:space="0" w:color="auto"/>
            <w:bottom w:val="none" w:sz="0" w:space="0" w:color="auto"/>
            <w:right w:val="none" w:sz="0" w:space="0" w:color="auto"/>
          </w:divBdr>
          <w:divsChild>
            <w:div w:id="1442335528">
              <w:marLeft w:val="0"/>
              <w:marRight w:val="0"/>
              <w:marTop w:val="0"/>
              <w:marBottom w:val="0"/>
              <w:divBdr>
                <w:top w:val="none" w:sz="0" w:space="0" w:color="auto"/>
                <w:left w:val="none" w:sz="0" w:space="0" w:color="auto"/>
                <w:bottom w:val="none" w:sz="0" w:space="0" w:color="auto"/>
                <w:right w:val="none" w:sz="0" w:space="0" w:color="auto"/>
              </w:divBdr>
              <w:divsChild>
                <w:div w:id="7348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939774">
      <w:bodyDiv w:val="1"/>
      <w:marLeft w:val="0"/>
      <w:marRight w:val="0"/>
      <w:marTop w:val="0"/>
      <w:marBottom w:val="0"/>
      <w:divBdr>
        <w:top w:val="none" w:sz="0" w:space="0" w:color="auto"/>
        <w:left w:val="none" w:sz="0" w:space="0" w:color="auto"/>
        <w:bottom w:val="none" w:sz="0" w:space="0" w:color="auto"/>
        <w:right w:val="none" w:sz="0" w:space="0" w:color="auto"/>
      </w:divBdr>
      <w:divsChild>
        <w:div w:id="29307564">
          <w:marLeft w:val="1166"/>
          <w:marRight w:val="0"/>
          <w:marTop w:val="86"/>
          <w:marBottom w:val="0"/>
          <w:divBdr>
            <w:top w:val="none" w:sz="0" w:space="0" w:color="auto"/>
            <w:left w:val="none" w:sz="0" w:space="0" w:color="auto"/>
            <w:bottom w:val="none" w:sz="0" w:space="0" w:color="auto"/>
            <w:right w:val="none" w:sz="0" w:space="0" w:color="auto"/>
          </w:divBdr>
        </w:div>
        <w:div w:id="31347606">
          <w:marLeft w:val="1166"/>
          <w:marRight w:val="0"/>
          <w:marTop w:val="86"/>
          <w:marBottom w:val="0"/>
          <w:divBdr>
            <w:top w:val="none" w:sz="0" w:space="0" w:color="auto"/>
            <w:left w:val="none" w:sz="0" w:space="0" w:color="auto"/>
            <w:bottom w:val="none" w:sz="0" w:space="0" w:color="auto"/>
            <w:right w:val="none" w:sz="0" w:space="0" w:color="auto"/>
          </w:divBdr>
        </w:div>
        <w:div w:id="217666393">
          <w:marLeft w:val="1166"/>
          <w:marRight w:val="0"/>
          <w:marTop w:val="86"/>
          <w:marBottom w:val="0"/>
          <w:divBdr>
            <w:top w:val="none" w:sz="0" w:space="0" w:color="auto"/>
            <w:left w:val="none" w:sz="0" w:space="0" w:color="auto"/>
            <w:bottom w:val="none" w:sz="0" w:space="0" w:color="auto"/>
            <w:right w:val="none" w:sz="0" w:space="0" w:color="auto"/>
          </w:divBdr>
        </w:div>
        <w:div w:id="278725892">
          <w:marLeft w:val="547"/>
          <w:marRight w:val="0"/>
          <w:marTop w:val="96"/>
          <w:marBottom w:val="0"/>
          <w:divBdr>
            <w:top w:val="none" w:sz="0" w:space="0" w:color="auto"/>
            <w:left w:val="none" w:sz="0" w:space="0" w:color="auto"/>
            <w:bottom w:val="none" w:sz="0" w:space="0" w:color="auto"/>
            <w:right w:val="none" w:sz="0" w:space="0" w:color="auto"/>
          </w:divBdr>
        </w:div>
        <w:div w:id="470178086">
          <w:marLeft w:val="1166"/>
          <w:marRight w:val="0"/>
          <w:marTop w:val="86"/>
          <w:marBottom w:val="0"/>
          <w:divBdr>
            <w:top w:val="none" w:sz="0" w:space="0" w:color="auto"/>
            <w:left w:val="none" w:sz="0" w:space="0" w:color="auto"/>
            <w:bottom w:val="none" w:sz="0" w:space="0" w:color="auto"/>
            <w:right w:val="none" w:sz="0" w:space="0" w:color="auto"/>
          </w:divBdr>
        </w:div>
        <w:div w:id="894195814">
          <w:marLeft w:val="1166"/>
          <w:marRight w:val="0"/>
          <w:marTop w:val="86"/>
          <w:marBottom w:val="0"/>
          <w:divBdr>
            <w:top w:val="none" w:sz="0" w:space="0" w:color="auto"/>
            <w:left w:val="none" w:sz="0" w:space="0" w:color="auto"/>
            <w:bottom w:val="none" w:sz="0" w:space="0" w:color="auto"/>
            <w:right w:val="none" w:sz="0" w:space="0" w:color="auto"/>
          </w:divBdr>
        </w:div>
        <w:div w:id="2002078864">
          <w:marLeft w:val="547"/>
          <w:marRight w:val="0"/>
          <w:marTop w:val="96"/>
          <w:marBottom w:val="0"/>
          <w:divBdr>
            <w:top w:val="none" w:sz="0" w:space="0" w:color="auto"/>
            <w:left w:val="none" w:sz="0" w:space="0" w:color="auto"/>
            <w:bottom w:val="none" w:sz="0" w:space="0" w:color="auto"/>
            <w:right w:val="none" w:sz="0" w:space="0" w:color="auto"/>
          </w:divBdr>
        </w:div>
      </w:divsChild>
    </w:div>
    <w:div w:id="1706173333">
      <w:bodyDiv w:val="1"/>
      <w:marLeft w:val="0"/>
      <w:marRight w:val="0"/>
      <w:marTop w:val="0"/>
      <w:marBottom w:val="0"/>
      <w:divBdr>
        <w:top w:val="none" w:sz="0" w:space="0" w:color="auto"/>
        <w:left w:val="none" w:sz="0" w:space="0" w:color="auto"/>
        <w:bottom w:val="none" w:sz="0" w:space="0" w:color="auto"/>
        <w:right w:val="none" w:sz="0" w:space="0" w:color="auto"/>
      </w:divBdr>
    </w:div>
    <w:div w:id="1718624034">
      <w:bodyDiv w:val="1"/>
      <w:marLeft w:val="0"/>
      <w:marRight w:val="0"/>
      <w:marTop w:val="0"/>
      <w:marBottom w:val="0"/>
      <w:divBdr>
        <w:top w:val="none" w:sz="0" w:space="0" w:color="auto"/>
        <w:left w:val="none" w:sz="0" w:space="0" w:color="auto"/>
        <w:bottom w:val="none" w:sz="0" w:space="0" w:color="auto"/>
        <w:right w:val="none" w:sz="0" w:space="0" w:color="auto"/>
      </w:divBdr>
    </w:div>
    <w:div w:id="1766925026">
      <w:bodyDiv w:val="1"/>
      <w:marLeft w:val="0"/>
      <w:marRight w:val="0"/>
      <w:marTop w:val="0"/>
      <w:marBottom w:val="0"/>
      <w:divBdr>
        <w:top w:val="none" w:sz="0" w:space="0" w:color="auto"/>
        <w:left w:val="none" w:sz="0" w:space="0" w:color="auto"/>
        <w:bottom w:val="none" w:sz="0" w:space="0" w:color="auto"/>
        <w:right w:val="none" w:sz="0" w:space="0" w:color="auto"/>
      </w:divBdr>
    </w:div>
    <w:div w:id="1797135469">
      <w:bodyDiv w:val="1"/>
      <w:marLeft w:val="0"/>
      <w:marRight w:val="0"/>
      <w:marTop w:val="0"/>
      <w:marBottom w:val="0"/>
      <w:divBdr>
        <w:top w:val="none" w:sz="0" w:space="0" w:color="auto"/>
        <w:left w:val="none" w:sz="0" w:space="0" w:color="auto"/>
        <w:bottom w:val="none" w:sz="0" w:space="0" w:color="auto"/>
        <w:right w:val="none" w:sz="0" w:space="0" w:color="auto"/>
      </w:divBdr>
    </w:div>
    <w:div w:id="1853102903">
      <w:bodyDiv w:val="1"/>
      <w:marLeft w:val="0"/>
      <w:marRight w:val="0"/>
      <w:marTop w:val="0"/>
      <w:marBottom w:val="0"/>
      <w:divBdr>
        <w:top w:val="none" w:sz="0" w:space="0" w:color="auto"/>
        <w:left w:val="none" w:sz="0" w:space="0" w:color="auto"/>
        <w:bottom w:val="none" w:sz="0" w:space="0" w:color="auto"/>
        <w:right w:val="none" w:sz="0" w:space="0" w:color="auto"/>
      </w:divBdr>
    </w:div>
    <w:div w:id="1857384151">
      <w:bodyDiv w:val="1"/>
      <w:marLeft w:val="0"/>
      <w:marRight w:val="0"/>
      <w:marTop w:val="0"/>
      <w:marBottom w:val="0"/>
      <w:divBdr>
        <w:top w:val="none" w:sz="0" w:space="0" w:color="auto"/>
        <w:left w:val="none" w:sz="0" w:space="0" w:color="auto"/>
        <w:bottom w:val="none" w:sz="0" w:space="0" w:color="auto"/>
        <w:right w:val="none" w:sz="0" w:space="0" w:color="auto"/>
      </w:divBdr>
    </w:div>
    <w:div w:id="1868133807">
      <w:bodyDiv w:val="1"/>
      <w:marLeft w:val="0"/>
      <w:marRight w:val="0"/>
      <w:marTop w:val="0"/>
      <w:marBottom w:val="0"/>
      <w:divBdr>
        <w:top w:val="none" w:sz="0" w:space="0" w:color="auto"/>
        <w:left w:val="none" w:sz="0" w:space="0" w:color="auto"/>
        <w:bottom w:val="none" w:sz="0" w:space="0" w:color="auto"/>
        <w:right w:val="none" w:sz="0" w:space="0" w:color="auto"/>
      </w:divBdr>
    </w:div>
    <w:div w:id="1909537704">
      <w:bodyDiv w:val="1"/>
      <w:marLeft w:val="0"/>
      <w:marRight w:val="0"/>
      <w:marTop w:val="0"/>
      <w:marBottom w:val="0"/>
      <w:divBdr>
        <w:top w:val="none" w:sz="0" w:space="0" w:color="auto"/>
        <w:left w:val="none" w:sz="0" w:space="0" w:color="auto"/>
        <w:bottom w:val="none" w:sz="0" w:space="0" w:color="auto"/>
        <w:right w:val="none" w:sz="0" w:space="0" w:color="auto"/>
      </w:divBdr>
    </w:div>
    <w:div w:id="1942028455">
      <w:bodyDiv w:val="1"/>
      <w:marLeft w:val="0"/>
      <w:marRight w:val="0"/>
      <w:marTop w:val="0"/>
      <w:marBottom w:val="0"/>
      <w:divBdr>
        <w:top w:val="none" w:sz="0" w:space="0" w:color="auto"/>
        <w:left w:val="none" w:sz="0" w:space="0" w:color="auto"/>
        <w:bottom w:val="none" w:sz="0" w:space="0" w:color="auto"/>
        <w:right w:val="none" w:sz="0" w:space="0" w:color="auto"/>
      </w:divBdr>
    </w:div>
    <w:div w:id="1997569084">
      <w:bodyDiv w:val="1"/>
      <w:marLeft w:val="0"/>
      <w:marRight w:val="0"/>
      <w:marTop w:val="0"/>
      <w:marBottom w:val="0"/>
      <w:divBdr>
        <w:top w:val="none" w:sz="0" w:space="0" w:color="auto"/>
        <w:left w:val="none" w:sz="0" w:space="0" w:color="auto"/>
        <w:bottom w:val="none" w:sz="0" w:space="0" w:color="auto"/>
        <w:right w:val="none" w:sz="0" w:space="0" w:color="auto"/>
      </w:divBdr>
    </w:div>
    <w:div w:id="2112167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fred.stlouisfed.org/series/CP0600ESM086NEST"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c186e81a-e252-4fb1-9922-094ba6bc5c50">
      <Terms xmlns="http://schemas.microsoft.com/office/infopath/2007/PartnerControls"/>
    </lcf76f155ced4ddcb4097134ff3c332f>
    <TaxCatchAll xmlns="cefdfd91-9a01-449c-90d6-f308822e2c5c"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0B5F930BE337A241AFD98F8329946557" ma:contentTypeVersion="19" ma:contentTypeDescription="Create a new document." ma:contentTypeScope="" ma:versionID="02ac1d3e15b40b05bedc4996176ed43b">
  <xsd:schema xmlns:xsd="http://www.w3.org/2001/XMLSchema" xmlns:xs="http://www.w3.org/2001/XMLSchema" xmlns:p="http://schemas.microsoft.com/office/2006/metadata/properties" xmlns:ns2="c186e81a-e252-4fb1-9922-094ba6bc5c50" xmlns:ns3="cefdfd91-9a01-449c-90d6-f308822e2c5c" targetNamespace="http://schemas.microsoft.com/office/2006/metadata/properties" ma:root="true" ma:fieldsID="c72976d8ee9ca8680a17e548785cc541" ns2:_="" ns3:_="">
    <xsd:import namespace="c186e81a-e252-4fb1-9922-094ba6bc5c50"/>
    <xsd:import namespace="cefdfd91-9a01-449c-90d6-f308822e2c5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OCR" minOccurs="0"/>
                <xsd:element ref="ns2:MediaServiceGenerationTime" minOccurs="0"/>
                <xsd:element ref="ns2:MediaServiceEventHashCode" minOccurs="0"/>
                <xsd:element ref="ns2:MediaLengthInSeconds" minOccurs="0"/>
                <xsd:element ref="ns2:MediaServiceDateTaken"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86e81a-e252-4fb1-9922-094ba6bc5c5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0def7d9e-ba44-4146-8589-f0767e108c4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efdfd91-9a01-449c-90d6-f308822e2c5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ac3f53bf-d2e5-4569-97ac-4495e571e79e}" ma:internalName="TaxCatchAll" ma:showField="CatchAllData" ma:web="cefdfd91-9a01-449c-90d6-f308822e2c5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2F94FC4-040B-4BFB-A41E-F36B8E8879DE}">
  <ds:schemaRefs>
    <ds:schemaRef ds:uri="http://schemas.openxmlformats.org/officeDocument/2006/bibliography"/>
  </ds:schemaRefs>
</ds:datastoreItem>
</file>

<file path=customXml/itemProps2.xml><?xml version="1.0" encoding="utf-8"?>
<ds:datastoreItem xmlns:ds="http://schemas.openxmlformats.org/officeDocument/2006/customXml" ds:itemID="{29AB5C1D-B799-4A61-B998-0AB0F63D4F08}">
  <ds:schemaRefs>
    <ds:schemaRef ds:uri="http://schemas.microsoft.com/sharepoint/v3/contenttype/forms"/>
  </ds:schemaRefs>
</ds:datastoreItem>
</file>

<file path=customXml/itemProps3.xml><?xml version="1.0" encoding="utf-8"?>
<ds:datastoreItem xmlns:ds="http://schemas.openxmlformats.org/officeDocument/2006/customXml" ds:itemID="{275597FF-8640-4AA6-ACB6-F0FDBBA35A62}">
  <ds:schemaRefs>
    <ds:schemaRef ds:uri="http://schemas.microsoft.com/office/2006/metadata/properties"/>
    <ds:schemaRef ds:uri="http://schemas.microsoft.com/office/infopath/2007/PartnerControls"/>
    <ds:schemaRef ds:uri="c186e81a-e252-4fb1-9922-094ba6bc5c50"/>
    <ds:schemaRef ds:uri="cefdfd91-9a01-449c-90d6-f308822e2c5c"/>
  </ds:schemaRefs>
</ds:datastoreItem>
</file>

<file path=customXml/itemProps4.xml><?xml version="1.0" encoding="utf-8"?>
<ds:datastoreItem xmlns:ds="http://schemas.openxmlformats.org/officeDocument/2006/customXml" ds:itemID="{1FEBE2DB-0436-4F42-89E7-1C300293466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86e81a-e252-4fb1-9922-094ba6bc5c50"/>
    <ds:schemaRef ds:uri="cefdfd91-9a01-449c-90d6-f308822e2c5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3885</Words>
  <Characters>307145</Characters>
  <Application>Microsoft Office Word</Application>
  <DocSecurity>0</DocSecurity>
  <Lines>2559</Lines>
  <Paragraphs>720</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360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aerere</dc:creator>
  <cp:keywords/>
  <dc:description/>
  <cp:lastModifiedBy>Waqas Ahmed</cp:lastModifiedBy>
  <cp:revision>2</cp:revision>
  <cp:lastPrinted>2022-11-16T19:39:00Z</cp:lastPrinted>
  <dcterms:created xsi:type="dcterms:W3CDTF">2024-10-16T06:11:00Z</dcterms:created>
  <dcterms:modified xsi:type="dcterms:W3CDTF">2024-10-16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5F930BE337A241AFD98F8329946557</vt:lpwstr>
  </property>
  <property fmtid="{D5CDD505-2E9C-101B-9397-08002B2CF9AE}" pid="3" name="MediaServiceImageTags">
    <vt:lpwstr/>
  </property>
  <property fmtid="{D5CDD505-2E9C-101B-9397-08002B2CF9AE}" pid="4" name="GrammarlyDocumentId">
    <vt:lpwstr>1dfe2c4fedefd1786838d6d3aeedf3450a3a3b0919ce01a7e7c14e8d96e6c7c7</vt:lpwstr>
  </property>
  <property fmtid="{D5CDD505-2E9C-101B-9397-08002B2CF9AE}" pid="5" name="ZOTERO_PREF_2">
    <vt:lpwstr>"/&gt;&lt;pref name="automaticJournalAbbreviations" value="true"/&gt;&lt;pref name="dontAskDelayCitationUpdates" value="true"/&gt;&lt;/prefs&gt;&lt;/data&gt;</vt:lpwstr>
  </property>
  <property fmtid="{D5CDD505-2E9C-101B-9397-08002B2CF9AE}" pid="6" name="ZOTERO_PREF_1">
    <vt:lpwstr>&lt;data data-version="3" zotero-version="6.0.36"&gt;&lt;session id="qpJBMTyg"/&gt;&lt;style id="http://www.zotero.org/styles/taylor-and-francis-national-library-of-medicine" hasBibliography="1" bibliographyStyleHasBeenSet="1"/&gt;&lt;prefs&gt;&lt;pref name="fieldType" value="Field</vt:lpwstr>
  </property>
  <property fmtid="{D5CDD505-2E9C-101B-9397-08002B2CF9AE}" pid="7" name="ClassificationContentMarkingFooterShapeIds">
    <vt:lpwstr>29a93cdf,5f3b945d,706f6630</vt:lpwstr>
  </property>
  <property fmtid="{D5CDD505-2E9C-101B-9397-08002B2CF9AE}" pid="8" name="ClassificationContentMarkingFooterFontProps">
    <vt:lpwstr>#0078d7,9,Rockwell</vt:lpwstr>
  </property>
  <property fmtid="{D5CDD505-2E9C-101B-9397-08002B2CF9AE}" pid="9" name="ClassificationContentMarkingFooterText">
    <vt:lpwstr>Information Classification: General</vt:lpwstr>
  </property>
  <property fmtid="{D5CDD505-2E9C-101B-9397-08002B2CF9AE}" pid="10" name="MSIP_Label_2bbab825-a111-45e4-86a1-18cee0005896_Enabled">
    <vt:lpwstr>true</vt:lpwstr>
  </property>
  <property fmtid="{D5CDD505-2E9C-101B-9397-08002B2CF9AE}" pid="11" name="MSIP_Label_2bbab825-a111-45e4-86a1-18cee0005896_SetDate">
    <vt:lpwstr>2024-10-16T04:42:56Z</vt:lpwstr>
  </property>
  <property fmtid="{D5CDD505-2E9C-101B-9397-08002B2CF9AE}" pid="12" name="MSIP_Label_2bbab825-a111-45e4-86a1-18cee0005896_Method">
    <vt:lpwstr>Standard</vt:lpwstr>
  </property>
  <property fmtid="{D5CDD505-2E9C-101B-9397-08002B2CF9AE}" pid="13" name="MSIP_Label_2bbab825-a111-45e4-86a1-18cee0005896_Name">
    <vt:lpwstr>2bbab825-a111-45e4-86a1-18cee0005896</vt:lpwstr>
  </property>
  <property fmtid="{D5CDD505-2E9C-101B-9397-08002B2CF9AE}" pid="14" name="MSIP_Label_2bbab825-a111-45e4-86a1-18cee0005896_SiteId">
    <vt:lpwstr>2567d566-604c-408a-8a60-55d0dc9d9d6b</vt:lpwstr>
  </property>
  <property fmtid="{D5CDD505-2E9C-101B-9397-08002B2CF9AE}" pid="15" name="MSIP_Label_2bbab825-a111-45e4-86a1-18cee0005896_ActionId">
    <vt:lpwstr>4d3811c7-8bdc-4705-9d1c-fbc3ddc3641e</vt:lpwstr>
  </property>
  <property fmtid="{D5CDD505-2E9C-101B-9397-08002B2CF9AE}" pid="16" name="MSIP_Label_2bbab825-a111-45e4-86a1-18cee0005896_ContentBits">
    <vt:lpwstr>2</vt:lpwstr>
  </property>
</Properties>
</file>